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3A03" w:rsidRDefault="00C865E8">
      <w:pPr>
        <w:pStyle w:val="ManuscriptDS"/>
        <w:rPr>
          <w:rFonts w:eastAsia="Calibri"/>
          <w:b/>
          <w:bCs/>
          <w:color w:val="auto"/>
          <w:szCs w:val="24"/>
        </w:rPr>
      </w:pPr>
      <w:bookmarkStart w:id="0" w:name="_GoBack"/>
      <w:r w:rsidRPr="00DF7FDA">
        <w:rPr>
          <w:rFonts w:eastAsia="Calibri"/>
          <w:b/>
          <w:bCs/>
          <w:color w:val="auto"/>
          <w:szCs w:val="24"/>
        </w:rPr>
        <w:t>Effect of bisphosphonate use in patients with symptomatic and radiographic knee osteoarthritis: data from the Osteoarthritis Initiative</w:t>
      </w:r>
    </w:p>
    <w:p w:rsidR="006A3A03" w:rsidRDefault="006A3A03">
      <w:pPr>
        <w:pStyle w:val="ManuscriptDS"/>
        <w:rPr>
          <w:rFonts w:eastAsia="Calibri"/>
          <w:b/>
          <w:bCs/>
          <w:color w:val="auto"/>
          <w:szCs w:val="24"/>
        </w:rPr>
      </w:pPr>
    </w:p>
    <w:p w:rsidR="006A3A03" w:rsidRDefault="00C865E8">
      <w:pPr>
        <w:spacing w:after="120" w:line="480" w:lineRule="auto"/>
        <w:outlineLvl w:val="0"/>
        <w:rPr>
          <w:szCs w:val="24"/>
        </w:rPr>
      </w:pPr>
      <w:r w:rsidRPr="00DF7FDA">
        <w:rPr>
          <w:szCs w:val="24"/>
        </w:rPr>
        <w:t>Authors: Laura L Laslett</w:t>
      </w:r>
      <w:r w:rsidR="001A0FFE" w:rsidRPr="001A0FFE">
        <w:rPr>
          <w:szCs w:val="24"/>
          <w:vertAlign w:val="superscript"/>
        </w:rPr>
        <w:t>1</w:t>
      </w:r>
      <w:r w:rsidRPr="00DF7FDA">
        <w:rPr>
          <w:szCs w:val="24"/>
        </w:rPr>
        <w:t>, Sarah R Kingsbury</w:t>
      </w:r>
      <w:r w:rsidR="00DF7FDA" w:rsidRPr="00DF7FDA">
        <w:rPr>
          <w:szCs w:val="24"/>
          <w:vertAlign w:val="superscript"/>
        </w:rPr>
        <w:t>1</w:t>
      </w:r>
      <w:r w:rsidRPr="00DF7FDA">
        <w:rPr>
          <w:szCs w:val="24"/>
        </w:rPr>
        <w:t>, Elizabeth MA Hensor</w:t>
      </w:r>
      <w:r w:rsidR="00DF7FDA" w:rsidRPr="00DF7FDA">
        <w:rPr>
          <w:szCs w:val="24"/>
          <w:vertAlign w:val="superscript"/>
        </w:rPr>
        <w:t>1</w:t>
      </w:r>
      <w:r w:rsidRPr="00DF7FDA">
        <w:rPr>
          <w:szCs w:val="24"/>
        </w:rPr>
        <w:t>, Mi</w:t>
      </w:r>
      <w:r w:rsidR="001A6402">
        <w:rPr>
          <w:szCs w:val="24"/>
        </w:rPr>
        <w:t>chael A</w:t>
      </w:r>
      <w:r w:rsidRPr="00DF7FDA">
        <w:rPr>
          <w:szCs w:val="24"/>
        </w:rPr>
        <w:t xml:space="preserve"> Bowes</w:t>
      </w:r>
      <w:r w:rsidR="00DF7FDA">
        <w:rPr>
          <w:szCs w:val="24"/>
          <w:vertAlign w:val="superscript"/>
        </w:rPr>
        <w:t>2</w:t>
      </w:r>
      <w:r w:rsidRPr="00DF7FDA">
        <w:rPr>
          <w:szCs w:val="24"/>
        </w:rPr>
        <w:t>, Philip G Conaghan</w:t>
      </w:r>
      <w:r w:rsidR="00DF7FDA" w:rsidRPr="00DF7FDA">
        <w:rPr>
          <w:szCs w:val="24"/>
          <w:vertAlign w:val="superscript"/>
        </w:rPr>
        <w:t>1</w:t>
      </w:r>
    </w:p>
    <w:p w:rsidR="006A3A03" w:rsidRDefault="001A0FFE">
      <w:pPr>
        <w:pStyle w:val="ManuscriptDS"/>
        <w:rPr>
          <w:rFonts w:cs="Arial"/>
          <w:szCs w:val="24"/>
        </w:rPr>
      </w:pPr>
      <w:r w:rsidRPr="001A0FFE">
        <w:rPr>
          <w:rFonts w:cs="Arial"/>
          <w:szCs w:val="24"/>
          <w:vertAlign w:val="superscript"/>
        </w:rPr>
        <w:t>1</w:t>
      </w:r>
      <w:r w:rsidR="00934331" w:rsidRPr="00DF7FDA">
        <w:rPr>
          <w:rFonts w:cs="Arial"/>
          <w:szCs w:val="24"/>
        </w:rPr>
        <w:t>Division of Rheumatic and Musculoskeletal Disease</w:t>
      </w:r>
      <w:r w:rsidR="00DF7FDA">
        <w:rPr>
          <w:rFonts w:cs="Arial"/>
          <w:szCs w:val="24"/>
        </w:rPr>
        <w:t xml:space="preserve"> and NIHR Leeds Musculoskeletal Biomedical Research Unit</w:t>
      </w:r>
      <w:r w:rsidR="00934331" w:rsidRPr="00DF7FDA">
        <w:rPr>
          <w:rFonts w:cs="Arial"/>
          <w:szCs w:val="24"/>
        </w:rPr>
        <w:t>, University of Leeds, Leeds, UK.</w:t>
      </w:r>
    </w:p>
    <w:p w:rsidR="006A3A03" w:rsidRDefault="001A0FFE">
      <w:pPr>
        <w:pStyle w:val="ManuscriptDS"/>
        <w:rPr>
          <w:rFonts w:cs="Arial"/>
          <w:szCs w:val="24"/>
        </w:rPr>
      </w:pPr>
      <w:r w:rsidRPr="001A0FFE">
        <w:rPr>
          <w:rFonts w:cs="Arial"/>
          <w:szCs w:val="24"/>
          <w:vertAlign w:val="superscript"/>
        </w:rPr>
        <w:t>2</w:t>
      </w:r>
      <w:r w:rsidR="00EF255B">
        <w:rPr>
          <w:lang w:val="it-IT"/>
        </w:rPr>
        <w:t>I</w:t>
      </w:r>
      <w:r w:rsidR="00EF255B" w:rsidRPr="00821A46">
        <w:rPr>
          <w:lang w:val="it-IT"/>
        </w:rPr>
        <w:t>morphics Ltd, Kilburn House, Manchester, UK</w:t>
      </w:r>
    </w:p>
    <w:p w:rsidR="006A3A03" w:rsidRDefault="001230D1">
      <w:pPr>
        <w:spacing w:after="120" w:line="480" w:lineRule="auto"/>
        <w:rPr>
          <w:szCs w:val="24"/>
          <w:lang w:val="en-US"/>
        </w:rPr>
      </w:pPr>
      <w:r w:rsidRPr="00DF7FDA">
        <w:rPr>
          <w:rFonts w:cs="Arial"/>
          <w:szCs w:val="24"/>
        </w:rPr>
        <w:t xml:space="preserve">Address correspondence to: </w:t>
      </w:r>
      <w:r w:rsidR="008E6954" w:rsidRPr="00DF7FDA">
        <w:rPr>
          <w:szCs w:val="24"/>
          <w:lang w:val="en-US"/>
        </w:rPr>
        <w:t xml:space="preserve">Professor Philip G Conaghan, Division </w:t>
      </w:r>
      <w:r w:rsidR="008E6954" w:rsidRPr="00DF7FDA">
        <w:rPr>
          <w:szCs w:val="24"/>
        </w:rPr>
        <w:t xml:space="preserve">of Rheumatic and Musculoskeletal Disease, Chapel Allerton Hospital, Chapeltown Rd, Leeds LS7 4SA, UK; </w:t>
      </w:r>
      <w:r w:rsidR="008E6954" w:rsidRPr="00DF7FDA">
        <w:rPr>
          <w:szCs w:val="24"/>
          <w:lang w:val="en-US"/>
        </w:rPr>
        <w:t>Phone</w:t>
      </w:r>
      <w:r w:rsidR="008E6954" w:rsidRPr="00DF7FDA">
        <w:rPr>
          <w:color w:val="2A2A2A"/>
          <w:szCs w:val="24"/>
        </w:rPr>
        <w:t xml:space="preserve">: +44 113 3924884; Fax: +44 113 3924991; </w:t>
      </w:r>
      <w:r w:rsidR="008E6954" w:rsidRPr="00DF7FDA">
        <w:rPr>
          <w:szCs w:val="24"/>
          <w:lang w:val="en-US"/>
        </w:rPr>
        <w:t>Email: p.conaghan@leeds.ac.uk</w:t>
      </w:r>
    </w:p>
    <w:p w:rsidR="006A3A03" w:rsidRDefault="001230D1">
      <w:pPr>
        <w:spacing w:after="120" w:line="480" w:lineRule="auto"/>
        <w:rPr>
          <w:rFonts w:cs="Arial"/>
          <w:szCs w:val="24"/>
        </w:rPr>
      </w:pPr>
      <w:r w:rsidRPr="00DF7FDA">
        <w:rPr>
          <w:rFonts w:cs="Arial"/>
          <w:szCs w:val="24"/>
        </w:rPr>
        <w:t>Number of Words/Characters in abstract</w:t>
      </w:r>
      <w:r w:rsidR="0095299D">
        <w:rPr>
          <w:rFonts w:cs="Arial"/>
          <w:szCs w:val="24"/>
        </w:rPr>
        <w:t xml:space="preserve"> </w:t>
      </w:r>
      <w:r w:rsidR="00DF64C7">
        <w:rPr>
          <w:rFonts w:cs="Arial"/>
          <w:b/>
          <w:szCs w:val="24"/>
        </w:rPr>
        <w:t>24</w:t>
      </w:r>
      <w:r w:rsidR="005C1E3F">
        <w:rPr>
          <w:rFonts w:cs="Arial"/>
          <w:b/>
          <w:szCs w:val="24"/>
        </w:rPr>
        <w:t xml:space="preserve">9 </w:t>
      </w:r>
      <w:r w:rsidR="00DF64C7" w:rsidRPr="00DF7FDA">
        <w:rPr>
          <w:rFonts w:cs="Arial"/>
          <w:b/>
          <w:szCs w:val="24"/>
        </w:rPr>
        <w:t>words</w:t>
      </w:r>
      <w:r w:rsidR="00775894" w:rsidRPr="00DF7FDA">
        <w:rPr>
          <w:rFonts w:cs="Arial"/>
          <w:szCs w:val="24"/>
        </w:rPr>
        <w:t xml:space="preserve">(max </w:t>
      </w:r>
      <w:r w:rsidR="0095407E" w:rsidRPr="00DF7FDA">
        <w:rPr>
          <w:rFonts w:cs="Arial"/>
          <w:szCs w:val="24"/>
        </w:rPr>
        <w:t>250</w:t>
      </w:r>
      <w:r w:rsidR="00775894" w:rsidRPr="00DF7FDA">
        <w:rPr>
          <w:rFonts w:cs="Arial"/>
          <w:szCs w:val="24"/>
        </w:rPr>
        <w:t xml:space="preserve">) </w:t>
      </w:r>
      <w:r w:rsidRPr="00DF7FDA">
        <w:rPr>
          <w:rFonts w:cs="Arial"/>
          <w:szCs w:val="24"/>
        </w:rPr>
        <w:t xml:space="preserve">and manuscript </w:t>
      </w:r>
      <w:r w:rsidR="001867A6">
        <w:rPr>
          <w:rFonts w:cs="Arial"/>
          <w:b/>
          <w:szCs w:val="24"/>
        </w:rPr>
        <w:t>3000</w:t>
      </w:r>
      <w:r w:rsidR="001867A6" w:rsidRPr="00DF7FDA">
        <w:rPr>
          <w:rFonts w:cs="Arial"/>
          <w:b/>
          <w:szCs w:val="24"/>
        </w:rPr>
        <w:t xml:space="preserve"> </w:t>
      </w:r>
      <w:r w:rsidRPr="00DF7FDA">
        <w:rPr>
          <w:rFonts w:cs="Arial"/>
          <w:b/>
          <w:szCs w:val="24"/>
        </w:rPr>
        <w:t>words</w:t>
      </w:r>
    </w:p>
    <w:p w:rsidR="006A3A03" w:rsidRDefault="008B3419">
      <w:pPr>
        <w:spacing w:after="120" w:line="480" w:lineRule="auto"/>
        <w:rPr>
          <w:rFonts w:cs="Arial"/>
          <w:szCs w:val="24"/>
        </w:rPr>
      </w:pPr>
      <w:r w:rsidRPr="00DF7FDA">
        <w:rPr>
          <w:rFonts w:cs="Arial"/>
          <w:szCs w:val="24"/>
        </w:rPr>
        <w:t xml:space="preserve">Key words: </w:t>
      </w:r>
      <w:r w:rsidR="003C70A5" w:rsidRPr="00DF7FDA">
        <w:rPr>
          <w:rFonts w:cs="Arial"/>
          <w:szCs w:val="24"/>
        </w:rPr>
        <w:t xml:space="preserve">Osteoarthritis; bisphosphonates; </w:t>
      </w:r>
      <w:r w:rsidR="00DF7FDA">
        <w:rPr>
          <w:rFonts w:cs="Arial"/>
          <w:szCs w:val="24"/>
        </w:rPr>
        <w:t xml:space="preserve">radiological progression; </w:t>
      </w:r>
      <w:r w:rsidR="005851DD">
        <w:rPr>
          <w:rFonts w:cs="Arial"/>
          <w:szCs w:val="24"/>
        </w:rPr>
        <w:t>pain</w:t>
      </w:r>
      <w:r w:rsidR="006D6CD8">
        <w:rPr>
          <w:rFonts w:cs="Arial"/>
          <w:szCs w:val="24"/>
        </w:rPr>
        <w:t>; knee</w:t>
      </w:r>
    </w:p>
    <w:p w:rsidR="001230D1" w:rsidRDefault="001230D1">
      <w:pPr>
        <w:rPr>
          <w:rFonts w:cs="Arial"/>
          <w:szCs w:val="24"/>
        </w:rPr>
      </w:pPr>
      <w:r>
        <w:rPr>
          <w:rFonts w:cs="Arial"/>
          <w:szCs w:val="24"/>
        </w:rPr>
        <w:br w:type="page"/>
      </w:r>
    </w:p>
    <w:p w:rsidR="001230D1" w:rsidRDefault="001230D1" w:rsidP="00363F01">
      <w:pPr>
        <w:pStyle w:val="Heading2"/>
        <w:spacing w:line="480" w:lineRule="auto"/>
      </w:pPr>
      <w:r>
        <w:lastRenderedPageBreak/>
        <w:t>Abstract</w:t>
      </w:r>
    </w:p>
    <w:p w:rsidR="00C865E8" w:rsidRPr="00C865E8" w:rsidRDefault="0034393D" w:rsidP="00363F01">
      <w:pPr>
        <w:pStyle w:val="ManuscriptDS"/>
        <w:rPr>
          <w:rFonts w:cs="Shaker 2 Lancet Regular"/>
        </w:rPr>
      </w:pPr>
      <w:r>
        <w:rPr>
          <w:rFonts w:cs="Shaker 2 Lancet Regular"/>
          <w:b/>
        </w:rPr>
        <w:t>Objectives</w:t>
      </w:r>
      <w:r w:rsidR="00C865E8" w:rsidRPr="00363F01">
        <w:rPr>
          <w:rFonts w:cs="Shaker 2 Lancet Regular"/>
          <w:b/>
        </w:rPr>
        <w:t>:</w:t>
      </w:r>
      <w:r w:rsidR="0095299D">
        <w:rPr>
          <w:rFonts w:cs="Shaker 2 Lancet Regular"/>
          <w:b/>
        </w:rPr>
        <w:t xml:space="preserve"> </w:t>
      </w:r>
      <w:r w:rsidR="006D20B8">
        <w:rPr>
          <w:rFonts w:cs="Shaker 2 Lancet Regular"/>
        </w:rPr>
        <w:t xml:space="preserve">Bisphosphonates have some </w:t>
      </w:r>
      <w:r w:rsidR="004A05E1">
        <w:rPr>
          <w:rFonts w:cs="Shaker 2 Lancet Regular"/>
        </w:rPr>
        <w:t xml:space="preserve">reported </w:t>
      </w:r>
      <w:r w:rsidR="006D20B8">
        <w:rPr>
          <w:rFonts w:cs="Shaker 2 Lancet Regular"/>
        </w:rPr>
        <w:t xml:space="preserve">beneficial effects in treating osteoarthritis (OA). </w:t>
      </w:r>
      <w:r w:rsidR="00C865E8" w:rsidRPr="00C865E8">
        <w:rPr>
          <w:rFonts w:cs="Shaker 2 Lancet Regular"/>
        </w:rPr>
        <w:t xml:space="preserve">This study </w:t>
      </w:r>
      <w:r w:rsidR="006D20B8">
        <w:rPr>
          <w:rFonts w:cs="Shaker 2 Lancet Regular"/>
        </w:rPr>
        <w:t>examined</w:t>
      </w:r>
      <w:r w:rsidR="0095299D">
        <w:rPr>
          <w:rFonts w:cs="Shaker 2 Lancet Regular"/>
        </w:rPr>
        <w:t xml:space="preserve"> </w:t>
      </w:r>
      <w:r w:rsidR="00C865E8" w:rsidRPr="00C865E8">
        <w:rPr>
          <w:rFonts w:cs="Shaker 2 Lancet Regular"/>
        </w:rPr>
        <w:t xml:space="preserve">the effects of bisphosphonate use on symptoms and structural progression </w:t>
      </w:r>
      <w:r w:rsidR="006D20B8">
        <w:rPr>
          <w:rFonts w:cs="Shaker 2 Lancet Regular"/>
        </w:rPr>
        <w:t>of</w:t>
      </w:r>
      <w:r w:rsidR="0095299D">
        <w:rPr>
          <w:rFonts w:cs="Shaker 2 Lancet Regular"/>
        </w:rPr>
        <w:t xml:space="preserve"> </w:t>
      </w:r>
      <w:r w:rsidR="00C865E8" w:rsidRPr="00C865E8">
        <w:rPr>
          <w:rFonts w:cs="Shaker 2 Lancet Regular"/>
        </w:rPr>
        <w:t>knee OA</w:t>
      </w:r>
      <w:r w:rsidR="0095299D">
        <w:rPr>
          <w:rFonts w:cs="Shaker 2 Lancet Regular"/>
        </w:rPr>
        <w:t xml:space="preserve"> </w:t>
      </w:r>
      <w:r w:rsidR="006D20B8">
        <w:rPr>
          <w:rFonts w:cs="Shaker 2 Lancet Regular"/>
        </w:rPr>
        <w:t>in</w:t>
      </w:r>
      <w:r w:rsidR="004A05E1">
        <w:rPr>
          <w:rFonts w:cs="Shaker 2 Lancet Regular"/>
        </w:rPr>
        <w:t xml:space="preserve"> participants from</w:t>
      </w:r>
      <w:r w:rsidR="00C865E8" w:rsidRPr="00C865E8">
        <w:rPr>
          <w:rFonts w:cs="Shaker 2 Lancet Regular"/>
        </w:rPr>
        <w:t xml:space="preserve"> the NIH Osteoarthritis Initiative</w:t>
      </w:r>
      <w:r w:rsidR="00C91AD0">
        <w:rPr>
          <w:rFonts w:cs="Shaker 2 Lancet Regular"/>
        </w:rPr>
        <w:t xml:space="preserve"> cohort</w:t>
      </w:r>
      <w:r w:rsidR="00C865E8" w:rsidRPr="00C865E8">
        <w:rPr>
          <w:rFonts w:cs="Shaker 2 Lancet Regular"/>
        </w:rPr>
        <w:t>.</w:t>
      </w:r>
    </w:p>
    <w:p w:rsidR="00C865E8" w:rsidRPr="00C865E8" w:rsidRDefault="00C865E8" w:rsidP="00363F01">
      <w:pPr>
        <w:pStyle w:val="ManuscriptDS"/>
        <w:rPr>
          <w:rFonts w:cs="Shaker 2 Lancet Regular"/>
        </w:rPr>
      </w:pPr>
      <w:r w:rsidRPr="00363F01">
        <w:rPr>
          <w:rFonts w:cs="Shaker 2 Lancet Regular"/>
          <w:b/>
        </w:rPr>
        <w:t>Methods:</w:t>
      </w:r>
      <w:r w:rsidRPr="00C865E8">
        <w:rPr>
          <w:rFonts w:cs="Shaker 2 Lancet Regular"/>
        </w:rPr>
        <w:t xml:space="preserve"> People with typical OA trial entry criteria (KL2</w:t>
      </w:r>
      <w:r w:rsidR="000B4505">
        <w:rPr>
          <w:rFonts w:cs="Shaker 2 Lancet Regular"/>
        </w:rPr>
        <w:t>/</w:t>
      </w:r>
      <w:r w:rsidRPr="00C865E8">
        <w:rPr>
          <w:rFonts w:cs="Shaker 2 Lancet Regular"/>
        </w:rPr>
        <w:t xml:space="preserve">3, minimum </w:t>
      </w:r>
      <w:r w:rsidR="000936CE">
        <w:rPr>
          <w:rFonts w:cs="Shaker 2 Lancet Regular"/>
        </w:rPr>
        <w:t>joint space width (</w:t>
      </w:r>
      <w:r w:rsidR="004A05E1">
        <w:rPr>
          <w:rFonts w:cs="Shaker 2 Lancet Regular"/>
        </w:rPr>
        <w:t>m</w:t>
      </w:r>
      <w:r w:rsidRPr="00C865E8">
        <w:rPr>
          <w:rFonts w:cs="Shaker 2 Lancet Regular"/>
        </w:rPr>
        <w:t>JSW) 2.5-5.0mm and pain ≥4 on a numerical rating scale [NRS]) were classified as bisphosphonate users (</w:t>
      </w:r>
      <w:r w:rsidR="000936CE">
        <w:rPr>
          <w:rFonts w:cs="Shaker 2 Lancet Regular"/>
        </w:rPr>
        <w:sym w:font="Symbol" w:char="F0B3"/>
      </w:r>
      <w:r w:rsidRPr="00C865E8">
        <w:rPr>
          <w:rFonts w:cs="Shaker 2 Lancet Regular"/>
        </w:rPr>
        <w:t>3 of the 5 years</w:t>
      </w:r>
      <w:r w:rsidR="00260C19">
        <w:rPr>
          <w:rFonts w:cs="Shaker 2 Lancet Regular"/>
        </w:rPr>
        <w:t>; n=55</w:t>
      </w:r>
      <w:r w:rsidRPr="00C865E8">
        <w:rPr>
          <w:rFonts w:cs="Shaker 2 Lancet Regular"/>
        </w:rPr>
        <w:t>) or non-users (no use in the preceding 5 years or during follow-up</w:t>
      </w:r>
      <w:r w:rsidR="00260C19">
        <w:rPr>
          <w:rFonts w:cs="Shaker 2 Lancet Regular"/>
        </w:rPr>
        <w:t>; n=268</w:t>
      </w:r>
      <w:r w:rsidRPr="00C865E8">
        <w:rPr>
          <w:rFonts w:cs="Shaker 2 Lancet Regular"/>
        </w:rPr>
        <w:t xml:space="preserve">). Annual data </w:t>
      </w:r>
      <w:r w:rsidR="004A05E1">
        <w:rPr>
          <w:rFonts w:cs="Shaker 2 Lancet Regular"/>
        </w:rPr>
        <w:t>over</w:t>
      </w:r>
      <w:r w:rsidRPr="00C865E8">
        <w:rPr>
          <w:rFonts w:cs="Shaker 2 Lancet Regular"/>
        </w:rPr>
        <w:t xml:space="preserve"> 4 years were analysed using linear mixed modelling and generalised estimating equations. </w:t>
      </w:r>
    </w:p>
    <w:p w:rsidR="000936CE" w:rsidRDefault="00C865E8" w:rsidP="00363F01">
      <w:pPr>
        <w:pStyle w:val="ManuscriptDS"/>
        <w:rPr>
          <w:rFonts w:cs="Shaker 2 Lancet Regular"/>
        </w:rPr>
      </w:pPr>
      <w:r w:rsidRPr="00363F01">
        <w:rPr>
          <w:rFonts w:cs="Shaker 2 Lancet Regular"/>
          <w:b/>
        </w:rPr>
        <w:t>Results:</w:t>
      </w:r>
      <w:r w:rsidRPr="00C865E8">
        <w:rPr>
          <w:rFonts w:cs="Shaker 2 Lancet Regular"/>
        </w:rPr>
        <w:t xml:space="preserve"> Bisphosphonate compliance was 85% at year 1, </w:t>
      </w:r>
      <w:r w:rsidR="00260C19">
        <w:rPr>
          <w:rFonts w:cs="Shaker 2 Lancet Regular"/>
        </w:rPr>
        <w:t>reducing</w:t>
      </w:r>
      <w:r w:rsidRPr="00C865E8">
        <w:rPr>
          <w:rFonts w:cs="Shaker 2 Lancet Regular"/>
        </w:rPr>
        <w:t xml:space="preserve"> to 76% </w:t>
      </w:r>
      <w:r w:rsidR="00260C19">
        <w:rPr>
          <w:rFonts w:cs="Shaker 2 Lancet Regular"/>
        </w:rPr>
        <w:t xml:space="preserve">by </w:t>
      </w:r>
      <w:r w:rsidRPr="00C865E8">
        <w:rPr>
          <w:rFonts w:cs="Shaker 2 Lancet Regular"/>
        </w:rPr>
        <w:t xml:space="preserve">year 4. NRS pain scores were significantly reduced </w:t>
      </w:r>
      <w:r w:rsidR="004C29E4">
        <w:rPr>
          <w:rFonts w:cs="Shaker 2 Lancet Regular"/>
        </w:rPr>
        <w:t>among bisphosphonate users</w:t>
      </w:r>
      <w:r w:rsidR="0095299D">
        <w:rPr>
          <w:rFonts w:cs="Shaker 2 Lancet Regular"/>
        </w:rPr>
        <w:t xml:space="preserve"> </w:t>
      </w:r>
      <w:r w:rsidRPr="00C865E8">
        <w:rPr>
          <w:rFonts w:cs="Shaker 2 Lancet Regular"/>
        </w:rPr>
        <w:t xml:space="preserve">at years </w:t>
      </w:r>
      <w:r w:rsidR="000936CE">
        <w:rPr>
          <w:rFonts w:cs="Shaker 2 Lancet Regular"/>
        </w:rPr>
        <w:t>2 and 3</w:t>
      </w:r>
      <w:r w:rsidRPr="00C865E8">
        <w:rPr>
          <w:rFonts w:cs="Shaker 2 Lancet Regular"/>
        </w:rPr>
        <w:t xml:space="preserve"> (Year 3, -0.9 vs -2.2, p=0.0</w:t>
      </w:r>
      <w:r w:rsidR="000936CE">
        <w:rPr>
          <w:rFonts w:cs="Shaker 2 Lancet Regular"/>
        </w:rPr>
        <w:t>04</w:t>
      </w:r>
      <w:r w:rsidRPr="00C865E8">
        <w:rPr>
          <w:rFonts w:cs="Shaker 2 Lancet Regular"/>
        </w:rPr>
        <w:t>), though not year 4</w:t>
      </w:r>
      <w:r w:rsidR="000936CE">
        <w:rPr>
          <w:rFonts w:cs="Shaker 2 Lancet Regular"/>
        </w:rPr>
        <w:t>, after adjustment for baseline pain and analgesic use</w:t>
      </w:r>
      <w:r w:rsidRPr="00C865E8">
        <w:rPr>
          <w:rFonts w:cs="Shaker 2 Lancet Regular"/>
        </w:rPr>
        <w:t xml:space="preserve">. </w:t>
      </w:r>
      <w:r w:rsidR="00DB0A56">
        <w:rPr>
          <w:rFonts w:cs="Shaker 2 Lancet Regular"/>
        </w:rPr>
        <w:t>Differences in WOMAC pain and disability scores did not reach statistical significance at any time point.</w:t>
      </w:r>
      <w:r w:rsidR="0095299D">
        <w:rPr>
          <w:rFonts w:cs="Shaker 2 Lancet Regular"/>
        </w:rPr>
        <w:t xml:space="preserve"> </w:t>
      </w:r>
      <w:r w:rsidRPr="00C865E8">
        <w:rPr>
          <w:rFonts w:cs="Shaker 2 Lancet Regular"/>
        </w:rPr>
        <w:t xml:space="preserve">There was a trend to </w:t>
      </w:r>
      <w:r w:rsidR="0044383F">
        <w:rPr>
          <w:rFonts w:cs="Shaker 2 Lancet Regular"/>
        </w:rPr>
        <w:t>less joint space narrowing</w:t>
      </w:r>
      <w:r w:rsidR="0095299D">
        <w:rPr>
          <w:rFonts w:cs="Shaker 2 Lancet Regular"/>
        </w:rPr>
        <w:t xml:space="preserve"> </w:t>
      </w:r>
      <w:r w:rsidRPr="00C865E8">
        <w:rPr>
          <w:rFonts w:cs="Shaker 2 Lancet Regular"/>
        </w:rPr>
        <w:t xml:space="preserve">in bisphosphonate users over time (Year </w:t>
      </w:r>
      <w:r w:rsidR="00593135">
        <w:rPr>
          <w:rFonts w:cs="Shaker 2 Lancet Regular"/>
        </w:rPr>
        <w:t>4, 0.51mm vs 0.29mm; p=0.06)</w:t>
      </w:r>
      <w:r w:rsidRPr="00C865E8">
        <w:rPr>
          <w:rFonts w:cs="Shaker 2 Lancet Regular"/>
        </w:rPr>
        <w:t xml:space="preserve">.  </w:t>
      </w:r>
    </w:p>
    <w:p w:rsidR="00C865E8" w:rsidRPr="00E21E6B" w:rsidRDefault="0034393D" w:rsidP="00363F01">
      <w:pPr>
        <w:pStyle w:val="ManuscriptDS"/>
      </w:pPr>
      <w:r>
        <w:rPr>
          <w:rFonts w:cs="Shaker 2 Lancet Regular"/>
          <w:b/>
        </w:rPr>
        <w:t>Conclusions</w:t>
      </w:r>
      <w:r w:rsidR="00C865E8" w:rsidRPr="00363F01">
        <w:rPr>
          <w:rFonts w:cs="Shaker 2 Lancet Regular"/>
          <w:b/>
        </w:rPr>
        <w:t>:</w:t>
      </w:r>
      <w:r w:rsidR="00DF64C7">
        <w:rPr>
          <w:rFonts w:cs="Shaker 2 Lancet Regular"/>
          <w:b/>
        </w:rPr>
        <w:t xml:space="preserve"> </w:t>
      </w:r>
      <w:r w:rsidR="00D770DC">
        <w:rPr>
          <w:rFonts w:cs="Shaker 2 Lancet Regular"/>
        </w:rPr>
        <w:t>S</w:t>
      </w:r>
      <w:r w:rsidR="00C269FB">
        <w:rPr>
          <w:rFonts w:cs="Shaker 2 Lancet Regular"/>
        </w:rPr>
        <w:t xml:space="preserve">ignificant reduction </w:t>
      </w:r>
      <w:r w:rsidR="00D770DC">
        <w:rPr>
          <w:rFonts w:cs="Shaker 2 Lancet Regular"/>
        </w:rPr>
        <w:t xml:space="preserve">in NRS </w:t>
      </w:r>
      <w:r w:rsidR="00C269FB">
        <w:rPr>
          <w:rFonts w:cs="Shaker 2 Lancet Regular"/>
        </w:rPr>
        <w:t>p</w:t>
      </w:r>
      <w:r w:rsidR="000936CE">
        <w:rPr>
          <w:rFonts w:cs="Shaker 2 Lancet Regular"/>
        </w:rPr>
        <w:t xml:space="preserve">ain </w:t>
      </w:r>
      <w:r w:rsidR="00D770DC">
        <w:rPr>
          <w:rFonts w:cs="Shaker 2 Lancet Regular"/>
        </w:rPr>
        <w:t>was observed</w:t>
      </w:r>
      <w:r w:rsidR="00C865E8" w:rsidRPr="00C865E8">
        <w:rPr>
          <w:rFonts w:cs="Shaker 2 Lancet Regular"/>
        </w:rPr>
        <w:t xml:space="preserve"> in the first 3 years with bisphosphonate use; </w:t>
      </w:r>
      <w:r w:rsidR="00F00509">
        <w:rPr>
          <w:rFonts w:cs="Shaker 2 Lancet Regular"/>
        </w:rPr>
        <w:t>diminution</w:t>
      </w:r>
      <w:r w:rsidR="000936CE">
        <w:rPr>
          <w:rFonts w:cs="Shaker 2 Lancet Regular"/>
        </w:rPr>
        <w:t xml:space="preserve"> of effects by </w:t>
      </w:r>
      <w:r w:rsidR="00C865E8" w:rsidRPr="00C865E8">
        <w:rPr>
          <w:rFonts w:cs="Shaker 2 Lancet Regular"/>
        </w:rPr>
        <w:t xml:space="preserve">year 4 may reflect reduced compliance. </w:t>
      </w:r>
      <w:r w:rsidR="000936CE">
        <w:rPr>
          <w:rFonts w:cs="Shaker 2 Lancet Regular"/>
        </w:rPr>
        <w:t xml:space="preserve"> D</w:t>
      </w:r>
      <w:r w:rsidR="00C865E8" w:rsidRPr="00C865E8">
        <w:rPr>
          <w:rFonts w:cs="Shaker 2 Lancet Regular"/>
        </w:rPr>
        <w:t xml:space="preserve">ifferences </w:t>
      </w:r>
      <w:r w:rsidR="00C269FB">
        <w:rPr>
          <w:rFonts w:cs="Shaker 2 Lancet Regular"/>
        </w:rPr>
        <w:t>in results obtained using</w:t>
      </w:r>
      <w:r w:rsidR="0037776E">
        <w:rPr>
          <w:rFonts w:cs="Shaker 2 Lancet Regular"/>
        </w:rPr>
        <w:t xml:space="preserve"> </w:t>
      </w:r>
      <w:r w:rsidR="00C865E8" w:rsidRPr="00C865E8">
        <w:rPr>
          <w:rFonts w:cs="Shaker 2 Lancet Regular"/>
        </w:rPr>
        <w:t xml:space="preserve">NRS and WOMAC </w:t>
      </w:r>
      <w:r w:rsidR="00F00509">
        <w:rPr>
          <w:rFonts w:cs="Shaker 2 Lancet Regular"/>
        </w:rPr>
        <w:t>may</w:t>
      </w:r>
      <w:r w:rsidR="00D770DC">
        <w:rPr>
          <w:rFonts w:cs="Shaker 2 Lancet Regular"/>
        </w:rPr>
        <w:t xml:space="preserve"> re</w:t>
      </w:r>
      <w:r w:rsidR="00F00509">
        <w:rPr>
          <w:rFonts w:cs="Shaker 2 Lancet Regular"/>
        </w:rPr>
        <w:t>f</w:t>
      </w:r>
      <w:r w:rsidR="00D770DC">
        <w:rPr>
          <w:rFonts w:cs="Shaker 2 Lancet Regular"/>
        </w:rPr>
        <w:t>lect different constructs measured by these tools</w:t>
      </w:r>
      <w:r w:rsidR="00C865E8" w:rsidRPr="00C865E8">
        <w:rPr>
          <w:rFonts w:cs="Shaker 2 Lancet Regular"/>
        </w:rPr>
        <w:t xml:space="preserve">.  The beneficial trend on structural progression should be considered in terms of the sample size. </w:t>
      </w:r>
      <w:r w:rsidR="001230D1" w:rsidRPr="009F1912">
        <w:rPr>
          <w:b/>
          <w:bCs/>
        </w:rPr>
        <w:br w:type="page"/>
      </w:r>
    </w:p>
    <w:p w:rsidR="006A3A03" w:rsidRDefault="00F46502">
      <w:pPr>
        <w:pStyle w:val="ManuscriptDS"/>
        <w:spacing w:after="0"/>
      </w:pPr>
      <w:r>
        <w:lastRenderedPageBreak/>
        <w:t>O</w:t>
      </w:r>
      <w:r w:rsidR="00987219">
        <w:t xml:space="preserve">steoarthritis (OA) is a </w:t>
      </w:r>
      <w:r>
        <w:t xml:space="preserve">growing </w:t>
      </w:r>
      <w:r w:rsidR="00987219">
        <w:t>cause of chronic disability</w:t>
      </w:r>
      <w:r>
        <w:t xml:space="preserve"> and a major problem for health economies</w:t>
      </w:r>
      <w:r w:rsidR="00520E45">
        <w:fldChar w:fldCharType="begin">
          <w:fldData xml:space="preserve">PEVuZE5vdGU+PENpdGU+PEF1dGhvcj5XaGl0ZTwvQXV0aG9yPjxZZWFyPjIwMDg8L1llYXI+PFJl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</w:fldData>
        </w:fldChar>
      </w:r>
      <w:r w:rsidR="009C512F">
        <w:instrText xml:space="preserve"> ADDIN EN.CITE </w:instrText>
      </w:r>
      <w:r w:rsidR="00520E45">
        <w:fldChar w:fldCharType="begin">
          <w:fldData xml:space="preserve">PEVuZE5vdGU+PENpdGU+PEF1dGhvcj5XaGl0ZTwvQXV0aG9yPjxZZWFyPjIwMDg8L1llYXI+PFJl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</w:fldData>
        </w:fldChar>
      </w:r>
      <w:r w:rsidR="009C512F">
        <w:instrText xml:space="preserve"> ADDIN EN.CITE.DATA </w:instrText>
      </w:r>
      <w:r w:rsidR="00520E45">
        <w:fldChar w:fldCharType="end"/>
      </w:r>
      <w:r w:rsidR="00520E45">
        <w:fldChar w:fldCharType="separate"/>
      </w:r>
      <w:r w:rsidR="009C512F">
        <w:rPr>
          <w:noProof/>
        </w:rPr>
        <w:t>[</w:t>
      </w:r>
      <w:hyperlink w:anchor="_ENREF_1" w:tooltip="White, 2008 #1" w:history="1">
        <w:r w:rsidR="00E340C6">
          <w:rPr>
            <w:noProof/>
          </w:rPr>
          <w:t>1-4</w:t>
        </w:r>
      </w:hyperlink>
      <w:r w:rsidR="009C512F">
        <w:rPr>
          <w:noProof/>
        </w:rPr>
        <w:t>]</w:t>
      </w:r>
      <w:r w:rsidR="00520E45">
        <w:fldChar w:fldCharType="end"/>
      </w:r>
      <w:r w:rsidR="009C512F">
        <w:t>.</w:t>
      </w:r>
      <w:r>
        <w:t>Current therapies are symptomatic with limited effect size in terms of pain reduction</w:t>
      </w:r>
      <w:r w:rsidR="00520E45">
        <w:fldChar w:fldCharType="begin">
          <w:fldData xml:space="preserve">PEVuZE5vdGU+PENpdGU+PEF1dGhvcj5aaGFuZzwvQXV0aG9yPjxZZWFyPjIwMTA8L1llYXI+PFJl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</w:fldData>
        </w:fldChar>
      </w:r>
      <w:r w:rsidR="009C512F">
        <w:instrText xml:space="preserve"> ADDIN EN.CITE </w:instrText>
      </w:r>
      <w:r w:rsidR="00520E45">
        <w:fldChar w:fldCharType="begin">
          <w:fldData xml:space="preserve">PEVuZE5vdGU+PENpdGU+PEF1dGhvcj5aaGFuZzwvQXV0aG9yPjxZZWFyPjIwMTA8L1llYXI+PFJl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</w:fldData>
        </w:fldChar>
      </w:r>
      <w:r w:rsidR="009C512F">
        <w:instrText xml:space="preserve"> ADDIN EN.CITE.DATA </w:instrText>
      </w:r>
      <w:r w:rsidR="00520E45">
        <w:fldChar w:fldCharType="end"/>
      </w:r>
      <w:r w:rsidR="00520E45">
        <w:fldChar w:fldCharType="separate"/>
      </w:r>
      <w:r w:rsidR="009C512F">
        <w:rPr>
          <w:noProof/>
        </w:rPr>
        <w:t>[</w:t>
      </w:r>
      <w:hyperlink w:anchor="_ENREF_5" w:tooltip="Zhang, 2010 #5" w:history="1">
        <w:r w:rsidR="00E340C6">
          <w:rPr>
            <w:noProof/>
          </w:rPr>
          <w:t>5</w:t>
        </w:r>
      </w:hyperlink>
      <w:r w:rsidR="009C512F">
        <w:rPr>
          <w:noProof/>
        </w:rPr>
        <w:t>]</w:t>
      </w:r>
      <w:r w:rsidR="00520E45">
        <w:fldChar w:fldCharType="end"/>
      </w:r>
      <w:r w:rsidR="009C512F">
        <w:t>,</w:t>
      </w:r>
      <w:r>
        <w:t xml:space="preserve"> while development of disease modifying OA drugs (DMOADs) has been challenging</w:t>
      </w:r>
      <w:r w:rsidR="00520E45">
        <w:fldChar w:fldCharType="begin"/>
      </w:r>
      <w:r w:rsidR="009C512F">
        <w:instrText xml:space="preserve"> ADDIN EN.CITE &lt;EndNote&gt;&lt;Cite&gt;&lt;Author&gt;Hellio Le Graverand-Gastineau&lt;/Author&gt;&lt;Year&gt;2009&lt;/Year&gt;&lt;RecNum&gt;6&lt;/RecNum&gt;&lt;DisplayText&gt;[6]&lt;/DisplayText&gt;&lt;record&gt;&lt;rec-number&gt;6&lt;/rec-number&gt;&lt;foreign-keys&gt;&lt;key app="EN" db-id="pftwzptw95wtx9efrenv5dr7z9a0t5rsp0zs"&gt;6&lt;/key&gt;&lt;/foreign-keys&gt;&lt;ref-type name="Journal Article"&gt;17&lt;/ref-type&gt;&lt;contributors&gt;&lt;authors&gt;&lt;author&gt;Hellio Le Graverand-Gastineau, M. P.&lt;/author&gt;&lt;/authors&gt;&lt;/contributors&gt;&lt;auth-address&gt;Pfizer Global Research and Development, 50 Pequot Avenue, New London, 06320 CT, USA. helliomp@pfizer.com&lt;/auth-address&gt;&lt;titles&gt;&lt;title&gt;OA clinical trials: current targets and trials for OA. Choosing molecular targets: what have we learned and where we are headed?&lt;/title&gt;&lt;secondary-title&gt;Osteoarthritis and cartilage / OARS, Osteoarthritis Research Society&lt;/secondary-title&gt;&lt;/titles&gt;&lt;periodical&gt;&lt;full-title&gt;Osteoarthritis and cartilage / OARS, Osteoarthritis Research Society&lt;/full-title&gt;&lt;abbr-1&gt;Osteoarthritis Cartilage&lt;/abbr-1&gt;&lt;/periodical&gt;&lt;pages&gt;1393-401&lt;/pages&gt;&lt;volume&gt;17&lt;/volume&gt;&lt;number&gt;11&lt;/number&gt;&lt;edition&gt;2009/05/12&lt;/edition&gt;&lt;keywords&gt;&lt;keyword&gt;Antirheumatic Agents/*pharmacology&lt;/keyword&gt;&lt;keyword&gt;Biomedical Research/*trends&lt;/keyword&gt;&lt;keyword&gt;Clinical Trials as Topic&lt;/keyword&gt;&lt;keyword&gt;Disease Progression&lt;/keyword&gt;&lt;keyword&gt;*Drug Design&lt;/keyword&gt;&lt;keyword&gt;Humans&lt;/keyword&gt;&lt;keyword&gt;Osteoarthritis/*drug therapy/physiopathology&lt;/keyword&gt;&lt;keyword&gt;Pain/*drug therapy/physiopathology&lt;/keyword&gt;&lt;keyword&gt;Practice Guidelines as Topic&lt;/keyword&gt;&lt;/keywords&gt;&lt;dates&gt;&lt;year&gt;2009&lt;/year&gt;&lt;pub-dates&gt;&lt;date&gt;Nov&lt;/date&gt;&lt;/pub-dates&gt;&lt;/dates&gt;&lt;isbn&gt;1522-9653 (Electronic)&amp;#xD;1063-4584 (Linking)&lt;/isbn&gt;&lt;accession-num&gt;19426849&lt;/accession-num&gt;&lt;urls&gt;&lt;related-urls&gt;&lt;url&gt;http://www.ncbi.nlm.nih.gov/entrez/query.fcgi?cmd=Retrieve&amp;amp;db=PubMed&amp;amp;dopt=Citation&amp;amp;list_uids=19426849&lt;/url&gt;&lt;/related-urls&gt;&lt;/urls&gt;&lt;electronic-resource-num&gt;S1063-4584(09)00115-0 [pii]&amp;#xD;10.1016/j.joca.2009.04.009&lt;/electronic-resource-num&gt;&lt;language&gt;eng&lt;/language&gt;&lt;/record&gt;&lt;/Cite&gt;&lt;/EndNote&gt;</w:instrText>
      </w:r>
      <w:r w:rsidR="00520E45">
        <w:fldChar w:fldCharType="separate"/>
      </w:r>
      <w:r w:rsidR="009C512F">
        <w:rPr>
          <w:noProof/>
        </w:rPr>
        <w:t>[</w:t>
      </w:r>
      <w:hyperlink w:anchor="_ENREF_6" w:tooltip="Hellio Le Graverand-Gastineau, 2009 #6" w:history="1">
        <w:r w:rsidR="00E340C6">
          <w:rPr>
            <w:noProof/>
          </w:rPr>
          <w:t>6</w:t>
        </w:r>
      </w:hyperlink>
      <w:r w:rsidR="009C512F">
        <w:rPr>
          <w:noProof/>
        </w:rPr>
        <w:t>]</w:t>
      </w:r>
      <w:r w:rsidR="00520E45">
        <w:fldChar w:fldCharType="end"/>
      </w:r>
      <w:r w:rsidR="009C512F">
        <w:t xml:space="preserve">. </w:t>
      </w:r>
      <w:r w:rsidR="008E25BA">
        <w:t>Therefore, t</w:t>
      </w:r>
      <w:r>
        <w:t xml:space="preserve">here is a major need to develop new, effective therapies. </w:t>
      </w:r>
    </w:p>
    <w:p w:rsidR="006A3A03" w:rsidRDefault="006A3A03">
      <w:pPr>
        <w:pStyle w:val="ManuscriptDS"/>
        <w:spacing w:after="0"/>
      </w:pPr>
    </w:p>
    <w:p w:rsidR="006A3A03" w:rsidRDefault="00791696">
      <w:pPr>
        <w:pStyle w:val="ManuscriptDS"/>
        <w:spacing w:after="0"/>
      </w:pPr>
      <w:r>
        <w:t xml:space="preserve">Recent work has highlighted </w:t>
      </w:r>
      <w:r w:rsidR="00821186">
        <w:t xml:space="preserve">some </w:t>
      </w:r>
      <w:r>
        <w:t xml:space="preserve">beneficial effects </w:t>
      </w:r>
      <w:r w:rsidR="00821186">
        <w:t xml:space="preserve">of </w:t>
      </w:r>
      <w:r>
        <w:t xml:space="preserve">agents with </w:t>
      </w:r>
      <w:r w:rsidR="00980566">
        <w:t xml:space="preserve">potential for </w:t>
      </w:r>
      <w:r w:rsidR="007D4E41">
        <w:t xml:space="preserve">both </w:t>
      </w:r>
      <w:r>
        <w:t xml:space="preserve">cartilage </w:t>
      </w:r>
      <w:r w:rsidR="00980566">
        <w:t>and bone-</w:t>
      </w:r>
      <w:r>
        <w:t>modifying effects in OA of the knee</w:t>
      </w:r>
      <w:r w:rsidR="00520E45">
        <w:fldChar w:fldCharType="begin">
          <w:fldData xml:space="preserve">PEVuZE5vdGU+PENpdGU+PEF1dGhvcj5MYXNsZXR0PC9BdXRob3I+PFllYXI+MjAxMjwvWWVhcj48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</w:fldData>
        </w:fldChar>
      </w:r>
      <w:r w:rsidR="00E340C6">
        <w:instrText xml:space="preserve"> ADDIN EN.CITE </w:instrText>
      </w:r>
      <w:r w:rsidR="00E340C6">
        <w:fldChar w:fldCharType="begin">
          <w:fldData xml:space="preserve">PEVuZE5vdGU+PENpdGU+PEF1dGhvcj5MYXNsZXR0PC9BdXRob3I+PFllYXI+MjAxMjwvWWVhcj48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</w:fldData>
        </w:fldChar>
      </w:r>
      <w:r w:rsidR="00E340C6">
        <w:instrText xml:space="preserve"> ADDIN EN.CITE.DATA </w:instrText>
      </w:r>
      <w:r w:rsidR="00E340C6">
        <w:fldChar w:fldCharType="end"/>
      </w:r>
      <w:r w:rsidR="00520E45">
        <w:fldChar w:fldCharType="separate"/>
      </w:r>
      <w:r w:rsidR="000453E9">
        <w:rPr>
          <w:noProof/>
        </w:rPr>
        <w:t>[</w:t>
      </w:r>
      <w:hyperlink w:anchor="_ENREF_7" w:tooltip="Laslett, 2012 #1" w:history="1">
        <w:r w:rsidR="00E340C6">
          <w:rPr>
            <w:noProof/>
          </w:rPr>
          <w:t>7-9</w:t>
        </w:r>
      </w:hyperlink>
      <w:r w:rsidR="000453E9">
        <w:rPr>
          <w:noProof/>
        </w:rPr>
        <w:t>]</w:t>
      </w:r>
      <w:r w:rsidR="00520E45">
        <w:fldChar w:fldCharType="end"/>
      </w:r>
      <w:r>
        <w:t xml:space="preserve"> and spine</w:t>
      </w:r>
      <w:r w:rsidR="00520E45">
        <w:fldChar w:fldCharType="begin">
          <w:fldData xml:space="preserve">PEVuZE5vdGU+PENpdGU+PEF1dGhvcj5CcnV5ZXJlPC9BdXRob3I+PFllYXI+MjAwODwvWWVhcj48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</w:fldData>
        </w:fldChar>
      </w:r>
      <w:r w:rsidR="009C512F">
        <w:instrText xml:space="preserve"> ADDIN EN.CITE </w:instrText>
      </w:r>
      <w:r w:rsidR="00520E45">
        <w:fldChar w:fldCharType="begin">
          <w:fldData xml:space="preserve">PEVuZE5vdGU+PENpdGU+PEF1dGhvcj5CcnV5ZXJlPC9BdXRob3I+PFllYXI+MjAwODwvWWVhcj48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</w:fldData>
        </w:fldChar>
      </w:r>
      <w:r w:rsidR="009C512F">
        <w:instrText xml:space="preserve"> ADDIN EN.CITE.DATA </w:instrText>
      </w:r>
      <w:r w:rsidR="00520E45">
        <w:fldChar w:fldCharType="end"/>
      </w:r>
      <w:r w:rsidR="00520E45">
        <w:fldChar w:fldCharType="separate"/>
      </w:r>
      <w:r w:rsidR="009C512F">
        <w:rPr>
          <w:noProof/>
        </w:rPr>
        <w:t>[</w:t>
      </w:r>
      <w:hyperlink w:anchor="_ENREF_10" w:tooltip="Bruyere, 2008 #206" w:history="1">
        <w:r w:rsidR="00E340C6">
          <w:rPr>
            <w:noProof/>
          </w:rPr>
          <w:t>10</w:t>
        </w:r>
      </w:hyperlink>
      <w:r w:rsidR="009C512F">
        <w:rPr>
          <w:noProof/>
        </w:rPr>
        <w:t>]</w:t>
      </w:r>
      <w:r w:rsidR="00520E45">
        <w:fldChar w:fldCharType="end"/>
      </w:r>
      <w:r>
        <w:t xml:space="preserve">. </w:t>
      </w:r>
      <w:r w:rsidR="00051426">
        <w:t>The s</w:t>
      </w:r>
      <w:r w:rsidR="00C865E8">
        <w:t xml:space="preserve">ubchondral bone </w:t>
      </w:r>
      <w:r w:rsidR="008E25BA">
        <w:t xml:space="preserve">is known to be an important factor </w:t>
      </w:r>
      <w:r w:rsidR="00C865E8">
        <w:t>in</w:t>
      </w:r>
      <w:r w:rsidR="0095299D">
        <w:t xml:space="preserve"> </w:t>
      </w:r>
      <w:r>
        <w:t xml:space="preserve">OA </w:t>
      </w:r>
      <w:r w:rsidR="006E2BAB">
        <w:t>pain and structural progression</w:t>
      </w:r>
      <w:r w:rsidR="00821186">
        <w:t>. B</w:t>
      </w:r>
      <w:r w:rsidR="00387A53">
        <w:t>one marrow lesions</w:t>
      </w:r>
      <w:r w:rsidR="00EB4718">
        <w:t xml:space="preserve"> (BML)</w:t>
      </w:r>
      <w:r w:rsidR="0095299D">
        <w:t xml:space="preserve"> </w:t>
      </w:r>
      <w:r w:rsidR="00821186">
        <w:t xml:space="preserve">seen on magnetic resonance imaging (MRI) have been </w:t>
      </w:r>
      <w:r w:rsidR="00C53143">
        <w:t>associated with</w:t>
      </w:r>
      <w:r w:rsidR="00387A53">
        <w:t xml:space="preserve"> knee pain</w:t>
      </w:r>
      <w:r w:rsidR="00821186">
        <w:t xml:space="preserve"> and ipsilateral progressive cartilage loss</w:t>
      </w:r>
      <w:r w:rsidR="00520E45">
        <w:fldChar w:fldCharType="begin">
          <w:fldData xml:space="preserve">PEVuZE5vdGU+PENpdGU+PEF1dGhvcj5GZWxzb248L0F1dGhvcj48WWVhcj4yMDAxPC9ZZWFyPjxS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</w:fldData>
        </w:fldChar>
      </w:r>
      <w:r w:rsidR="00893DA9">
        <w:instrText xml:space="preserve"> ADDIN EN.CITE </w:instrText>
      </w:r>
      <w:r w:rsidR="00893DA9">
        <w:fldChar w:fldCharType="begin">
          <w:fldData xml:space="preserve">PEVuZE5vdGU+PENpdGU+PEF1dGhvcj5GZWxzb248L0F1dGhvcj48WWVhcj4yMDAxPC9ZZWFyPjxS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</w:fldData>
        </w:fldChar>
      </w:r>
      <w:r w:rsidR="00893DA9">
        <w:instrText xml:space="preserve"> ADDIN EN.CITE.DATA </w:instrText>
      </w:r>
      <w:r w:rsidR="00893DA9">
        <w:fldChar w:fldCharType="end"/>
      </w:r>
      <w:r w:rsidR="00520E45">
        <w:fldChar w:fldCharType="separate"/>
      </w:r>
      <w:r w:rsidR="009C512F">
        <w:rPr>
          <w:noProof/>
        </w:rPr>
        <w:t>[</w:t>
      </w:r>
      <w:hyperlink w:anchor="_ENREF_11" w:tooltip="Felson, 2001 #9" w:history="1">
        <w:r w:rsidR="00E340C6">
          <w:rPr>
            <w:noProof/>
          </w:rPr>
          <w:t>11-13</w:t>
        </w:r>
      </w:hyperlink>
      <w:r w:rsidR="009C512F">
        <w:rPr>
          <w:noProof/>
        </w:rPr>
        <w:t>]</w:t>
      </w:r>
      <w:r w:rsidR="00520E45">
        <w:fldChar w:fldCharType="end"/>
      </w:r>
      <w:r w:rsidR="005C276C">
        <w:t xml:space="preserve">.  </w:t>
      </w:r>
      <w:r w:rsidR="00821186">
        <w:t xml:space="preserve">Bone </w:t>
      </w:r>
      <w:r w:rsidR="00387A53">
        <w:t xml:space="preserve">area and </w:t>
      </w:r>
      <w:r w:rsidR="006E2BAB">
        <w:t xml:space="preserve">elevated bone mineral density (BMD) </w:t>
      </w:r>
      <w:r w:rsidR="005C276C">
        <w:t xml:space="preserve">in the subchondral bone </w:t>
      </w:r>
      <w:r w:rsidR="008E25BA">
        <w:t xml:space="preserve">have been shown to </w:t>
      </w:r>
      <w:r w:rsidR="006E2BAB">
        <w:t>predict cartilage defect development</w:t>
      </w:r>
      <w:r w:rsidR="00520E45">
        <w:fldChar w:fldCharType="begin">
          <w:fldData xml:space="preserve">PEVuZE5vdGU+PENpdGU+PEF1dGhvcj5EYXZpZXMtVHVjazwvQXV0aG9yPjxZZWFyPjIwMDk8L1ll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</w:fldData>
        </w:fldChar>
      </w:r>
      <w:r w:rsidR="000854DB">
        <w:instrText xml:space="preserve"> ADDIN EN.CITE </w:instrText>
      </w:r>
      <w:r w:rsidR="00520E45">
        <w:fldChar w:fldCharType="begin">
          <w:fldData xml:space="preserve">PEVuZE5vdGU+PENpdGU+PEF1dGhvcj5EYXZpZXMtVHVjazwvQXV0aG9yPjxZZWFyPjIwMDk8L1ll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</w:fldData>
        </w:fldChar>
      </w:r>
      <w:r w:rsidR="000854DB">
        <w:instrText xml:space="preserve"> ADDIN EN.CITE.DATA </w:instrText>
      </w:r>
      <w:r w:rsidR="00520E45">
        <w:fldChar w:fldCharType="end"/>
      </w:r>
      <w:r w:rsidR="00520E45">
        <w:fldChar w:fldCharType="separate"/>
      </w:r>
      <w:r w:rsidR="009C512F">
        <w:rPr>
          <w:noProof/>
        </w:rPr>
        <w:t>[</w:t>
      </w:r>
      <w:hyperlink w:anchor="_ENREF_14" w:tooltip="Davies-Tuck, 2009 #15" w:history="1">
        <w:r w:rsidR="00E340C6">
          <w:rPr>
            <w:noProof/>
          </w:rPr>
          <w:t>14</w:t>
        </w:r>
      </w:hyperlink>
      <w:r w:rsidR="009C512F">
        <w:rPr>
          <w:noProof/>
        </w:rPr>
        <w:t xml:space="preserve">, </w:t>
      </w:r>
      <w:hyperlink w:anchor="_ENREF_15" w:tooltip="Dore, 2010 #15" w:history="1">
        <w:r w:rsidR="00E340C6">
          <w:rPr>
            <w:noProof/>
          </w:rPr>
          <w:t>15</w:t>
        </w:r>
      </w:hyperlink>
      <w:r w:rsidR="009C512F">
        <w:rPr>
          <w:noProof/>
        </w:rPr>
        <w:t>]</w:t>
      </w:r>
      <w:r w:rsidR="00520E45">
        <w:fldChar w:fldCharType="end"/>
      </w:r>
      <w:r w:rsidR="005C276C">
        <w:t xml:space="preserve"> and b</w:t>
      </w:r>
      <w:r w:rsidR="006E2BAB">
        <w:t xml:space="preserve">one area </w:t>
      </w:r>
      <w:r w:rsidR="008E25BA">
        <w:t xml:space="preserve">to </w:t>
      </w:r>
      <w:r w:rsidR="005C276C">
        <w:t>predict</w:t>
      </w:r>
      <w:r w:rsidR="0095299D">
        <w:t xml:space="preserve"> </w:t>
      </w:r>
      <w:r w:rsidR="006E2BAB">
        <w:t>car</w:t>
      </w:r>
      <w:r w:rsidR="00387A53">
        <w:t xml:space="preserve">tilage </w:t>
      </w:r>
      <w:r w:rsidR="006E2BAB">
        <w:t>volume loss</w:t>
      </w:r>
      <w:r w:rsidR="00520E45">
        <w:fldChar w:fldCharType="begin">
          <w:fldData xml:space="preserve">PEVuZE5vdGU+PENpdGU+PEF1dGhvcj5Eb3JlPC9BdXRob3I+PFllYXI+MjAxMDwvWWVhcj48UmVj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</w:fldData>
        </w:fldChar>
      </w:r>
      <w:r w:rsidR="000854DB">
        <w:instrText xml:space="preserve"> ADDIN EN.CITE </w:instrText>
      </w:r>
      <w:r w:rsidR="00520E45">
        <w:fldChar w:fldCharType="begin">
          <w:fldData xml:space="preserve">PEVuZE5vdGU+PENpdGU+PEF1dGhvcj5Eb3JlPC9BdXRob3I+PFllYXI+MjAxMDwvWWVhcj48UmVj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</w:fldData>
        </w:fldChar>
      </w:r>
      <w:r w:rsidR="000854DB">
        <w:instrText xml:space="preserve"> ADDIN EN.CITE.DATA </w:instrText>
      </w:r>
      <w:r w:rsidR="00520E45">
        <w:fldChar w:fldCharType="end"/>
      </w:r>
      <w:r w:rsidR="00520E45">
        <w:fldChar w:fldCharType="separate"/>
      </w:r>
      <w:r w:rsidR="009C512F">
        <w:rPr>
          <w:noProof/>
        </w:rPr>
        <w:t>[</w:t>
      </w:r>
      <w:hyperlink w:anchor="_ENREF_15" w:tooltip="Dore, 2010 #15" w:history="1">
        <w:r w:rsidR="00E340C6">
          <w:rPr>
            <w:noProof/>
          </w:rPr>
          <w:t>15</w:t>
        </w:r>
      </w:hyperlink>
      <w:r w:rsidR="009C512F">
        <w:rPr>
          <w:noProof/>
        </w:rPr>
        <w:t>]</w:t>
      </w:r>
      <w:r w:rsidR="00520E45">
        <w:fldChar w:fldCharType="end"/>
      </w:r>
      <w:r w:rsidR="00387A53">
        <w:t>.</w:t>
      </w:r>
    </w:p>
    <w:p w:rsidR="006A3A03" w:rsidRDefault="006A3A03">
      <w:pPr>
        <w:pStyle w:val="ManuscriptDS"/>
        <w:spacing w:after="0"/>
      </w:pPr>
    </w:p>
    <w:p w:rsidR="006A3A03" w:rsidRDefault="00EF01CF">
      <w:pPr>
        <w:pStyle w:val="ManuscriptDS"/>
        <w:spacing w:after="0"/>
        <w:rPr>
          <w:rFonts w:eastAsia="Calibri" w:cs="Arial"/>
          <w:szCs w:val="24"/>
          <w:lang w:eastAsia="en-AU"/>
        </w:rPr>
      </w:pPr>
      <w:r>
        <w:t>Of these potential therapies, b</w:t>
      </w:r>
      <w:r w:rsidR="007A49DB">
        <w:t>isphosphonate</w:t>
      </w:r>
      <w:r>
        <w:t xml:space="preserve"> use has been explored in a number of OA studies with apparent mixed results</w:t>
      </w:r>
      <w:r w:rsidR="00520E45">
        <w:fldChar w:fldCharType="begin"/>
      </w:r>
      <w:r w:rsidR="009C512F">
        <w:instrText xml:space="preserve"> ADDIN EN.CITE &lt;EndNote&gt;&lt;Cite&gt;&lt;Author&gt;Castaneda&lt;/Author&gt;&lt;Year&gt;2012&lt;/Year&gt;&lt;RecNum&gt;16&lt;/RecNum&gt;&lt;DisplayText&gt;[16]&lt;/DisplayText&gt;&lt;record&gt;&lt;rec-number&gt;16&lt;/rec-number&gt;&lt;foreign-keys&gt;&lt;key app="EN" db-id="pftwzptw95wtx9efrenv5dr7z9a0t5rsp0zs"&gt;16&lt;/key&gt;&lt;/foreign-keys&gt;&lt;ref-type name="Journal Article"&gt;17&lt;/ref-type&gt;&lt;contributors&gt;&lt;authors&gt;&lt;author&gt;Castaneda, S.&lt;/author&gt;&lt;author&gt;Roman-Blas, J. A.&lt;/author&gt;&lt;author&gt;Largo, R.&lt;/author&gt;&lt;author&gt;Herrero-Beaumont, G.&lt;/author&gt;&lt;/authors&gt;&lt;/contributors&gt;&lt;auth-address&gt;Department of Rheumatology, Hospital de La Princesa, IIS-Princesa., Universidad Autonoma, Madrid, Spain. scastas@gmail.com&lt;/auth-address&gt;&lt;titles&gt;&lt;title&gt;Subchondral bone as a key target for osteoarthritis treatment&lt;/title&gt;&lt;secondary-title&gt;Biochemical Pharmacology&lt;/secondary-title&gt;&lt;alt-title&gt;Biochem Pharmacol&lt;/alt-title&gt;&lt;/titles&gt;&lt;periodical&gt;&lt;full-title&gt;Biochemical Pharmacology&lt;/full-title&gt;&lt;abbr-1&gt;Biochem Pharmacol&lt;/abbr-1&gt;&lt;/periodical&gt;&lt;alt-periodical&gt;&lt;full-title&gt;Biochemical Pharmacology&lt;/full-title&gt;&lt;abbr-1&gt;Biochem Pharmacol&lt;/abbr-1&gt;&lt;/alt-periodical&gt;&lt;pages&gt;315-23&lt;/pages&gt;&lt;volume&gt;83&lt;/volume&gt;&lt;number&gt;3&lt;/number&gt;&lt;edition&gt;2011/10/04&lt;/edition&gt;&lt;keywords&gt;&lt;keyword&gt;Animals&lt;/keyword&gt;&lt;keyword&gt;Bone Remodeling/drug effects/physiology&lt;/keyword&gt;&lt;keyword&gt;Cartilage, Articular/*drug effects/*metabolism/pathology&lt;/keyword&gt;&lt;keyword&gt;Clinical Trials as Topic/methods&lt;/keyword&gt;&lt;keyword&gt;*Drug Delivery Systems/methods&lt;/keyword&gt;&lt;keyword&gt;Humans&lt;/keyword&gt;&lt;keyword&gt;Osteoarthritis/*drug therapy/*metabolism/pathology&lt;/keyword&gt;&lt;keyword&gt;Treatment Outcome&lt;/keyword&gt;&lt;/keywords&gt;&lt;dates&gt;&lt;year&gt;2012&lt;/year&gt;&lt;pub-dates&gt;&lt;date&gt;Feb 1&lt;/date&gt;&lt;/pub-dates&gt;&lt;/dates&gt;&lt;isbn&gt;1873-2968 (Electronic)&amp;#xD;0006-2952 (Linking)&lt;/isbn&gt;&lt;accession-num&gt;21964345&lt;/accession-num&gt;&lt;work-type&gt;Review&lt;/work-type&gt;&lt;urls&gt;&lt;related-urls&gt;&lt;url&gt;http://www.ncbi.nlm.nih.gov/pubmed/21964345&lt;/url&gt;&lt;/related-urls&gt;&lt;/urls&gt;&lt;electronic-resource-num&gt;10.1016/j.bcp.2011.09.018&lt;/electronic-resource-num&gt;&lt;language&gt;eng&lt;/language&gt;&lt;/record&gt;&lt;/Cite&gt;&lt;/EndNote&gt;</w:instrText>
      </w:r>
      <w:r w:rsidR="00520E45">
        <w:fldChar w:fldCharType="separate"/>
      </w:r>
      <w:r w:rsidR="009C512F">
        <w:rPr>
          <w:noProof/>
        </w:rPr>
        <w:t>[</w:t>
      </w:r>
      <w:hyperlink w:anchor="_ENREF_16" w:tooltip="Castaneda, 2012 #16" w:history="1">
        <w:r w:rsidR="00E340C6">
          <w:rPr>
            <w:noProof/>
          </w:rPr>
          <w:t>16</w:t>
        </w:r>
      </w:hyperlink>
      <w:r w:rsidR="009C512F">
        <w:rPr>
          <w:noProof/>
        </w:rPr>
        <w:t>]</w:t>
      </w:r>
      <w:r w:rsidR="00520E45">
        <w:fldChar w:fldCharType="end"/>
      </w:r>
      <w:r>
        <w:t xml:space="preserve">. </w:t>
      </w:r>
      <w:r w:rsidR="002E7EF2">
        <w:t xml:space="preserve">Effects on bone have generally been positive, </w:t>
      </w:r>
      <w:r w:rsidR="007A49DB">
        <w:t>with one cross sectional study showing r</w:t>
      </w:r>
      <w:r w:rsidR="008611A6">
        <w:t xml:space="preserve">eduction in odds </w:t>
      </w:r>
      <w:r w:rsidR="007A49DB">
        <w:t xml:space="preserve">of having a bone marrow abnormality </w:t>
      </w:r>
      <w:r w:rsidR="008611A6">
        <w:t xml:space="preserve">of nearly 90% with the use of alendronate </w:t>
      </w:r>
      <w:r w:rsidR="007A49DB">
        <w:t>(OR 0.11, p</w:t>
      </w:r>
      <w:r w:rsidR="007A49DB">
        <w:rPr>
          <w:rFonts w:cs="Arial"/>
        </w:rPr>
        <w:t>≤0.05</w:t>
      </w:r>
      <w:r w:rsidR="007A49DB">
        <w:t>)</w:t>
      </w:r>
      <w:r w:rsidR="00520E45">
        <w:fldChar w:fldCharType="begin">
          <w:fldData xml:space="preserve">PEVuZE5vdGU+PENpdGU+PEF1dGhvcj5DYXJib25lPC9BdXRob3I+PFllYXI+MjAwNDwvWWVhcj48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</w:fldData>
        </w:fldChar>
      </w:r>
      <w:r w:rsidR="00893DA9">
        <w:instrText xml:space="preserve"> ADDIN EN.CITE </w:instrText>
      </w:r>
      <w:r w:rsidR="00893DA9">
        <w:fldChar w:fldCharType="begin">
          <w:fldData xml:space="preserve">PEVuZE5vdGU+PENpdGU+PEF1dGhvcj5DYXJib25lPC9BdXRob3I+PFllYXI+MjAwNDwvWWVhcj48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</w:fldData>
        </w:fldChar>
      </w:r>
      <w:r w:rsidR="00893DA9">
        <w:instrText xml:space="preserve"> ADDIN EN.CITE.DATA </w:instrText>
      </w:r>
      <w:r w:rsidR="00893DA9">
        <w:fldChar w:fldCharType="end"/>
      </w:r>
      <w:r w:rsidR="00520E45">
        <w:fldChar w:fldCharType="separate"/>
      </w:r>
      <w:r w:rsidR="009C512F">
        <w:rPr>
          <w:noProof/>
        </w:rPr>
        <w:t>[</w:t>
      </w:r>
      <w:hyperlink w:anchor="_ENREF_17" w:tooltip="Carbone, 2004 #1" w:history="1">
        <w:r w:rsidR="00E340C6">
          <w:rPr>
            <w:noProof/>
          </w:rPr>
          <w:t>17</w:t>
        </w:r>
      </w:hyperlink>
      <w:r w:rsidR="009C512F">
        <w:rPr>
          <w:noProof/>
        </w:rPr>
        <w:t>]</w:t>
      </w:r>
      <w:r w:rsidR="00520E45">
        <w:fldChar w:fldCharType="end"/>
      </w:r>
      <w:r w:rsidR="007A49DB">
        <w:t xml:space="preserve">.  </w:t>
      </w:r>
      <w:r w:rsidR="002E7EF2">
        <w:rPr>
          <w:rFonts w:eastAsia="Calibri" w:cs="Arial"/>
          <w:szCs w:val="24"/>
          <w:lang w:eastAsia="en-AU"/>
        </w:rPr>
        <w:t>Other work demonstrate</w:t>
      </w:r>
      <w:r w:rsidR="00EB4718">
        <w:rPr>
          <w:rFonts w:eastAsia="Calibri" w:cs="Arial"/>
          <w:szCs w:val="24"/>
          <w:lang w:eastAsia="en-AU"/>
        </w:rPr>
        <w:t>d</w:t>
      </w:r>
      <w:r w:rsidR="002E7EF2">
        <w:rPr>
          <w:rFonts w:eastAsia="Calibri" w:cs="Arial"/>
          <w:szCs w:val="24"/>
          <w:lang w:eastAsia="en-AU"/>
        </w:rPr>
        <w:t xml:space="preserve"> that </w:t>
      </w:r>
      <w:r w:rsidR="002E7EF2">
        <w:t>risedronate 50 mg weekly prevent</w:t>
      </w:r>
      <w:r w:rsidR="00EB4718">
        <w:t>ed</w:t>
      </w:r>
      <w:r w:rsidR="002E7EF2">
        <w:t xml:space="preserve"> an increase in BML size</w:t>
      </w:r>
      <w:r w:rsidR="00520E45">
        <w:fldChar w:fldCharType="begin">
          <w:fldData xml:space="preserve">PEVuZE5vdGU+PENpdGU+PEF1dGhvcj5SYXluYXVsZDwvQXV0aG9yPjxZZWFyPjIwMDg8L1llYXI+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</w:fldData>
        </w:fldChar>
      </w:r>
      <w:r w:rsidR="009C512F">
        <w:instrText xml:space="preserve"> ADDIN EN.CITE </w:instrText>
      </w:r>
      <w:r w:rsidR="00520E45">
        <w:fldChar w:fldCharType="begin">
          <w:fldData xml:space="preserve">PEVuZE5vdGU+PENpdGU+PEF1dGhvcj5SYXluYXVsZDwvQXV0aG9yPjxZZWFyPjIwMDg8L1llYXI+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</w:fldData>
        </w:fldChar>
      </w:r>
      <w:r w:rsidR="009C512F">
        <w:instrText xml:space="preserve"> ADDIN EN.CITE.DATA </w:instrText>
      </w:r>
      <w:r w:rsidR="00520E45">
        <w:fldChar w:fldCharType="end"/>
      </w:r>
      <w:r w:rsidR="00520E45">
        <w:fldChar w:fldCharType="separate"/>
      </w:r>
      <w:r w:rsidR="009C512F">
        <w:rPr>
          <w:noProof/>
        </w:rPr>
        <w:t>[</w:t>
      </w:r>
      <w:hyperlink w:anchor="_ENREF_18" w:tooltip="Raynauld, 2008 #17" w:history="1">
        <w:r w:rsidR="00E340C6">
          <w:rPr>
            <w:noProof/>
          </w:rPr>
          <w:t>18</w:t>
        </w:r>
      </w:hyperlink>
      <w:r w:rsidR="009C512F">
        <w:rPr>
          <w:noProof/>
        </w:rPr>
        <w:t>]</w:t>
      </w:r>
      <w:r w:rsidR="00520E45">
        <w:fldChar w:fldCharType="end"/>
      </w:r>
      <w:r w:rsidR="006C2167">
        <w:t>,</w:t>
      </w:r>
      <w:r w:rsidR="002E7EF2">
        <w:t xml:space="preserve"> although this did not reach statistical significance.  Zoledronic acid has been </w:t>
      </w:r>
      <w:r w:rsidR="00EB4718">
        <w:t>reported</w:t>
      </w:r>
      <w:r w:rsidR="002E7EF2">
        <w:t xml:space="preserve"> effective in </w:t>
      </w:r>
      <w:r w:rsidR="002E7EF2">
        <w:rPr>
          <w:rFonts w:eastAsia="Calibri" w:cs="Arial"/>
          <w:szCs w:val="24"/>
          <w:lang w:eastAsia="en-AU"/>
        </w:rPr>
        <w:t>reducing knee pain and the size of BMLs</w:t>
      </w:r>
      <w:r w:rsidR="0045144D">
        <w:rPr>
          <w:rFonts w:eastAsia="Calibri" w:cs="Arial"/>
          <w:szCs w:val="24"/>
          <w:lang w:eastAsia="en-AU"/>
        </w:rPr>
        <w:t>.</w:t>
      </w:r>
      <w:r w:rsidR="00520E45">
        <w:rPr>
          <w:rFonts w:eastAsia="Calibri" w:cs="Arial"/>
          <w:szCs w:val="24"/>
          <w:lang w:eastAsia="en-AU"/>
        </w:rPr>
        <w:fldChar w:fldCharType="begin"/>
      </w:r>
      <w:r w:rsidR="00E340C6">
        <w:rPr>
          <w:rFonts w:eastAsia="Calibri" w:cs="Arial"/>
          <w:szCs w:val="24"/>
          <w:lang w:eastAsia="en-AU"/>
        </w:rPr>
        <w:instrText xml:space="preserve"> ADDIN EN.CITE &lt;EndNote&gt;&lt;Cite&gt;&lt;Author&gt;Laslett&lt;/Author&gt;&lt;Year&gt;2012&lt;/Year&gt;&lt;RecNum&gt;1&lt;/RecNum&gt;&lt;DisplayText&gt;[7]&lt;/DisplayText&gt;&lt;record&gt;&lt;rec-number&gt;1&lt;/rec-number&gt;&lt;foreign-keys&gt;&lt;key app="EN" db-id="2pp9v9spst9fr1efzp8p90x922fzxsfs2z0v"&gt;1&lt;/key&gt;&lt;/foreign-keys&gt;&lt;ref-type name="Journal Article"&gt;17&lt;/ref-type&gt;&lt;contributors&gt;&lt;authors&gt;&lt;author&gt;Laslett, L. L.&lt;/author&gt;&lt;author&gt;Dore, D. A.&lt;/author&gt;&lt;author&gt;Quinn, S. J.&lt;/author&gt;&lt;author&gt;Boon, P.&lt;/author&gt;&lt;author&gt;Ryan, E.&lt;/author&gt;&lt;author&gt;Winzenberg, T. M.&lt;/author&gt;&lt;author&gt;Jones, G.&lt;/author&gt;&lt;/authors&gt;&lt;/contributors&gt;&lt;auth-address&gt;1Menzies Research Institute Tasmania, University of Tasmania, Hobart, Tasmania, Australia.&lt;/auth-address&gt;&lt;titles&gt;&lt;title&gt;Zoledronic acid reduces knee pain and bone marrow lesions over 1 year: a randomised controlled trial&lt;/title&gt;&lt;secondary-title&gt;Ann Rheum Dis&lt;/secondary-title&gt;&lt;/titles&gt;&lt;periodical&gt;&lt;full-title&gt;Ann Rheum Dis&lt;/full-title&gt;&lt;/periodical&gt;&lt;pages&gt;1322-8&lt;/pages&gt;&lt;volume&gt;71&lt;/volume&gt;&lt;number&gt;8&lt;/number&gt;&lt;edition&gt;2012/02/23&lt;/edition&gt;&lt;section&gt;1322&lt;/section&gt;&lt;dates&gt;&lt;year&gt;2012&lt;/year&gt;&lt;pub-dates&gt;&lt;date&gt;Feb 21&lt;/date&gt;&lt;/pub-dates&gt;&lt;/dates&gt;&lt;isbn&gt;1468-2060 (Electronic)&amp;#xD;0003-4967 (Linking)&lt;/isbn&gt;&lt;accession-num&gt;22355040&lt;/accession-num&gt;&lt;urls&gt;&lt;/urls&gt;&lt;electronic-resource-num&gt;annrheumdis-2011-200970 [pii]&amp;#xD;10.1136/annrheumdis-2011-200970 [doi]&lt;/electronic-resource-num&gt;&lt;language&gt;Eng&lt;/language&gt;&lt;/record&gt;&lt;/Cite&gt;&lt;/EndNote&gt;</w:instrText>
      </w:r>
      <w:r w:rsidR="00520E45">
        <w:rPr>
          <w:rFonts w:eastAsia="Calibri" w:cs="Arial"/>
          <w:szCs w:val="24"/>
          <w:lang w:eastAsia="en-AU"/>
        </w:rPr>
        <w:fldChar w:fldCharType="separate"/>
      </w:r>
      <w:r w:rsidR="009C512F">
        <w:rPr>
          <w:rFonts w:eastAsia="Calibri" w:cs="Arial"/>
          <w:noProof/>
          <w:szCs w:val="24"/>
          <w:lang w:eastAsia="en-AU"/>
        </w:rPr>
        <w:t>[</w:t>
      </w:r>
      <w:hyperlink w:anchor="_ENREF_7" w:tooltip="Laslett, 2012 #1" w:history="1">
        <w:r w:rsidR="00E340C6">
          <w:rPr>
            <w:rFonts w:eastAsia="Calibri" w:cs="Arial"/>
            <w:noProof/>
            <w:szCs w:val="24"/>
            <w:lang w:eastAsia="en-AU"/>
          </w:rPr>
          <w:t>7</w:t>
        </w:r>
      </w:hyperlink>
      <w:r w:rsidR="009C512F">
        <w:rPr>
          <w:rFonts w:eastAsia="Calibri" w:cs="Arial"/>
          <w:noProof/>
          <w:szCs w:val="24"/>
          <w:lang w:eastAsia="en-AU"/>
        </w:rPr>
        <w:t>]</w:t>
      </w:r>
      <w:r w:rsidR="00520E45">
        <w:rPr>
          <w:rFonts w:eastAsia="Calibri" w:cs="Arial"/>
          <w:szCs w:val="24"/>
          <w:lang w:eastAsia="en-AU"/>
        </w:rPr>
        <w:fldChar w:fldCharType="end"/>
      </w:r>
      <w:r w:rsidR="001A76DA">
        <w:rPr>
          <w:rFonts w:eastAsia="Calibri" w:cs="Arial"/>
          <w:szCs w:val="24"/>
          <w:lang w:eastAsia="en-AU"/>
        </w:rPr>
        <w:t xml:space="preserve">  </w:t>
      </w:r>
      <w:r w:rsidR="000B1B35">
        <w:t>However</w:t>
      </w:r>
      <w:r w:rsidR="00EB4718">
        <w:t>,</w:t>
      </w:r>
      <w:r w:rsidR="000B1B35">
        <w:t xml:space="preserve"> </w:t>
      </w:r>
      <w:r w:rsidR="001A76DA">
        <w:t>al</w:t>
      </w:r>
      <w:r w:rsidR="000B1B35">
        <w:t>though r</w:t>
      </w:r>
      <w:r w:rsidR="007A49DB">
        <w:rPr>
          <w:rFonts w:eastAsia="Calibri" w:cs="Arial"/>
          <w:szCs w:val="24"/>
          <w:lang w:eastAsia="en-AU"/>
        </w:rPr>
        <w:t>isedronate (15 mg) reduced markers of cartilage degradation and bone resorption</w:t>
      </w:r>
      <w:r w:rsidR="00707411">
        <w:rPr>
          <w:rFonts w:eastAsia="Calibri" w:cs="Arial"/>
          <w:szCs w:val="24"/>
          <w:lang w:eastAsia="en-AU"/>
        </w:rPr>
        <w:t xml:space="preserve">, </w:t>
      </w:r>
      <w:r w:rsidR="000B1B35">
        <w:rPr>
          <w:rFonts w:eastAsia="Calibri" w:cs="Arial"/>
          <w:szCs w:val="24"/>
          <w:lang w:eastAsia="en-AU"/>
        </w:rPr>
        <w:t>it did not achieve WOMAC symptom reduction or slowing of radiologic progression of joint space narrowing</w:t>
      </w:r>
      <w:r w:rsidR="00980566">
        <w:rPr>
          <w:rFonts w:eastAsia="Calibri" w:cs="Arial"/>
          <w:szCs w:val="24"/>
          <w:lang w:eastAsia="en-AU"/>
        </w:rPr>
        <w:t xml:space="preserve"> over 2 years</w:t>
      </w:r>
      <w:r w:rsidR="00520E45">
        <w:rPr>
          <w:rFonts w:eastAsia="Calibri" w:cs="Arial"/>
          <w:szCs w:val="24"/>
          <w:lang w:eastAsia="en-AU"/>
        </w:rPr>
        <w:fldChar w:fldCharType="begin">
          <w:fldData xml:space="preserve">PEVuZE5vdGU+PENpdGU+PEF1dGhvcj5TcGVjdG9yPC9BdXRob3I+PFllYXI+MjAwNTwvWWVhcj48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</w:fldData>
        </w:fldChar>
      </w:r>
      <w:r w:rsidR="00893DA9">
        <w:rPr>
          <w:rFonts w:eastAsia="Calibri" w:cs="Arial"/>
          <w:szCs w:val="24"/>
          <w:lang w:eastAsia="en-AU"/>
        </w:rPr>
        <w:instrText xml:space="preserve"> ADDIN EN.CITE </w:instrText>
      </w:r>
      <w:r w:rsidR="00893DA9">
        <w:rPr>
          <w:rFonts w:eastAsia="Calibri" w:cs="Arial"/>
          <w:szCs w:val="24"/>
          <w:lang w:eastAsia="en-AU"/>
        </w:rPr>
        <w:fldChar w:fldCharType="begin">
          <w:fldData xml:space="preserve">PEVuZE5vdGU+PENpdGU+PEF1dGhvcj5TcGVjdG9yPC9BdXRob3I+PFllYXI+MjAwNTwvWWVhcj48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</w:fldData>
        </w:fldChar>
      </w:r>
      <w:r w:rsidR="00893DA9">
        <w:rPr>
          <w:rFonts w:eastAsia="Calibri" w:cs="Arial"/>
          <w:szCs w:val="24"/>
          <w:lang w:eastAsia="en-AU"/>
        </w:rPr>
        <w:instrText xml:space="preserve"> ADDIN EN.CITE.DATA </w:instrText>
      </w:r>
      <w:r w:rsidR="00893DA9">
        <w:rPr>
          <w:rFonts w:eastAsia="Calibri" w:cs="Arial"/>
          <w:szCs w:val="24"/>
          <w:lang w:eastAsia="en-AU"/>
        </w:rPr>
      </w:r>
      <w:r w:rsidR="00893DA9">
        <w:rPr>
          <w:rFonts w:eastAsia="Calibri" w:cs="Arial"/>
          <w:szCs w:val="24"/>
          <w:lang w:eastAsia="en-AU"/>
        </w:rPr>
        <w:fldChar w:fldCharType="end"/>
      </w:r>
      <w:r w:rsidR="00520E45">
        <w:rPr>
          <w:rFonts w:eastAsia="Calibri" w:cs="Arial"/>
          <w:szCs w:val="24"/>
          <w:lang w:eastAsia="en-AU"/>
        </w:rPr>
      </w:r>
      <w:r w:rsidR="00520E45">
        <w:rPr>
          <w:rFonts w:eastAsia="Calibri" w:cs="Arial"/>
          <w:szCs w:val="24"/>
          <w:lang w:eastAsia="en-AU"/>
        </w:rPr>
        <w:fldChar w:fldCharType="separate"/>
      </w:r>
      <w:r w:rsidR="009C512F">
        <w:rPr>
          <w:rFonts w:eastAsia="Calibri" w:cs="Arial"/>
          <w:noProof/>
          <w:szCs w:val="24"/>
          <w:lang w:eastAsia="en-AU"/>
        </w:rPr>
        <w:t>[</w:t>
      </w:r>
      <w:hyperlink w:anchor="_ENREF_19" w:tooltip="Spector, 2005 #12" w:history="1">
        <w:r w:rsidR="00E340C6">
          <w:rPr>
            <w:rFonts w:eastAsia="Calibri" w:cs="Arial"/>
            <w:noProof/>
            <w:szCs w:val="24"/>
            <w:lang w:eastAsia="en-AU"/>
          </w:rPr>
          <w:t>19</w:t>
        </w:r>
      </w:hyperlink>
      <w:r w:rsidR="009C512F">
        <w:rPr>
          <w:rFonts w:eastAsia="Calibri" w:cs="Arial"/>
          <w:noProof/>
          <w:szCs w:val="24"/>
          <w:lang w:eastAsia="en-AU"/>
        </w:rPr>
        <w:t xml:space="preserve">, </w:t>
      </w:r>
      <w:hyperlink w:anchor="_ENREF_20" w:tooltip="Bingham, 2006 #18" w:history="1">
        <w:r w:rsidR="00E340C6">
          <w:rPr>
            <w:rFonts w:eastAsia="Calibri" w:cs="Arial"/>
            <w:noProof/>
            <w:szCs w:val="24"/>
            <w:lang w:eastAsia="en-AU"/>
          </w:rPr>
          <w:t>20</w:t>
        </w:r>
      </w:hyperlink>
      <w:r w:rsidR="009C512F">
        <w:rPr>
          <w:rFonts w:eastAsia="Calibri" w:cs="Arial"/>
          <w:noProof/>
          <w:szCs w:val="24"/>
          <w:lang w:eastAsia="en-AU"/>
        </w:rPr>
        <w:t>]</w:t>
      </w:r>
      <w:r w:rsidR="00520E45">
        <w:rPr>
          <w:rFonts w:eastAsia="Calibri" w:cs="Arial"/>
          <w:szCs w:val="24"/>
          <w:lang w:eastAsia="en-AU"/>
        </w:rPr>
        <w:fldChar w:fldCharType="end"/>
      </w:r>
      <w:r w:rsidR="00707411">
        <w:rPr>
          <w:rFonts w:eastAsia="Calibri" w:cs="Arial"/>
          <w:szCs w:val="24"/>
          <w:lang w:eastAsia="en-AU"/>
        </w:rPr>
        <w:t xml:space="preserve">.  </w:t>
      </w:r>
    </w:p>
    <w:p w:rsidR="006A3A03" w:rsidRDefault="00C865E8">
      <w:pPr>
        <w:pStyle w:val="ManuscriptDS"/>
        <w:spacing w:after="0"/>
      </w:pPr>
      <w:r>
        <w:lastRenderedPageBreak/>
        <w:t xml:space="preserve">The </w:t>
      </w:r>
      <w:r w:rsidR="000B1B35">
        <w:t>NIH Osteoarthritis</w:t>
      </w:r>
      <w:r w:rsidR="001C07F4">
        <w:t xml:space="preserve"> </w:t>
      </w:r>
      <w:r w:rsidR="000B1B35">
        <w:t>Initiative (</w:t>
      </w:r>
      <w:r>
        <w:t>OAI</w:t>
      </w:r>
      <w:r w:rsidR="000B1B35">
        <w:t>) provides</w:t>
      </w:r>
      <w:r>
        <w:t xml:space="preserve"> a </w:t>
      </w:r>
      <w:r w:rsidR="00980566">
        <w:t xml:space="preserve">large, </w:t>
      </w:r>
      <w:r w:rsidR="000B1B35">
        <w:t xml:space="preserve">comprehensive </w:t>
      </w:r>
      <w:r>
        <w:t xml:space="preserve">dataset which </w:t>
      </w:r>
      <w:r w:rsidR="00980566">
        <w:t>permits exploration of the effects of</w:t>
      </w:r>
      <w:r w:rsidR="001C07F4">
        <w:t xml:space="preserve"> </w:t>
      </w:r>
      <w:r w:rsidR="008611A6">
        <w:t>bisphosphonate</w:t>
      </w:r>
      <w:r w:rsidR="000B1B35">
        <w:t xml:space="preserve">s </w:t>
      </w:r>
      <w:r>
        <w:t xml:space="preserve">over </w:t>
      </w:r>
      <w:r w:rsidR="00980566">
        <w:t>a number of years</w:t>
      </w:r>
      <w:r>
        <w:t>.</w:t>
      </w:r>
      <w:r w:rsidR="001C07F4">
        <w:t xml:space="preserve"> </w:t>
      </w:r>
      <w:r>
        <w:t xml:space="preserve">We aimed to </w:t>
      </w:r>
      <w:r w:rsidR="000B1B35">
        <w:t xml:space="preserve">examine </w:t>
      </w:r>
      <w:r>
        <w:t xml:space="preserve">the effect of </w:t>
      </w:r>
      <w:r w:rsidR="008611A6">
        <w:t xml:space="preserve">bisphosphonate </w:t>
      </w:r>
      <w:r>
        <w:t xml:space="preserve">use </w:t>
      </w:r>
      <w:r w:rsidR="008611A6">
        <w:t xml:space="preserve">on </w:t>
      </w:r>
      <w:r w:rsidR="000B1B35">
        <w:t xml:space="preserve">OA symptom and structural </w:t>
      </w:r>
      <w:r w:rsidR="008611A6">
        <w:t xml:space="preserve">outcomes </w:t>
      </w:r>
      <w:r>
        <w:t xml:space="preserve">in people selected from the OAI cohort for typical </w:t>
      </w:r>
      <w:r w:rsidR="00980566">
        <w:t xml:space="preserve">OA trial </w:t>
      </w:r>
      <w:r>
        <w:t>inclusion criteria</w:t>
      </w:r>
      <w:r w:rsidR="00980566">
        <w:t xml:space="preserve"> and followed for 4 years</w:t>
      </w:r>
      <w:r>
        <w:t>.</w:t>
      </w:r>
    </w:p>
    <w:p w:rsidR="006A3A03" w:rsidRDefault="006A3A03">
      <w:pPr>
        <w:pStyle w:val="ManuscriptDS"/>
        <w:spacing w:after="0"/>
      </w:pPr>
    </w:p>
    <w:p w:rsidR="006A3A03" w:rsidRDefault="00EE00B6">
      <w:pPr>
        <w:pStyle w:val="Heading3"/>
        <w:spacing w:before="0" w:line="480" w:lineRule="auto"/>
        <w:rPr>
          <w:caps/>
          <w:szCs w:val="26"/>
          <w:lang w:val="en-US"/>
        </w:rPr>
      </w:pPr>
      <w:r w:rsidRPr="00EE00B6">
        <w:rPr>
          <w:caps/>
          <w:szCs w:val="26"/>
        </w:rPr>
        <w:t xml:space="preserve">Patients and Methods </w:t>
      </w:r>
    </w:p>
    <w:p w:rsidR="006A3A03" w:rsidRDefault="00975937">
      <w:pPr>
        <w:pStyle w:val="Heading3"/>
        <w:spacing w:before="0" w:line="480" w:lineRule="auto"/>
      </w:pPr>
      <w:r>
        <w:t>Study design, setting and p</w:t>
      </w:r>
      <w:r w:rsidRPr="00F402D9">
        <w:t>articipants</w:t>
      </w:r>
    </w:p>
    <w:p w:rsidR="006A3A03" w:rsidRDefault="0041067E">
      <w:pPr>
        <w:pStyle w:val="ManuscriptDS"/>
        <w:spacing w:after="0"/>
      </w:pPr>
      <w:r w:rsidRPr="001B7697">
        <w:rPr>
          <w:szCs w:val="24"/>
        </w:rPr>
        <w:t xml:space="preserve">Data used in the preparation of this article were obtained from the Osteoarthritis Initiative (OAI) </w:t>
      </w:r>
      <w:r w:rsidR="005C1E3F">
        <w:rPr>
          <w:szCs w:val="24"/>
        </w:rPr>
        <w:t>cohort</w:t>
      </w:r>
      <w:r w:rsidRPr="001B7697">
        <w:rPr>
          <w:szCs w:val="24"/>
        </w:rPr>
        <w:t xml:space="preserve">, </w:t>
      </w:r>
      <w:r w:rsidRPr="00BD2B2C">
        <w:rPr>
          <w:szCs w:val="24"/>
        </w:rPr>
        <w:t>a publicly available multi-centre population-based observational cohort study of knee OA</w:t>
      </w:r>
      <w:r w:rsidR="008E25BA">
        <w:rPr>
          <w:szCs w:val="24"/>
        </w:rPr>
        <w:t xml:space="preserve">, </w:t>
      </w:r>
      <w:r w:rsidRPr="001B7697">
        <w:rPr>
          <w:szCs w:val="24"/>
        </w:rPr>
        <w:t xml:space="preserve">available for public access at </w:t>
      </w:r>
      <w:r w:rsidRPr="001B7697">
        <w:rPr>
          <w:rStyle w:val="Hyperlink"/>
          <w:rFonts w:cs="Arial"/>
          <w:szCs w:val="24"/>
        </w:rPr>
        <w:t>http://www.oai.ucsf.edu/</w:t>
      </w:r>
      <w:r w:rsidRPr="001B7697">
        <w:rPr>
          <w:szCs w:val="24"/>
        </w:rPr>
        <w:t xml:space="preserve">. Specific datasets used are detailed </w:t>
      </w:r>
      <w:r w:rsidR="008E25BA">
        <w:rPr>
          <w:szCs w:val="24"/>
        </w:rPr>
        <w:t xml:space="preserve">in </w:t>
      </w:r>
      <w:r w:rsidR="00167CA5">
        <w:rPr>
          <w:szCs w:val="24"/>
        </w:rPr>
        <w:t>Supplementary Table 1</w:t>
      </w:r>
      <w:r w:rsidRPr="001B7697">
        <w:rPr>
          <w:szCs w:val="24"/>
        </w:rPr>
        <w:t>.</w:t>
      </w:r>
      <w:r w:rsidR="00B82E91">
        <w:rPr>
          <w:szCs w:val="24"/>
        </w:rPr>
        <w:t xml:space="preserve">  </w:t>
      </w:r>
      <w:r w:rsidR="00EB4718">
        <w:t xml:space="preserve">The </w:t>
      </w:r>
      <w:r w:rsidR="00975937" w:rsidRPr="00F402D9">
        <w:t>OAI</w:t>
      </w:r>
      <w:r w:rsidR="00342B20">
        <w:t xml:space="preserve"> </w:t>
      </w:r>
      <w:r w:rsidR="00975937" w:rsidRPr="00F402D9">
        <w:t>compris</w:t>
      </w:r>
      <w:r w:rsidR="00975937">
        <w:t>es data on</w:t>
      </w:r>
      <w:r w:rsidR="00975937" w:rsidRPr="00F402D9">
        <w:t xml:space="preserve"> persons aged 45-79 years within three sub</w:t>
      </w:r>
      <w:r w:rsidR="00332413">
        <w:t>–</w:t>
      </w:r>
      <w:r w:rsidR="00975937" w:rsidRPr="00F402D9">
        <w:t>cohorts, the Progression group (persons with existing knee OA</w:t>
      </w:r>
      <w:r w:rsidR="00975937" w:rsidRPr="0045144D">
        <w:t xml:space="preserve">; </w:t>
      </w:r>
      <w:r w:rsidR="001A0FFE" w:rsidRPr="001A0FFE">
        <w:t>n=1,3</w:t>
      </w:r>
      <w:r w:rsidR="00D64849" w:rsidRPr="0045144D">
        <w:t>90</w:t>
      </w:r>
      <w:r w:rsidR="00975937" w:rsidRPr="0045144D">
        <w:t xml:space="preserve">), the Incidence group (persons with risk factors for knee OA; </w:t>
      </w:r>
      <w:r w:rsidR="001A0FFE" w:rsidRPr="001A0FFE">
        <w:t>n=3,28</w:t>
      </w:r>
      <w:r w:rsidR="00D64849" w:rsidRPr="0045144D">
        <w:t>4</w:t>
      </w:r>
      <w:r w:rsidR="00975937" w:rsidRPr="0045144D">
        <w:t>) and the</w:t>
      </w:r>
      <w:r w:rsidR="00975937" w:rsidRPr="00F402D9">
        <w:t xml:space="preserve"> non-exposed control </w:t>
      </w:r>
      <w:r w:rsidR="00975937" w:rsidRPr="00767981">
        <w:t>group (n=122)</w:t>
      </w:r>
      <w:r w:rsidR="00520E45">
        <w:fldChar w:fldCharType="begin"/>
      </w:r>
      <w:r w:rsidR="009C512F">
        <w:instrText xml:space="preserve"> ADDIN EN.CITE &lt;EndNote&gt;&lt;Cite&gt;&lt;Author&gt;Nevitt&lt;/Author&gt;&lt;Year&gt;2006&lt;/Year&gt;&lt;RecNum&gt;3&lt;/RecNum&gt;&lt;DisplayText&gt;[21]&lt;/DisplayText&gt;&lt;record&gt;&lt;rec-number&gt;3&lt;/rec-number&gt;&lt;foreign-keys&gt;&lt;key app="EN" db-id="ptx5srxf2t0e5aedtsov2semfwas9aztxvt2"&gt;3&lt;/key&gt;&lt;/foreign-keys&gt;&lt;ref-type name="Report"&gt;27&lt;/ref-type&gt;&lt;contributors&gt;&lt;authors&gt;&lt;author&gt;Nevitt, M.C.&lt;/author&gt;&lt;author&gt;Felson, D.T.&lt;/author&gt;&lt;author&gt;Lester, G.&lt;/author&gt;&lt;/authors&gt;&lt;/contributors&gt;&lt;titles&gt;&lt;title&gt;The osteoarthritis initiative:  protocol for the cohort study, &lt;/title&gt;&lt;/titles&gt;&lt;dates&gt;&lt;year&gt;2006&lt;/year&gt;&lt;/dates&gt;&lt;urls&gt;&lt;related-urls&gt;&lt;url&gt;http://oai.epi-ucsf.org/datarelease/docs/StudyDesignProtocol.pdf&lt;/url&gt;&lt;/related-urls&gt;&lt;/urls&gt;&lt;/record&gt;&lt;/Cite&gt;&lt;/EndNote&gt;</w:instrText>
      </w:r>
      <w:r w:rsidR="00520E45">
        <w:fldChar w:fldCharType="separate"/>
      </w:r>
      <w:r w:rsidR="009C512F">
        <w:rPr>
          <w:noProof/>
        </w:rPr>
        <w:t>[</w:t>
      </w:r>
      <w:hyperlink w:anchor="_ENREF_21" w:tooltip="Nevitt, 2006 #3" w:history="1">
        <w:r w:rsidR="00E340C6">
          <w:rPr>
            <w:noProof/>
          </w:rPr>
          <w:t>21</w:t>
        </w:r>
      </w:hyperlink>
      <w:r w:rsidR="009C512F">
        <w:rPr>
          <w:noProof/>
        </w:rPr>
        <w:t>]</w:t>
      </w:r>
      <w:r w:rsidR="00520E45">
        <w:fldChar w:fldCharType="end"/>
      </w:r>
      <w:r w:rsidR="00975937" w:rsidRPr="00767981">
        <w:t xml:space="preserve">.  </w:t>
      </w:r>
      <w:r w:rsidR="00975937" w:rsidRPr="00DC6F7B">
        <w:t>Both knees of 4796 participants were studied annually using 3T</w:t>
      </w:r>
      <w:r w:rsidR="00975937">
        <w:t xml:space="preserve"> MR imaging (not used in these analyses) </w:t>
      </w:r>
      <w:r w:rsidR="00975937" w:rsidRPr="00DC6F7B">
        <w:t>and fixed flexion radiography</w:t>
      </w:r>
      <w:r w:rsidR="00520E45">
        <w:fldChar w:fldCharType="begin">
          <w:fldData xml:space="preserve">PEVuZE5vdGU+PENpdGU+PEF1dGhvcj5OZXZpdHQ8L0F1dGhvcj48WWVhcj4yMDA3PC9ZZWFyPjxS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</w:fldData>
        </w:fldChar>
      </w:r>
      <w:r w:rsidR="000854DB">
        <w:instrText xml:space="preserve"> ADDIN EN.CITE </w:instrText>
      </w:r>
      <w:r w:rsidR="00520E45">
        <w:fldChar w:fldCharType="begin">
          <w:fldData xml:space="preserve">PEVuZE5vdGU+PENpdGU+PEF1dGhvcj5OZXZpdHQ8L0F1dGhvcj48WWVhcj4yMDA3PC9ZZWFyPjxS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</w:fldData>
        </w:fldChar>
      </w:r>
      <w:r w:rsidR="000854DB">
        <w:instrText xml:space="preserve"> ADDIN EN.CITE.DATA </w:instrText>
      </w:r>
      <w:r w:rsidR="00520E45">
        <w:fldChar w:fldCharType="end"/>
      </w:r>
      <w:r w:rsidR="00520E45">
        <w:fldChar w:fldCharType="separate"/>
      </w:r>
      <w:r w:rsidR="009C512F">
        <w:rPr>
          <w:noProof/>
        </w:rPr>
        <w:t>[</w:t>
      </w:r>
      <w:hyperlink w:anchor="_ENREF_22" w:tooltip="Nevitt, 2007 #22" w:history="1">
        <w:r w:rsidR="00E340C6">
          <w:rPr>
            <w:noProof/>
          </w:rPr>
          <w:t>22</w:t>
        </w:r>
      </w:hyperlink>
      <w:r w:rsidR="009C512F">
        <w:rPr>
          <w:noProof/>
        </w:rPr>
        <w:t xml:space="preserve">, </w:t>
      </w:r>
      <w:hyperlink w:anchor="_ENREF_23" w:tooltip="Peterfy, 2003 #23" w:history="1">
        <w:r w:rsidR="00E340C6">
          <w:rPr>
            <w:noProof/>
          </w:rPr>
          <w:t>23</w:t>
        </w:r>
      </w:hyperlink>
      <w:r w:rsidR="009C512F">
        <w:rPr>
          <w:noProof/>
        </w:rPr>
        <w:t>]</w:t>
      </w:r>
      <w:r w:rsidR="00520E45">
        <w:fldChar w:fldCharType="end"/>
      </w:r>
      <w:r w:rsidR="008611A6">
        <w:t>at</w:t>
      </w:r>
      <w:r w:rsidR="00975937" w:rsidRPr="00DC6F7B">
        <w:t xml:space="preserve"> baseline, 1, 2, 3 and 4 years follow-up.</w:t>
      </w:r>
    </w:p>
    <w:p w:rsidR="006A3A03" w:rsidRDefault="006A3A03">
      <w:pPr>
        <w:pStyle w:val="ManuscriptDS"/>
        <w:spacing w:after="0"/>
      </w:pPr>
    </w:p>
    <w:p w:rsidR="006A3A03" w:rsidRDefault="00975937">
      <w:pPr>
        <w:pStyle w:val="ManuscriptDS"/>
        <w:spacing w:after="0"/>
      </w:pPr>
      <w:r w:rsidRPr="00767981">
        <w:t>Persons</w:t>
      </w:r>
      <w:r>
        <w:t xml:space="preserve"> were excluded from the OAI </w:t>
      </w:r>
      <w:r w:rsidR="00325B29">
        <w:t xml:space="preserve">if they had </w:t>
      </w:r>
      <w:r>
        <w:t xml:space="preserve">inflammatory arthritis, severe joint space narrowing (JSN) in both knees, unilateral knee joint replacement and severe JSN in the contralateral knee, </w:t>
      </w:r>
      <w:r w:rsidR="00332413">
        <w:t xml:space="preserve">inability </w:t>
      </w:r>
      <w:r w:rsidR="00D569DC">
        <w:t xml:space="preserve">to </w:t>
      </w:r>
      <w:r>
        <w:t xml:space="preserve">undergo </w:t>
      </w:r>
      <w:r w:rsidR="00976A46">
        <w:t>MRI</w:t>
      </w:r>
      <w:r>
        <w:t xml:space="preserve">, </w:t>
      </w:r>
      <w:r w:rsidR="00D569DC">
        <w:t xml:space="preserve">or </w:t>
      </w:r>
      <w:r>
        <w:t>to p</w:t>
      </w:r>
      <w:r w:rsidR="00D569DC">
        <w:t>rovide a blood sample, required</w:t>
      </w:r>
      <w:r>
        <w:t xml:space="preserve"> use of walking aids excepting a single straight cane ≤50% of the time, </w:t>
      </w:r>
      <w:r w:rsidR="00D569DC">
        <w:t>or were unwilling</w:t>
      </w:r>
      <w:r>
        <w:t xml:space="preserve"> to provide informed consent. </w:t>
      </w:r>
      <w:r w:rsidR="00332413" w:rsidRPr="00DC6F7B">
        <w:t>Patients were recruited at four clinical sites</w:t>
      </w:r>
      <w:r w:rsidR="00332413">
        <w:t>, and t</w:t>
      </w:r>
      <w:r w:rsidR="00332413" w:rsidRPr="00DC6F7B">
        <w:t xml:space="preserve">he study was approved by the institutional review boards at each of the </w:t>
      </w:r>
      <w:r w:rsidR="00332413" w:rsidRPr="00DC6F7B">
        <w:lastRenderedPageBreak/>
        <w:t>sites</w:t>
      </w:r>
      <w:r w:rsidR="00332413">
        <w:t>.  A</w:t>
      </w:r>
      <w:r w:rsidR="00332413" w:rsidRPr="00DC6F7B">
        <w:t>ll participants gave informed consent.</w:t>
      </w:r>
      <w:r w:rsidR="00342B20">
        <w:t xml:space="preserve"> </w:t>
      </w:r>
      <w:r w:rsidR="001A0FFE" w:rsidRPr="001A0FFE">
        <w:t>Radiological endpoints are now available for four years of observation (79% of population retained) and clinical data to 5 years.</w:t>
      </w:r>
    </w:p>
    <w:p w:rsidR="006A3A03" w:rsidRDefault="006A3A03">
      <w:pPr>
        <w:pStyle w:val="ManuscriptDS"/>
        <w:spacing w:after="0"/>
      </w:pPr>
    </w:p>
    <w:p w:rsidR="006A3A03" w:rsidRDefault="00975937">
      <w:pPr>
        <w:pStyle w:val="Heading3"/>
        <w:spacing w:before="0" w:line="480" w:lineRule="auto"/>
      </w:pPr>
      <w:r w:rsidRPr="00F402D9">
        <w:t>Participants</w:t>
      </w:r>
      <w:r>
        <w:t>:  Inclusion and exclusion criteria for these analyses</w:t>
      </w:r>
    </w:p>
    <w:p w:rsidR="00E61058" w:rsidRDefault="00975937" w:rsidP="006C2167">
      <w:pPr>
        <w:pStyle w:val="ManuscriptDS"/>
      </w:pPr>
      <w:r>
        <w:t>For these analyses,</w:t>
      </w:r>
      <w:r w:rsidR="00342B20">
        <w:t xml:space="preserve"> </w:t>
      </w:r>
      <w:r w:rsidRPr="00F402D9">
        <w:t xml:space="preserve">we were interested in a group who were in the early stages of clinical OA and who were at increased risk of developing incident OA or of worsening OA over time.  </w:t>
      </w:r>
      <w:r>
        <w:t xml:space="preserve">Therefore, </w:t>
      </w:r>
      <w:r w:rsidRPr="00F402D9">
        <w:t>persons with knee replacements at baseline (n=</w:t>
      </w:r>
      <w:r>
        <w:t>64</w:t>
      </w:r>
      <w:r w:rsidRPr="00F402D9">
        <w:t>) and those in the non-exposed control group (n=</w:t>
      </w:r>
      <w:r>
        <w:t>122</w:t>
      </w:r>
      <w:r w:rsidRPr="00F402D9">
        <w:t>)</w:t>
      </w:r>
      <w:r w:rsidR="005201FC">
        <w:t xml:space="preserve"> were excluded from the analysis</w:t>
      </w:r>
      <w:r w:rsidRPr="00F402D9">
        <w:t xml:space="preserve">.  </w:t>
      </w:r>
      <w:r>
        <w:t xml:space="preserve">To further simulate a population similar to patients commonly included in clinical trials of knee OA, we included participants whose knees were scored as </w:t>
      </w:r>
      <w:r w:rsidR="004F1864">
        <w:t>having joint space narrowing</w:t>
      </w:r>
      <w:r>
        <w:t xml:space="preserve"> of Grade 2 or 3 on the Kellgren and Lawrence grading system </w:t>
      </w:r>
      <w:r w:rsidR="00520E45">
        <w:fldChar w:fldCharType="begin"/>
      </w:r>
      <w:r w:rsidR="000854DB">
        <w:instrText xml:space="preserve"> ADDIN EN.CITE &lt;EndNote&gt;&lt;Cite&gt;&lt;Author&gt;Kellgren&lt;/Author&gt;&lt;Year&gt;1957&lt;/Year&gt;&lt;RecNum&gt;24&lt;/RecNum&gt;&lt;DisplayText&gt;[24]&lt;/DisplayText&gt;&lt;record&gt;&lt;rec-number&gt;24&lt;/rec-number&gt;&lt;foreign-keys&gt;&lt;key app="EN" db-id="pftwzptw95wtx9efrenv5dr7z9a0t5rsp0zs"&gt;24&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edition&gt;1957/12/01&lt;/edition&gt;&lt;keywords&gt;&lt;keyword&gt;Osteoarthritis/ diagnosis&lt;/keyword&gt;&lt;/keywords&gt;&lt;dates&gt;&lt;year&gt;1957&lt;/year&gt;&lt;pub-dates&gt;&lt;date&gt;Dec&lt;/date&gt;&lt;/pub-dates&gt;&lt;/dates&gt;&lt;isbn&gt;0003-4967 (Print)&amp;#xD;0003-4967 (Linking)&lt;/isbn&gt;&lt;accession-num&gt;13498604&lt;/accession-num&gt;&lt;urls&gt;&lt;/urls&gt;&lt;custom2&gt;1006995&lt;/custom2&gt;&lt;remote-database-provider&gt;NLM&lt;/remote-database-provider&gt;&lt;language&gt;eng&lt;/language&gt;&lt;/record&gt;&lt;/Cite&gt;&lt;/EndNote&gt;</w:instrText>
      </w:r>
      <w:r w:rsidR="00520E45">
        <w:fldChar w:fldCharType="separate"/>
      </w:r>
      <w:r w:rsidR="009C512F">
        <w:rPr>
          <w:noProof/>
        </w:rPr>
        <w:t>[</w:t>
      </w:r>
      <w:hyperlink w:anchor="_ENREF_24" w:tooltip="Kellgren, 1957 #24" w:history="1">
        <w:r w:rsidR="00E340C6">
          <w:rPr>
            <w:noProof/>
          </w:rPr>
          <w:t>24</w:t>
        </w:r>
      </w:hyperlink>
      <w:r w:rsidR="009C512F">
        <w:rPr>
          <w:noProof/>
        </w:rPr>
        <w:t>]</w:t>
      </w:r>
      <w:r w:rsidR="00520E45">
        <w:fldChar w:fldCharType="end"/>
      </w:r>
      <w:r>
        <w:t>, medial joint space width of 2.5</w:t>
      </w:r>
      <w:r w:rsidR="00ED5564">
        <w:t>–</w:t>
      </w:r>
      <w:r>
        <w:t>5mm, an osteophyte (medial osteophyte grade 1 and above) using the Altman atlas</w:t>
      </w:r>
      <w:r w:rsidR="00520E45">
        <w:fldChar w:fldCharType="begin"/>
      </w:r>
      <w:r w:rsidR="00893DA9">
        <w:instrText xml:space="preserve"> ADDIN EN.CITE &lt;EndNote&gt;&lt;Cite&gt;&lt;Author&gt;Altman&lt;/Author&gt;&lt;Year&gt;1986&lt;/Year&gt;&lt;RecNum&gt;58&lt;/RecNum&gt;&lt;DisplayText&gt;[25]&lt;/DisplayText&gt;&lt;record&gt;&lt;rec-number&gt;58&lt;/rec-number&gt;&lt;foreign-keys&gt;&lt;key app="EN" db-id="xxevtwdwr9r0x3eaafv5e5xgp0rt5p0t0050"&gt;58&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 D.&lt;/author&gt;&lt;author&gt;Greenwald, R.&lt;/author&gt;&lt;author&gt;Hochberg, M.&lt;/author&gt;&lt;author&gt;et al.,&lt;/author&gt;&lt;/authors&gt;&lt;/contributors&gt;&lt;titles&gt;&lt;title&gt;Development of criteria for the classification and reporting of osteoarthritis. Classification of osteoarthritis of the knee. Diagnostic and Therapeutic Criteria Committee of the American Rheumatism Association&lt;/title&gt;&lt;secondary-title&gt;Arthritis Rheum&lt;/secondary-title&gt;&lt;/titles&gt;&lt;periodical&gt;&lt;full-title&gt;Arthritis Rheum&lt;/full-title&gt;&lt;/periodical&gt;&lt;pages&gt;1039-49&lt;/pages&gt;&lt;volume&gt;29&lt;/volume&gt;&lt;number&gt;8&lt;/number&gt;&lt;edition&gt;1986/08/01&lt;/edition&gt;&lt;keywords&gt;&lt;keyword&gt;Adult&lt;/keyword&gt;&lt;keyword&gt;Age Factors&lt;/keyword&gt;&lt;keyword&gt;Female&lt;/keyword&gt;&lt;keyword&gt;Humans&lt;/keyword&gt;&lt;keyword&gt;Knee Joint/pathology/radiography&lt;/keyword&gt;&lt;keyword&gt;Male&lt;/keyword&gt;&lt;keyword&gt;Middle Aged&lt;/keyword&gt;&lt;keyword&gt;Movement&lt;/keyword&gt;&lt;keyword&gt;Osteoarthritis/ classification/diagnosis/pathology/radiography&lt;/keyword&gt;&lt;keyword&gt;Pain/etiology&lt;/keyword&gt;&lt;/keywords&gt;&lt;dates&gt;&lt;year&gt;1986&lt;/year&gt;&lt;pub-dates&gt;&lt;date&gt;1986&lt;/date&gt;&lt;/pub-dates&gt;&lt;/dates&gt;&lt;isbn&gt;0004-3591 (Print)&amp;#xD;0004-3591 (Linking)&lt;/isbn&gt;&lt;accession-num&gt;3741515&lt;/accession-num&gt;&lt;urls&gt;&lt;/urls&gt;&lt;remote-database-provider&gt;NLM&lt;/remote-database-provider&gt;&lt;language&gt;eng&lt;/language&gt;&lt;/record&gt;&lt;/Cite&gt;&lt;/EndNote&gt;</w:instrText>
      </w:r>
      <w:r w:rsidR="00520E45">
        <w:fldChar w:fldCharType="separate"/>
      </w:r>
      <w:r w:rsidR="009C512F">
        <w:rPr>
          <w:noProof/>
        </w:rPr>
        <w:t>[</w:t>
      </w:r>
      <w:hyperlink w:anchor="_ENREF_25" w:tooltip="Altman, 1986 #58" w:history="1">
        <w:r w:rsidR="00E340C6">
          <w:rPr>
            <w:noProof/>
          </w:rPr>
          <w:t>25</w:t>
        </w:r>
      </w:hyperlink>
      <w:r w:rsidR="009C512F">
        <w:rPr>
          <w:noProof/>
        </w:rPr>
        <w:t>]</w:t>
      </w:r>
      <w:r w:rsidR="00520E45">
        <w:fldChar w:fldCharType="end"/>
      </w:r>
      <w:r>
        <w:t>, and had pain of 4-10 on a numeric rating scale</w:t>
      </w:r>
      <w:r w:rsidR="00565E53">
        <w:t xml:space="preserve"> (NRS)</w:t>
      </w:r>
      <w:r>
        <w:t xml:space="preserve">.  </w:t>
      </w:r>
      <w:r w:rsidR="005201FC">
        <w:t>O</w:t>
      </w:r>
      <w:r>
        <w:t>nly one knee</w:t>
      </w:r>
      <w:r w:rsidR="005201FC">
        <w:t xml:space="preserve"> was used</w:t>
      </w:r>
      <w:r>
        <w:t xml:space="preserve"> for each participant.  When both knees met the above criteria for an individual patient, the knee with the most severe features of OA </w:t>
      </w:r>
      <w:r w:rsidR="005201FC">
        <w:t xml:space="preserve">was selected </w:t>
      </w:r>
      <w:r>
        <w:t xml:space="preserve">by serially choosing the knee with the worst (highest) KL grade, the worst osteophyte(s) (higher grade), the highest pain, and the lowest </w:t>
      </w:r>
      <w:r w:rsidR="0041067E">
        <w:t>join space width (</w:t>
      </w:r>
      <w:r w:rsidR="00976A46">
        <w:t>JSW</w:t>
      </w:r>
      <w:r w:rsidR="0041067E">
        <w:t>)</w:t>
      </w:r>
      <w:r>
        <w:t xml:space="preserve">.  </w:t>
      </w:r>
    </w:p>
    <w:p w:rsidR="006A3A03" w:rsidRDefault="006A3A03">
      <w:pPr>
        <w:pStyle w:val="ManuscriptDS"/>
        <w:spacing w:after="0"/>
      </w:pPr>
    </w:p>
    <w:p w:rsidR="006A3A03" w:rsidRDefault="00975937">
      <w:pPr>
        <w:pStyle w:val="Heading3"/>
        <w:spacing w:before="0" w:line="480" w:lineRule="auto"/>
      </w:pPr>
      <w:r>
        <w:t>Bisphosphonate use</w:t>
      </w:r>
    </w:p>
    <w:p w:rsidR="006A3A03" w:rsidRDefault="005201FC" w:rsidP="00832984">
      <w:pPr>
        <w:pStyle w:val="ManuscriptDS"/>
        <w:spacing w:after="0"/>
      </w:pPr>
      <w:r>
        <w:t>B</w:t>
      </w:r>
      <w:r w:rsidR="00975937">
        <w:t>isphosphonate use</w:t>
      </w:r>
      <w:r>
        <w:t xml:space="preserve"> was calculated</w:t>
      </w:r>
      <w:r w:rsidR="00975937">
        <w:t xml:space="preserve"> by classifying self-reported use </w:t>
      </w:r>
      <w:r w:rsidR="00832984">
        <w:t xml:space="preserve">of any bisphosphonate to treat osteoporosis or Paget’s disease </w:t>
      </w:r>
      <w:r w:rsidR="00975937">
        <w:t>in the last year, then summarising number of years use</w:t>
      </w:r>
      <w:r w:rsidR="0091052D">
        <w:t>d</w:t>
      </w:r>
      <w:r w:rsidR="00975937">
        <w:t xml:space="preserve">.  </w:t>
      </w:r>
      <w:r>
        <w:t>P</w:t>
      </w:r>
      <w:r w:rsidR="00975937">
        <w:t xml:space="preserve">atients </w:t>
      </w:r>
      <w:r>
        <w:t xml:space="preserve">were classified </w:t>
      </w:r>
      <w:r w:rsidR="00975937">
        <w:t>as long-term bisphosphonate users if they self-reported bisphosphonate</w:t>
      </w:r>
      <w:r w:rsidR="00EC6FCD">
        <w:t xml:space="preserve"> use</w:t>
      </w:r>
      <w:r w:rsidR="00975937">
        <w:t xml:space="preserve"> in the past year on </w:t>
      </w:r>
      <w:r w:rsidR="00975937">
        <w:lastRenderedPageBreak/>
        <w:t>3</w:t>
      </w:r>
      <w:r w:rsidR="00692995">
        <w:t>–</w:t>
      </w:r>
      <w:r w:rsidR="00975937">
        <w:t xml:space="preserve">5 occasions between baseline and four years of observation.  </w:t>
      </w:r>
      <w:r>
        <w:t>M</w:t>
      </w:r>
      <w:r w:rsidR="009C4456">
        <w:t>isclassification due to missing data</w:t>
      </w:r>
      <w:r>
        <w:t xml:space="preserve"> was minimised</w:t>
      </w:r>
      <w:r w:rsidR="009C4456">
        <w:t xml:space="preserve"> by classifying patients as users on a particular occasion if they had missing data for that occasion, but reported bisphosphonate use in the last year at both the preceding and subsequent year.  </w:t>
      </w:r>
      <w:r>
        <w:t>N</w:t>
      </w:r>
      <w:r w:rsidR="00975937">
        <w:t xml:space="preserve">on-users of bisphosphonates </w:t>
      </w:r>
      <w:r>
        <w:t xml:space="preserve">were defined </w:t>
      </w:r>
      <w:r w:rsidR="00975937">
        <w:t xml:space="preserve">as persons who </w:t>
      </w:r>
      <w:r w:rsidR="009C4456">
        <w:t xml:space="preserve">reported not using bisphosphonates in the preceding five years at baseline, and </w:t>
      </w:r>
      <w:r w:rsidR="00975937">
        <w:t xml:space="preserve">did not report use of bisphosphonates in the past year </w:t>
      </w:r>
      <w:r w:rsidR="009C4456">
        <w:t>for years 0</w:t>
      </w:r>
      <w:r w:rsidR="00692995">
        <w:t>–</w:t>
      </w:r>
      <w:r w:rsidR="009C4456">
        <w:t>5</w:t>
      </w:r>
      <w:r w:rsidR="00975937">
        <w:t xml:space="preserve">.  </w:t>
      </w:r>
    </w:p>
    <w:p w:rsidR="00752C13" w:rsidRDefault="00752C13" w:rsidP="00832984">
      <w:pPr>
        <w:pStyle w:val="ManuscriptDS"/>
        <w:spacing w:after="0"/>
      </w:pPr>
      <w:r>
        <w:t xml:space="preserve">Participants were </w:t>
      </w:r>
      <w:r w:rsidR="00F65A24">
        <w:t xml:space="preserve">also </w:t>
      </w:r>
      <w:r>
        <w:t xml:space="preserve">asked if they had been told by a doctor that they had sustained a bone fracture since age 45. </w:t>
      </w:r>
    </w:p>
    <w:p w:rsidR="006A3A03" w:rsidRDefault="006A3A03">
      <w:pPr>
        <w:pStyle w:val="ManuscriptDS"/>
        <w:spacing w:after="0"/>
      </w:pPr>
    </w:p>
    <w:p w:rsidR="006A3A03" w:rsidRDefault="00F97CAC">
      <w:pPr>
        <w:pStyle w:val="Heading3"/>
        <w:spacing w:before="0" w:line="480" w:lineRule="auto"/>
      </w:pPr>
      <w:r>
        <w:t>Inclusion criteria</w:t>
      </w:r>
    </w:p>
    <w:p w:rsidR="006A3A03" w:rsidRDefault="00D569DC">
      <w:pPr>
        <w:pStyle w:val="ManuscriptDS"/>
        <w:spacing w:after="0"/>
      </w:pPr>
      <w:r>
        <w:t>P</w:t>
      </w:r>
      <w:r w:rsidR="00975937">
        <w:t xml:space="preserve">articipants </w:t>
      </w:r>
      <w:r w:rsidR="00F97CAC">
        <w:t xml:space="preserve">were included in these analyses if they had all of the following:  </w:t>
      </w:r>
      <w:r w:rsidR="00975937">
        <w:t xml:space="preserve">KL grade 2 or 3, a definite osteophyte, medial joint space </w:t>
      </w:r>
      <w:r w:rsidR="00F97CAC">
        <w:t xml:space="preserve">width </w:t>
      </w:r>
      <w:r w:rsidR="00975937">
        <w:t>2.5 – 5mm, a knee pain score of 4 or more</w:t>
      </w:r>
      <w:r w:rsidR="00F97CAC">
        <w:t xml:space="preserve"> on the numeric rating scale</w:t>
      </w:r>
      <w:r w:rsidR="00586F2F">
        <w:t xml:space="preserve">.  Additionally, they had to either </w:t>
      </w:r>
      <w:r w:rsidR="00975937">
        <w:t xml:space="preserve">report </w:t>
      </w:r>
      <w:r w:rsidR="00586F2F">
        <w:t xml:space="preserve">no use </w:t>
      </w:r>
      <w:r w:rsidR="00975937">
        <w:t>or high use of bisphosphonates over our time period</w:t>
      </w:r>
      <w:r w:rsidR="00586F2F">
        <w:t xml:space="preserve"> (3 – 5 years)</w:t>
      </w:r>
      <w:r w:rsidR="00975937">
        <w:t>.  We limited our analysis to women as the prevalence of bisphosphonate use in men was low.</w:t>
      </w:r>
    </w:p>
    <w:p w:rsidR="006A3A03" w:rsidRDefault="006A3A03">
      <w:pPr>
        <w:pStyle w:val="ManuscriptDS"/>
        <w:spacing w:after="0"/>
      </w:pPr>
    </w:p>
    <w:p w:rsidR="006A3A03" w:rsidRDefault="002C55BF">
      <w:pPr>
        <w:pStyle w:val="Heading3"/>
        <w:spacing w:before="0" w:line="480" w:lineRule="auto"/>
      </w:pPr>
      <w:r>
        <w:t xml:space="preserve">Knee pain severity scale </w:t>
      </w:r>
    </w:p>
    <w:p w:rsidR="006A3A03" w:rsidRDefault="002C55BF">
      <w:pPr>
        <w:pStyle w:val="ManuscriptDS"/>
        <w:spacing w:after="0"/>
      </w:pPr>
      <w:r>
        <w:t xml:space="preserve">Global knee pain severity during the past </w:t>
      </w:r>
      <w:r w:rsidR="005201FC">
        <w:t>seven</w:t>
      </w:r>
      <w:r>
        <w:t xml:space="preserve"> days was assessed using an 11 point (0–10) numeric rating scale (NRS).  </w:t>
      </w:r>
    </w:p>
    <w:p w:rsidR="006A3A03" w:rsidRDefault="006A3A03">
      <w:pPr>
        <w:pStyle w:val="ManuscriptDS"/>
        <w:spacing w:after="0"/>
      </w:pPr>
    </w:p>
    <w:p w:rsidR="006A3A03" w:rsidRDefault="002C55BF">
      <w:pPr>
        <w:pStyle w:val="Heading3"/>
        <w:spacing w:before="0" w:line="480" w:lineRule="auto"/>
      </w:pPr>
      <w:r>
        <w:t>WOMAC questionnaire</w:t>
      </w:r>
    </w:p>
    <w:p w:rsidR="006A3A03" w:rsidRDefault="002C55BF">
      <w:pPr>
        <w:pStyle w:val="ManuscriptDS"/>
        <w:spacing w:after="0"/>
      </w:pPr>
      <w:r>
        <w:t>The pain, function and stiffness scales of the Western Ontario and McMaster Universities Osteoarthritis Index (WOMAC) version LK 3.1 (</w:t>
      </w:r>
      <w:r w:rsidR="005201FC">
        <w:t>five</w:t>
      </w:r>
      <w:r>
        <w:t xml:space="preserve"> point Likert scale) </w:t>
      </w:r>
      <w:r>
        <w:lastRenderedPageBreak/>
        <w:t xml:space="preserve">were used to assess knee pain and function for right and left knees separately over the preceding </w:t>
      </w:r>
      <w:r w:rsidR="005201FC">
        <w:t>seven</w:t>
      </w:r>
      <w:r>
        <w:t xml:space="preserve"> days.  </w:t>
      </w:r>
    </w:p>
    <w:p w:rsidR="006A3A03" w:rsidRDefault="006A3A03">
      <w:pPr>
        <w:pStyle w:val="ManuscriptDS"/>
        <w:spacing w:after="0"/>
      </w:pPr>
    </w:p>
    <w:p w:rsidR="006A3A03" w:rsidRDefault="006E63EA">
      <w:pPr>
        <w:pStyle w:val="Heading3"/>
        <w:spacing w:before="0" w:line="480" w:lineRule="auto"/>
      </w:pPr>
      <w:r>
        <w:t xml:space="preserve">Knee </w:t>
      </w:r>
      <w:r w:rsidR="00895C58">
        <w:t>radiographs</w:t>
      </w:r>
    </w:p>
    <w:p w:rsidR="006A3A03" w:rsidRDefault="00895C58">
      <w:pPr>
        <w:pStyle w:val="ManuscriptDS"/>
        <w:spacing w:after="0"/>
      </w:pPr>
      <w:r>
        <w:t>K</w:t>
      </w:r>
      <w:r w:rsidR="002D2133">
        <w:t>nee radiographs</w:t>
      </w:r>
      <w:r>
        <w:t xml:space="preserve"> of both knees were taken </w:t>
      </w:r>
      <w:r w:rsidR="00976A46">
        <w:t>annually</w:t>
      </w:r>
      <w:r>
        <w:t>, using fixed flexion radiographs</w:t>
      </w:r>
      <w:r w:rsidR="002D2133">
        <w:t>, filmed in the standing position in posterior</w:t>
      </w:r>
      <w:r w:rsidR="00692995">
        <w:t>–</w:t>
      </w:r>
      <w:r w:rsidR="002D2133">
        <w:t>anterior projection with knees flexed to 20</w:t>
      </w:r>
      <w:r w:rsidR="00692995">
        <w:t>–</w:t>
      </w:r>
      <w:r w:rsidR="002D2133">
        <w:t xml:space="preserve">30 degrees </w:t>
      </w:r>
      <w:r w:rsidR="006E63EA">
        <w:t xml:space="preserve">and feet internally rotated 10 degrees, </w:t>
      </w:r>
      <w:r>
        <w:t xml:space="preserve">with </w:t>
      </w:r>
      <w:r w:rsidR="006E63EA">
        <w:t>a plexiglass positioning frame (SynaFlexer TM)</w:t>
      </w:r>
      <w:r>
        <w:t xml:space="preserve"> used to standardise positioning</w:t>
      </w:r>
      <w:r w:rsidR="00520E45">
        <w:fldChar w:fldCharType="begin"/>
      </w:r>
      <w:r w:rsidR="009C512F">
        <w:instrText xml:space="preserve"> ADDIN EN.CITE &lt;EndNote&gt;&lt;Cite&gt;&lt;Author&gt;Nevitt&lt;/Author&gt;&lt;Year&gt;2006&lt;/Year&gt;&lt;RecNum&gt;3&lt;/RecNum&gt;&lt;DisplayText&gt;[21]&lt;/DisplayText&gt;&lt;record&gt;&lt;rec-number&gt;3&lt;/rec-number&gt;&lt;foreign-keys&gt;&lt;key app="EN" db-id="ptx5srxf2t0e5aedtsov2semfwas9aztxvt2"&gt;3&lt;/key&gt;&lt;/foreign-keys&gt;&lt;ref-type name="Report"&gt;27&lt;/ref-type&gt;&lt;contributors&gt;&lt;authors&gt;&lt;author&gt;Nevitt, M.C.&lt;/author&gt;&lt;author&gt;Felson, D.T.&lt;/author&gt;&lt;author&gt;Lester, G.&lt;/author&gt;&lt;/authors&gt;&lt;/contributors&gt;&lt;titles&gt;&lt;title&gt;The osteoarthritis initiative:  protocol for the cohort study, &lt;/title&gt;&lt;/titles&gt;&lt;dates&gt;&lt;year&gt;2006&lt;/year&gt;&lt;/dates&gt;&lt;urls&gt;&lt;related-urls&gt;&lt;url&gt;http://oai.epi-ucsf.org/datarelease/docs/StudyDesignProtocol.pdf&lt;/url&gt;&lt;/related-urls&gt;&lt;/urls&gt;&lt;/record&gt;&lt;/Cite&gt;&lt;/EndNote&gt;</w:instrText>
      </w:r>
      <w:r w:rsidR="00520E45">
        <w:fldChar w:fldCharType="separate"/>
      </w:r>
      <w:r w:rsidR="009C512F">
        <w:rPr>
          <w:noProof/>
        </w:rPr>
        <w:t>[</w:t>
      </w:r>
      <w:hyperlink w:anchor="_ENREF_21" w:tooltip="Nevitt, 2006 #3" w:history="1">
        <w:r w:rsidR="00E340C6">
          <w:rPr>
            <w:noProof/>
          </w:rPr>
          <w:t>21</w:t>
        </w:r>
      </w:hyperlink>
      <w:r w:rsidR="009C512F">
        <w:rPr>
          <w:noProof/>
        </w:rPr>
        <w:t>]</w:t>
      </w:r>
      <w:r w:rsidR="00520E45">
        <w:fldChar w:fldCharType="end"/>
      </w:r>
      <w:r w:rsidR="006E63EA">
        <w:t xml:space="preserve">.  </w:t>
      </w:r>
      <w:r w:rsidR="00332413">
        <w:t>Trained r</w:t>
      </w:r>
      <w:r w:rsidR="00EC573C">
        <w:t xml:space="preserve">eaders at each clinical centre assessed </w:t>
      </w:r>
      <w:r w:rsidR="0041067E">
        <w:t>JSW</w:t>
      </w:r>
      <w:r>
        <w:t xml:space="preserve"> using </w:t>
      </w:r>
      <w:r w:rsidR="00EC573C">
        <w:t xml:space="preserve">the </w:t>
      </w:r>
      <w:r>
        <w:t>knee radiographs using a classification based on the OARSI atlas grades</w:t>
      </w:r>
      <w:r w:rsidR="00520E45">
        <w:fldChar w:fldCharType="begin"/>
      </w:r>
      <w:r w:rsidR="00893DA9">
        <w:instrText xml:space="preserve"> ADDIN EN.CITE &lt;EndNote&gt;&lt;Cite&gt;&lt;Author&gt;Altman&lt;/Author&gt;&lt;Year&gt;1986&lt;/Year&gt;&lt;RecNum&gt;58&lt;/RecNum&gt;&lt;DisplayText&gt;[25]&lt;/DisplayText&gt;&lt;record&gt;&lt;rec-number&gt;58&lt;/rec-number&gt;&lt;foreign-keys&gt;&lt;key app="EN" db-id="xxevtwdwr9r0x3eaafv5e5xgp0rt5p0t0050"&gt;58&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 D.&lt;/author&gt;&lt;author&gt;Greenwald, R.&lt;/author&gt;&lt;author&gt;Hochberg, M.&lt;/author&gt;&lt;author&gt;et al.,&lt;/author&gt;&lt;/authors&gt;&lt;/contributors&gt;&lt;titles&gt;&lt;title&gt;Development of criteria for the classification and reporting of osteoarthritis. Classification of osteoarthritis of the knee. Diagnostic and Therapeutic Criteria Committee of the American Rheumatism Association&lt;/title&gt;&lt;secondary-title&gt;Arthritis Rheum&lt;/secondary-title&gt;&lt;/titles&gt;&lt;periodical&gt;&lt;full-title&gt;Arthritis Rheum&lt;/full-title&gt;&lt;/periodical&gt;&lt;pages&gt;1039-49&lt;/pages&gt;&lt;volume&gt;29&lt;/volume&gt;&lt;number&gt;8&lt;/number&gt;&lt;edition&gt;1986/08/01&lt;/edition&gt;&lt;keywords&gt;&lt;keyword&gt;Adult&lt;/keyword&gt;&lt;keyword&gt;Age Factors&lt;/keyword&gt;&lt;keyword&gt;Female&lt;/keyword&gt;&lt;keyword&gt;Humans&lt;/keyword&gt;&lt;keyword&gt;Knee Joint/pathology/radiography&lt;/keyword&gt;&lt;keyword&gt;Male&lt;/keyword&gt;&lt;keyword&gt;Middle Aged&lt;/keyword&gt;&lt;keyword&gt;Movement&lt;/keyword&gt;&lt;keyword&gt;Osteoarthritis/ classification/diagnosis/pathology/radiography&lt;/keyword&gt;&lt;keyword&gt;Pain/etiology&lt;/keyword&gt;&lt;/keywords&gt;&lt;dates&gt;&lt;year&gt;1986&lt;/year&gt;&lt;pub-dates&gt;&lt;date&gt;1986&lt;/date&gt;&lt;/pub-dates&gt;&lt;/dates&gt;&lt;isbn&gt;0004-3591 (Print)&amp;#xD;0004-3591 (Linking)&lt;/isbn&gt;&lt;accession-num&gt;3741515&lt;/accession-num&gt;&lt;urls&gt;&lt;/urls&gt;&lt;remote-database-provider&gt;NLM&lt;/remote-database-provider&gt;&lt;language&gt;eng&lt;/language&gt;&lt;/record&gt;&lt;/Cite&gt;&lt;/EndNote&gt;</w:instrText>
      </w:r>
      <w:r w:rsidR="00520E45">
        <w:fldChar w:fldCharType="separate"/>
      </w:r>
      <w:r w:rsidR="009C512F">
        <w:rPr>
          <w:noProof/>
        </w:rPr>
        <w:t>[</w:t>
      </w:r>
      <w:hyperlink w:anchor="_ENREF_25" w:tooltip="Altman, 1986 #58" w:history="1">
        <w:r w:rsidR="00E340C6">
          <w:rPr>
            <w:noProof/>
          </w:rPr>
          <w:t>25</w:t>
        </w:r>
      </w:hyperlink>
      <w:r w:rsidR="009C512F">
        <w:rPr>
          <w:noProof/>
        </w:rPr>
        <w:t>]</w:t>
      </w:r>
      <w:r w:rsidR="00520E45">
        <w:fldChar w:fldCharType="end"/>
      </w:r>
      <w:r w:rsidR="00EC573C">
        <w:t xml:space="preserve">. </w:t>
      </w:r>
    </w:p>
    <w:p w:rsidR="006A3A03" w:rsidRDefault="006A3A03">
      <w:pPr>
        <w:pStyle w:val="ManuscriptDS"/>
        <w:spacing w:after="0"/>
      </w:pPr>
    </w:p>
    <w:p w:rsidR="006A3A03" w:rsidRDefault="008F6CEA">
      <w:pPr>
        <w:pStyle w:val="ManuscriptDS"/>
        <w:spacing w:after="0"/>
      </w:pPr>
      <w:r>
        <w:t xml:space="preserve">Measurement of </w:t>
      </w:r>
      <w:r w:rsidR="007C2C35">
        <w:t xml:space="preserve">minimal </w:t>
      </w:r>
      <w:r w:rsidR="00976A46">
        <w:t>JSW</w:t>
      </w:r>
      <w:r w:rsidR="007C2C35">
        <w:t xml:space="preserve"> measures</w:t>
      </w:r>
      <w:r>
        <w:t xml:space="preserve"> was facilitated </w:t>
      </w:r>
      <w:r w:rsidR="007A0FB5" w:rsidRPr="007A0FB5">
        <w:t>by the use of automated software that delineated the femoral and tibial margins of the joint</w:t>
      </w:r>
      <w:r w:rsidR="00520E45">
        <w:fldChar w:fldCharType="begin"/>
      </w:r>
      <w:r w:rsidR="009C512F">
        <w:instrText xml:space="preserve"> ADDIN EN.CITE &lt;EndNote&gt;&lt;Cite&gt;&lt;Author&gt;Duryea&lt;/Author&gt;&lt;Year&gt;2000&lt;/Year&gt;&lt;RecNum&gt;5&lt;/RecNum&gt;&lt;DisplayText&gt;[26]&lt;/DisplayText&gt;&lt;record&gt;&lt;rec-number&gt;5&lt;/rec-number&gt;&lt;foreign-keys&gt;&lt;key app="EN" db-id="s5r00pdwe9fwacetden5t5zdr9pr5pext9tx"&gt;5&lt;/key&gt;&lt;/foreign-keys&gt;&lt;ref-type name="Journal Article"&gt;17&lt;/ref-type&gt;&lt;contributors&gt;&lt;authors&gt;&lt;author&gt;Duryea, J.&lt;/author&gt;&lt;author&gt;Li, J.&lt;/author&gt;&lt;author&gt;Peterfy, C. G.&lt;/author&gt;&lt;author&gt;Gordon, C.&lt;/author&gt;&lt;author&gt;Genant, H. K.&lt;/author&gt;&lt;/authors&gt;&lt;/contributors&gt;&lt;auth-address&gt;Department of Radiology, University of California, San Francisco 94143-0628, USA. jeff.duryea@radiology.ucsf.edu&lt;/auth-address&gt;&lt;titles&gt;&lt;title&gt;Trainable rule-based algorithm for the measurement of joint space width in digital radiographic images of the knee&lt;/title&gt;&lt;secondary-title&gt;Med Phys&lt;/secondary-title&gt;&lt;alt-title&gt;Medical physics&lt;/alt-title&gt;&lt;/titles&gt;&lt;periodical&gt;&lt;full-title&gt;Medical physics&lt;/full-title&gt;&lt;abbr-1&gt;Med Phys&lt;/abbr-1&gt;&lt;/periodical&gt;&lt;alt-periodical&gt;&lt;full-title&gt;Medical physics&lt;/full-title&gt;&lt;abbr-1&gt;Med Phys&lt;/abbr-1&gt;&lt;/alt-periodical&gt;&lt;pages&gt;580-91&lt;/pages&gt;&lt;volume&gt;27&lt;/volume&gt;&lt;number&gt;3&lt;/number&gt;&lt;edition&gt;2000/04/11&lt;/edition&gt;&lt;keywords&gt;&lt;keyword&gt;Algorithms&lt;/keyword&gt;&lt;keyword&gt;Automation&lt;/keyword&gt;&lt;keyword&gt;Femur/anatomy &amp;amp; histology/radiography&lt;/keyword&gt;&lt;keyword&gt;Humans&lt;/keyword&gt;&lt;keyword&gt;Image Processing, Computer-Assisted&lt;/keyword&gt;&lt;keyword&gt;Knee Joint/ anatomy &amp;amp; histology/ radiography&lt;/keyword&gt;&lt;keyword&gt;Osteoarthritis/pathology/ radiography&lt;/keyword&gt;&lt;keyword&gt;Reproducibility of Results&lt;/keyword&gt;&lt;keyword&gt;Software&lt;/keyword&gt;&lt;keyword&gt;Tibia/anatomy &amp;amp; histology/radiography&lt;/keyword&gt;&lt;keyword&gt;Time Factors&lt;/keyword&gt;&lt;/keywords&gt;&lt;dates&gt;&lt;year&gt;2000&lt;/year&gt;&lt;pub-dates&gt;&lt;date&gt;Mar&lt;/date&gt;&lt;/pub-dates&gt;&lt;/dates&gt;&lt;isbn&gt;0094-2405 (Print)&amp;#xD;0094-2405 (Linking)&lt;/isbn&gt;&lt;accession-num&gt;10757609&lt;/accession-num&gt;&lt;urls&gt;&lt;/urls&gt;&lt;remote-database-provider&gt;NLM&lt;/remote-database-provider&gt;&lt;language&gt;eng&lt;/language&gt;&lt;/record&gt;&lt;/Cite&gt;&lt;/EndNote&gt;</w:instrText>
      </w:r>
      <w:r w:rsidR="00520E45">
        <w:fldChar w:fldCharType="separate"/>
      </w:r>
      <w:r w:rsidR="009C512F">
        <w:rPr>
          <w:noProof/>
        </w:rPr>
        <w:t>[</w:t>
      </w:r>
      <w:hyperlink w:anchor="_ENREF_26" w:tooltip="Duryea, 2000 #5" w:history="1">
        <w:r w:rsidR="00E340C6">
          <w:rPr>
            <w:noProof/>
          </w:rPr>
          <w:t>26</w:t>
        </w:r>
      </w:hyperlink>
      <w:r w:rsidR="009C512F">
        <w:rPr>
          <w:noProof/>
        </w:rPr>
        <w:t>]</w:t>
      </w:r>
      <w:r w:rsidR="00520E45">
        <w:fldChar w:fldCharType="end"/>
      </w:r>
      <w:r w:rsidR="007A0FB5" w:rsidRPr="007A0FB5">
        <w:t>. Measurement of minimum JSW was made by the software at the location of the smallest distance between the femur and tibia margins in the medial compartment</w:t>
      </w:r>
      <w:r w:rsidR="00520E45">
        <w:fldChar w:fldCharType="begin">
          <w:fldData xml:space="preserve">PEVuZE5vdGU+PENpdGU+PEF1dGhvcj5OZXVtYW5uPC9BdXRob3I+PFllYXI+MjAwOTwvWWVhcj48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</w:fldData>
        </w:fldChar>
      </w:r>
      <w:r w:rsidR="009C512F">
        <w:instrText xml:space="preserve"> ADDIN EN.CITE </w:instrText>
      </w:r>
      <w:r w:rsidR="00520E45">
        <w:fldChar w:fldCharType="begin">
          <w:fldData xml:space="preserve">PEVuZE5vdGU+PENpdGU+PEF1dGhvcj5OZXVtYW5uPC9BdXRob3I+PFllYXI+MjAwOTwvWWVhcj48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</w:fldData>
        </w:fldChar>
      </w:r>
      <w:r w:rsidR="009C512F">
        <w:instrText xml:space="preserve"> ADDIN EN.CITE.DATA </w:instrText>
      </w:r>
      <w:r w:rsidR="00520E45">
        <w:fldChar w:fldCharType="end"/>
      </w:r>
      <w:r w:rsidR="00520E45">
        <w:fldChar w:fldCharType="separate"/>
      </w:r>
      <w:r w:rsidR="009C512F">
        <w:rPr>
          <w:noProof/>
        </w:rPr>
        <w:t>[</w:t>
      </w:r>
      <w:hyperlink w:anchor="_ENREF_27" w:tooltip="Neumann, 2009 #6" w:history="1">
        <w:r w:rsidR="00E340C6">
          <w:rPr>
            <w:noProof/>
          </w:rPr>
          <w:t>27</w:t>
        </w:r>
      </w:hyperlink>
      <w:r w:rsidR="009C512F">
        <w:rPr>
          <w:noProof/>
        </w:rPr>
        <w:t>]</w:t>
      </w:r>
      <w:r w:rsidR="00520E45">
        <w:fldChar w:fldCharType="end"/>
      </w:r>
      <w:r w:rsidR="00FB0493">
        <w:t>.</w:t>
      </w:r>
    </w:p>
    <w:p w:rsidR="00FF6264" w:rsidRDefault="00FF6264">
      <w:pPr>
        <w:pStyle w:val="ManuscriptDS"/>
        <w:spacing w:after="0"/>
        <w:rPr>
          <w:rFonts w:ascii="Calibri" w:hAnsi="Calibri"/>
          <w:sz w:val="22"/>
          <w:lang w:eastAsia="en-AU"/>
        </w:rPr>
      </w:pPr>
    </w:p>
    <w:p w:rsidR="006A3A03" w:rsidRDefault="001A0FFE">
      <w:pPr>
        <w:pStyle w:val="ManuscriptDS"/>
        <w:spacing w:after="0"/>
      </w:pPr>
      <w:r w:rsidRPr="001A0FFE">
        <w:rPr>
          <w:b/>
        </w:rPr>
        <w:t>Radio</w:t>
      </w:r>
      <w:r w:rsidR="0041067E">
        <w:rPr>
          <w:b/>
        </w:rPr>
        <w:t xml:space="preserve">logical </w:t>
      </w:r>
      <w:r w:rsidRPr="001A0FFE">
        <w:rPr>
          <w:b/>
        </w:rPr>
        <w:t>and radioclinical progression</w:t>
      </w:r>
    </w:p>
    <w:p w:rsidR="006A3A03" w:rsidRDefault="009F474A">
      <w:pPr>
        <w:pStyle w:val="ManuscriptDS"/>
        <w:spacing w:after="0"/>
      </w:pPr>
      <w:r w:rsidRPr="00ED5564">
        <w:t>Participants were consider</w:t>
      </w:r>
      <w:r w:rsidR="0041067E">
        <w:t>ed</w:t>
      </w:r>
      <w:r w:rsidRPr="00ED5564">
        <w:t xml:space="preserve"> radio</w:t>
      </w:r>
      <w:r w:rsidR="0041067E">
        <w:t xml:space="preserve">logical </w:t>
      </w:r>
      <w:r w:rsidRPr="00ED5564">
        <w:t>progressors if minimal JSW reduced by 0.5mm or greater</w:t>
      </w:r>
      <w:r w:rsidR="00520E45">
        <w:fldChar w:fldCharType="begin">
          <w:fldData xml:space="preserve">PEVuZE5vdGU+PENpdGU+PEF1dGhvcj5Pcm5ldHRpPC9BdXRob3I+PFllYXI+MjAwOTwvWWVhcj48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</w:fldData>
        </w:fldChar>
      </w:r>
      <w:r w:rsidR="009C512F">
        <w:instrText xml:space="preserve"> ADDIN EN.CITE </w:instrText>
      </w:r>
      <w:r w:rsidR="00520E45">
        <w:fldChar w:fldCharType="begin">
          <w:fldData xml:space="preserve">PEVuZE5vdGU+PENpdGU+PEF1dGhvcj5Pcm5ldHRpPC9BdXRob3I+PFllYXI+MjAwOTwvWWVhcj48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</w:fldData>
        </w:fldChar>
      </w:r>
      <w:r w:rsidR="009C512F">
        <w:instrText xml:space="preserve"> ADDIN EN.CITE.DATA </w:instrText>
      </w:r>
      <w:r w:rsidR="00520E45">
        <w:fldChar w:fldCharType="end"/>
      </w:r>
      <w:r w:rsidR="00520E45">
        <w:fldChar w:fldCharType="separate"/>
      </w:r>
      <w:r w:rsidR="009C512F">
        <w:rPr>
          <w:noProof/>
        </w:rPr>
        <w:t>[</w:t>
      </w:r>
      <w:hyperlink w:anchor="_ENREF_28" w:tooltip="Ornetti, 2009 #28" w:history="1">
        <w:r w:rsidR="00E340C6">
          <w:rPr>
            <w:noProof/>
          </w:rPr>
          <w:t>28</w:t>
        </w:r>
      </w:hyperlink>
      <w:r w:rsidR="009C512F">
        <w:rPr>
          <w:noProof/>
        </w:rPr>
        <w:t>]</w:t>
      </w:r>
      <w:r w:rsidR="00520E45">
        <w:fldChar w:fldCharType="end"/>
      </w:r>
      <w:r w:rsidRPr="00ED5564">
        <w:t>; and radioclinical</w:t>
      </w:r>
      <w:r w:rsidR="00342B20">
        <w:t xml:space="preserve"> </w:t>
      </w:r>
      <w:r w:rsidRPr="00ED5564">
        <w:t>progressors if JSW reduced by 0.5mm or greater and 20% or less improvement in WOMAC pain scores</w:t>
      </w:r>
      <w:r w:rsidR="00520E45">
        <w:fldChar w:fldCharType="begin"/>
      </w:r>
      <w:r w:rsidR="000453E9">
        <w:instrText xml:space="preserve"> ADDIN EN.CITE &lt;EndNote&gt;&lt;Cite&gt;&lt;Author&gt;Reginster&lt;/Author&gt;&lt;Year&gt;2012&lt;/Year&gt;&lt;RecNum&gt;29&lt;/RecNum&gt;&lt;DisplayText&gt;[8]&lt;/DisplayText&gt;&lt;record&gt;&lt;rec-number&gt;29&lt;/rec-number&gt;&lt;foreign-keys&gt;&lt;key app="EN" db-id="pftwzptw95wtx9efrenv5dr7z9a0t5rsp0zs"&gt;29&lt;/key&gt;&lt;/foreign-keys&gt;&lt;ref-type name="Journal Article"&gt;17&lt;/ref-type&gt;&lt;contributors&gt;&lt;authors&gt;&lt;author&gt;Reginster, J. Y.&lt;/author&gt;&lt;author&gt;Badurski, J.&lt;/author&gt;&lt;author&gt;Bellamy, N.&lt;/author&gt;&lt;author&gt;Bensen, W.&lt;/author&gt;&lt;author&gt;Chapurlat, R.&lt;/author&gt;&lt;author&gt;Chevalier, X.&lt;/author&gt;&lt;author&gt;Christiansen, C.&lt;/author&gt;&lt;author&gt;Genant, H.&lt;/author&gt;&lt;author&gt;Navarro, F.&lt;/author&gt;&lt;author&gt;Nasonov, E.&lt;/author&gt;&lt;author&gt;Sambrook, P. N.&lt;/author&gt;&lt;author&gt;Spector, T. D.&lt;/author&gt;&lt;author&gt;Cooper, C.&lt;/author&gt;&lt;/authors&gt;&lt;/contributors&gt;&lt;auth-address&gt;1Department of Public Health Epidemiology and Health Economics, University of Liege, Liege, Belgium.&lt;/auth-address&gt;&lt;titles&gt;&lt;title&gt;Efficacy and safety of strontium ranelate in the treatment of knee osteoarthritis: results of a double-blind, randomised placebo-controlled trial&lt;/title&gt;&lt;secondary-title&gt;Annals of the rheumatic diseases&lt;/secondary-title&gt;&lt;alt-title&gt;Ann Rheum Dis&lt;/alt-title&gt;&lt;/titles&gt;&lt;periodical&gt;&lt;full-title&gt;Annals of the rheumatic diseases&lt;/full-title&gt;&lt;abbr-1&gt;Ann Rheum Dis&lt;/abbr-1&gt;&lt;/periodical&gt;&lt;alt-periodical&gt;&lt;full-title&gt;Ann Rheum Dis&lt;/full-title&gt;&lt;/alt-periodical&gt;&lt;edition&gt;2012/11/03&lt;/edition&gt;&lt;dates&gt;&lt;year&gt;2012&lt;/year&gt;&lt;pub-dates&gt;&lt;date&gt;Nov 1&lt;/date&gt;&lt;/pub-dates&gt;&lt;/dates&gt;&lt;isbn&gt;1468-2060 (Electronic)&amp;#xD;0003-4967 (Linking)&lt;/isbn&gt;&lt;accession-num&gt;23117245&lt;/accession-num&gt;&lt;urls&gt;&lt;related-urls&gt;&lt;url&gt;http://www.ncbi.nlm.nih.gov/pubmed/23117245&lt;/url&gt;&lt;/related-urls&gt;&lt;/urls&gt;&lt;electronic-resource-num&gt;10.1136/annrheumdis-2012-202231&lt;/electronic-resource-num&gt;&lt;language&gt;Eng&lt;/language&gt;&lt;/record&gt;&lt;/Cite&gt;&lt;/EndNote&gt;</w:instrText>
      </w:r>
      <w:r w:rsidR="00520E45">
        <w:fldChar w:fldCharType="separate"/>
      </w:r>
      <w:r w:rsidR="000453E9">
        <w:rPr>
          <w:noProof/>
        </w:rPr>
        <w:t>[</w:t>
      </w:r>
      <w:hyperlink w:anchor="_ENREF_8" w:tooltip="Reginster, 2012 #29" w:history="1">
        <w:r w:rsidR="00E340C6">
          <w:rPr>
            <w:noProof/>
          </w:rPr>
          <w:t>8</w:t>
        </w:r>
      </w:hyperlink>
      <w:r w:rsidR="000453E9">
        <w:rPr>
          <w:noProof/>
        </w:rPr>
        <w:t>]</w:t>
      </w:r>
      <w:r w:rsidR="00520E45">
        <w:fldChar w:fldCharType="end"/>
      </w:r>
      <w:r w:rsidRPr="00ED5564">
        <w:t>.</w:t>
      </w:r>
    </w:p>
    <w:p w:rsidR="006A3A03" w:rsidRDefault="006A3A03">
      <w:pPr>
        <w:pStyle w:val="ManuscriptDS"/>
        <w:spacing w:after="0"/>
        <w:rPr>
          <w:szCs w:val="18"/>
        </w:rPr>
      </w:pPr>
    </w:p>
    <w:p w:rsidR="006A3A03" w:rsidRDefault="00764D30">
      <w:pPr>
        <w:pStyle w:val="Heading3"/>
        <w:spacing w:before="0" w:line="480" w:lineRule="auto"/>
      </w:pPr>
      <w:r>
        <w:t>Joint replacements</w:t>
      </w:r>
    </w:p>
    <w:p w:rsidR="006A3A03" w:rsidRDefault="009F474A">
      <w:pPr>
        <w:pStyle w:val="ManuscriptDS"/>
        <w:spacing w:after="0"/>
      </w:pPr>
      <w:r>
        <w:t xml:space="preserve">Data on joint replacements was collected at each follow up visit.  </w:t>
      </w:r>
    </w:p>
    <w:p w:rsidR="006A3A03" w:rsidRDefault="006A3A03">
      <w:pPr>
        <w:pStyle w:val="ManuscriptDS"/>
        <w:spacing w:after="0"/>
      </w:pPr>
    </w:p>
    <w:p w:rsidR="006A3A03" w:rsidRDefault="00D64849">
      <w:pPr>
        <w:pStyle w:val="Heading3"/>
        <w:spacing w:before="0" w:line="480" w:lineRule="auto"/>
      </w:pPr>
      <w:r>
        <w:lastRenderedPageBreak/>
        <w:t xml:space="preserve">Statistical </w:t>
      </w:r>
      <w:r w:rsidR="00975937">
        <w:t>methods</w:t>
      </w:r>
    </w:p>
    <w:p w:rsidR="006A3A03" w:rsidRDefault="00975937">
      <w:pPr>
        <w:pStyle w:val="ManuscriptDS"/>
        <w:spacing w:after="0"/>
      </w:pPr>
      <w:r w:rsidRPr="00D85680">
        <w:t xml:space="preserve">Primary hypotheses were tested using </w:t>
      </w:r>
      <w:r>
        <w:t>all available data on participants who met the entry criteria at baseline</w:t>
      </w:r>
      <w:r w:rsidRPr="00D85680">
        <w:t>. Statistical significance was determined using a p value ≤0·05 (two</w:t>
      </w:r>
      <w:r w:rsidR="00692995">
        <w:t>–</w:t>
      </w:r>
      <w:r w:rsidRPr="00D85680">
        <w:t>tailed)</w:t>
      </w:r>
      <w:r>
        <w:t xml:space="preserve"> and using </w:t>
      </w:r>
      <w:r w:rsidRPr="00040B1D">
        <w:t>Stata 12.0.  Students' t</w:t>
      </w:r>
      <w:r w:rsidR="00692995">
        <w:t>–</w:t>
      </w:r>
      <w:r w:rsidRPr="00040B1D">
        <w:t>tests, chi square tests and Fisher’s exact tests were used to compare differences in means and proportions, between bisphosphonate users and non</w:t>
      </w:r>
      <w:r w:rsidR="00692995">
        <w:t>–</w:t>
      </w:r>
      <w:r w:rsidRPr="00040B1D">
        <w:t>users.</w:t>
      </w:r>
    </w:p>
    <w:p w:rsidR="006A3A03" w:rsidRDefault="00D64849">
      <w:pPr>
        <w:pStyle w:val="ManuscriptDS"/>
        <w:spacing w:after="0"/>
      </w:pPr>
      <w:r>
        <w:t xml:space="preserve">Linear mixed effect modelling was used to </w:t>
      </w:r>
      <w:r w:rsidRPr="00A84295">
        <w:t xml:space="preserve">assess the effect of bisphosphonate use on </w:t>
      </w:r>
      <w:r>
        <w:t>continuous outcomes (</w:t>
      </w:r>
      <w:r w:rsidR="006D390D">
        <w:t>pain NRS scores, WOMAC scores,</w:t>
      </w:r>
      <w:r w:rsidR="00342B20">
        <w:t xml:space="preserve"> </w:t>
      </w:r>
      <w:r w:rsidRPr="00A84295">
        <w:t xml:space="preserve">medial </w:t>
      </w:r>
      <w:r w:rsidR="00874ED3">
        <w:t>JSW</w:t>
      </w:r>
      <w:r>
        <w:t xml:space="preserve">).  </w:t>
      </w:r>
    </w:p>
    <w:p w:rsidR="006A3A03" w:rsidRDefault="00D64849">
      <w:pPr>
        <w:pStyle w:val="ManuscriptDS"/>
        <w:spacing w:after="0"/>
      </w:pPr>
      <w:r>
        <w:t>Quadratic and cubic transformations of the time variable were added to each model to allow for non-linear changes, and were retained if statistically significant.  We also incorporated a random effect of patient ID to account for the dependence in repeated observations on the same person over time and a random slope for the effect of time, enabling differences in trajectory to be modelled, and adjusting for heteroskedasticity in outcomes over time where applicable (</w:t>
      </w:r>
      <w:r w:rsidR="00874ED3">
        <w:t>JSW</w:t>
      </w:r>
      <w:r>
        <w:t xml:space="preserve">).  </w:t>
      </w:r>
    </w:p>
    <w:p w:rsidR="006A3A03" w:rsidRDefault="00975937">
      <w:pPr>
        <w:pStyle w:val="ManuscriptDS"/>
        <w:spacing w:after="0"/>
      </w:pPr>
      <w:r>
        <w:t>Binary outcomes (</w:t>
      </w:r>
      <w:r w:rsidR="00D64849">
        <w:t>radio</w:t>
      </w:r>
      <w:r w:rsidR="00874ED3">
        <w:t>logical</w:t>
      </w:r>
      <w:r w:rsidR="00342B20">
        <w:t xml:space="preserve"> </w:t>
      </w:r>
      <w:r>
        <w:t xml:space="preserve">and radioclinical progression) were assessed using generalised estimating equations for the binomial family and using a log link.  </w:t>
      </w:r>
    </w:p>
    <w:p w:rsidR="006A3A03" w:rsidRDefault="00975937">
      <w:pPr>
        <w:pStyle w:val="ManuscriptDS"/>
        <w:spacing w:after="0"/>
      </w:pPr>
      <w:r>
        <w:t>Adding study recruitment site as a random effect made no difference to outcomes so site was not included as a random effect in these analyses.</w:t>
      </w:r>
    </w:p>
    <w:p w:rsidR="006A3A03" w:rsidRDefault="00975937">
      <w:pPr>
        <w:pStyle w:val="ManuscriptDS"/>
        <w:spacing w:after="0"/>
      </w:pPr>
      <w:r>
        <w:t xml:space="preserve">Group, time </w:t>
      </w:r>
      <w:r w:rsidRPr="00D85680">
        <w:t>and the interaction between group and time were</w:t>
      </w:r>
      <w:r>
        <w:t xml:space="preserve"> entered as predictor variables, and age and BMI were included as covariates</w:t>
      </w:r>
      <w:r w:rsidR="000675E4">
        <w:t>.  Data on pain outcomes were additionally adjusted for baseline pain and use of analgesia</w:t>
      </w:r>
      <w:r>
        <w:t>.  Yearly estimates were calculated from the model using the linear combination of estimates function (lincom).</w:t>
      </w:r>
    </w:p>
    <w:p w:rsidR="00FD3979" w:rsidRDefault="00FD3979">
      <w:pPr>
        <w:pStyle w:val="ManuscriptDS"/>
        <w:spacing w:after="0"/>
      </w:pPr>
      <w:r w:rsidRPr="00FD3979">
        <w:t xml:space="preserve"> </w:t>
      </w:r>
    </w:p>
    <w:p w:rsidR="007B7836" w:rsidRDefault="007B7836" w:rsidP="007B7836">
      <w:pPr>
        <w:pStyle w:val="ManuscriptDS"/>
        <w:spacing w:after="0"/>
      </w:pPr>
      <w:r w:rsidRPr="007B7836">
        <w:lastRenderedPageBreak/>
        <w:t>The number of patients available for this analysis was limited to those who had been recruited to the OAI. Having determined that 32</w:t>
      </w:r>
      <w:r>
        <w:t>3</w:t>
      </w:r>
      <w:r w:rsidRPr="007B7836">
        <w:t xml:space="preserve"> patients satisfied our inclusion criteria and a reasonable proportion (</w:t>
      </w:r>
      <w:r>
        <w:t>17</w:t>
      </w:r>
      <w:r w:rsidRPr="007B7836">
        <w:t xml:space="preserve">%) had taken bisphosphonates </w:t>
      </w:r>
      <w:r>
        <w:t xml:space="preserve">for 3, 4 or 5 years during </w:t>
      </w:r>
      <w:r w:rsidRPr="007B7836">
        <w:t>follow-up, we calculated that we had 92% power to detect a clinically meaningful difference in pain NRS and 80% power to detect a difference in the WOMAC pain subscale.</w:t>
      </w:r>
    </w:p>
    <w:p w:rsidR="006A3A03" w:rsidRDefault="006A3A03">
      <w:pPr>
        <w:pStyle w:val="ManuscriptDS"/>
        <w:spacing w:after="0"/>
      </w:pPr>
    </w:p>
    <w:p w:rsidR="006A3A03" w:rsidRDefault="001230D1">
      <w:pPr>
        <w:pStyle w:val="Heading2"/>
        <w:tabs>
          <w:tab w:val="left" w:pos="4536"/>
        </w:tabs>
        <w:spacing w:before="0" w:line="480" w:lineRule="auto"/>
      </w:pPr>
      <w:r>
        <w:t>Results</w:t>
      </w:r>
    </w:p>
    <w:p w:rsidR="006A3A03" w:rsidRDefault="00BA701E">
      <w:pPr>
        <w:pStyle w:val="Heading3"/>
        <w:spacing w:before="0" w:line="480" w:lineRule="auto"/>
      </w:pPr>
      <w:r>
        <w:t>Participants</w:t>
      </w:r>
    </w:p>
    <w:p w:rsidR="006A3A03" w:rsidRDefault="00975937">
      <w:pPr>
        <w:pStyle w:val="ManuscriptDS"/>
        <w:spacing w:after="0"/>
      </w:pPr>
      <w:r>
        <w:t xml:space="preserve">Bisphosphonate users </w:t>
      </w:r>
      <w:r w:rsidR="0067290C">
        <w:t>were</w:t>
      </w:r>
      <w:r>
        <w:t xml:space="preserve"> older, shorter, thinner, less physically active, </w:t>
      </w:r>
      <w:r w:rsidR="00A209A2">
        <w:t xml:space="preserve">and </w:t>
      </w:r>
      <w:r>
        <w:t xml:space="preserve">more likely to be white </w:t>
      </w:r>
      <w:r w:rsidR="00BA701E">
        <w:t xml:space="preserve">than </w:t>
      </w:r>
      <w:r>
        <w:t>non</w:t>
      </w:r>
      <w:r w:rsidR="00692995">
        <w:t>–</w:t>
      </w:r>
      <w:r>
        <w:t>users</w:t>
      </w:r>
      <w:r w:rsidR="00BA701E">
        <w:t xml:space="preserve">.  </w:t>
      </w:r>
      <w:r w:rsidR="00301541">
        <w:t>Prevalent fractures were common in both groups but more common in bisphosphonate users</w:t>
      </w:r>
      <w:r w:rsidR="008E25BA">
        <w:t xml:space="preserve"> (</w:t>
      </w:r>
      <w:r w:rsidR="00520E45">
        <w:fldChar w:fldCharType="begin"/>
      </w:r>
      <w:r w:rsidR="008E25BA">
        <w:instrText xml:space="preserve"> REF _Ref333865173 \h  \* MERGEFORMAT </w:instrText>
      </w:r>
      <w:r w:rsidR="00520E45">
        <w:fldChar w:fldCharType="separate"/>
      </w:r>
      <w:r w:rsidR="008E25BA" w:rsidRPr="0026350F">
        <w:rPr>
          <w:rFonts w:cs="Arial"/>
        </w:rPr>
        <w:t xml:space="preserve">Table </w:t>
      </w:r>
      <w:r w:rsidR="008E25BA">
        <w:rPr>
          <w:rFonts w:cs="Arial"/>
        </w:rPr>
        <w:t>1</w:t>
      </w:r>
      <w:r w:rsidR="00520E45">
        <w:fldChar w:fldCharType="end"/>
      </w:r>
      <w:r w:rsidR="008E25BA">
        <w:t>)</w:t>
      </w:r>
      <w:r w:rsidR="00301541">
        <w:t>.</w:t>
      </w:r>
    </w:p>
    <w:p w:rsidR="00A81222" w:rsidRDefault="00A81222">
      <w:pPr>
        <w:pStyle w:val="ManuscriptDS"/>
        <w:spacing w:after="0"/>
      </w:pPr>
    </w:p>
    <w:p w:rsidR="006A3A03" w:rsidRDefault="007E2096">
      <w:pPr>
        <w:pStyle w:val="Heading3"/>
        <w:spacing w:before="0" w:line="480" w:lineRule="auto"/>
      </w:pPr>
      <w:r>
        <w:t>Bisphosphonate use</w:t>
      </w:r>
    </w:p>
    <w:p w:rsidR="006A3A03" w:rsidRDefault="00EA60F2">
      <w:pPr>
        <w:pStyle w:val="ManuscriptDS"/>
        <w:spacing w:after="0"/>
      </w:pPr>
      <w:r>
        <w:t xml:space="preserve">Within our </w:t>
      </w:r>
      <w:r w:rsidR="00211581">
        <w:t>high</w:t>
      </w:r>
      <w:r>
        <w:t>ly compliant bisphosphonate users</w:t>
      </w:r>
      <w:r w:rsidR="00211581">
        <w:t xml:space="preserve">, compliance </w:t>
      </w:r>
      <w:r>
        <w:t xml:space="preserve">peaked </w:t>
      </w:r>
      <w:r w:rsidR="00211581">
        <w:t>early in the observation period (</w:t>
      </w:r>
      <w:r w:rsidR="005E7BA1">
        <w:t>years 1</w:t>
      </w:r>
      <w:r w:rsidR="00692995">
        <w:t>–</w:t>
      </w:r>
      <w:r w:rsidR="005E7BA1">
        <w:t>3</w:t>
      </w:r>
      <w:r w:rsidR="00211581">
        <w:t xml:space="preserve">) and </w:t>
      </w:r>
      <w:r w:rsidR="0031331E">
        <w:t>diminish</w:t>
      </w:r>
      <w:r w:rsidR="00211581">
        <w:t xml:space="preserve">ed </w:t>
      </w:r>
      <w:r w:rsidR="005E7BA1">
        <w:t>by year 4 (</w:t>
      </w:r>
      <w:r w:rsidR="00EB3975">
        <w:fldChar w:fldCharType="begin"/>
      </w:r>
      <w:r w:rsidR="00EB3975">
        <w:instrText xml:space="preserve"> REF _Ref333866167 \h  \* MERGEFORMAT </w:instrText>
      </w:r>
      <w:r w:rsidR="00EB3975">
        <w:fldChar w:fldCharType="separate"/>
      </w:r>
      <w:r w:rsidR="005E7BA1">
        <w:t>Table 2</w:t>
      </w:r>
      <w:r w:rsidR="00EB3975">
        <w:fldChar w:fldCharType="end"/>
      </w:r>
      <w:r w:rsidR="005E7BA1">
        <w:t xml:space="preserve">).  </w:t>
      </w:r>
      <w:r w:rsidR="00424B8A">
        <w:t xml:space="preserve">Overall, 49% used bisphosphonates for all 5 years, with 21.4% using for 3 and 21.4% for 4 years.  </w:t>
      </w:r>
      <w:r w:rsidR="00B40D2B">
        <w:t xml:space="preserve">The most commonly used bisphosphonate </w:t>
      </w:r>
      <w:r w:rsidR="00211581">
        <w:t>in years 1</w:t>
      </w:r>
      <w:r w:rsidR="00692995">
        <w:t>–</w:t>
      </w:r>
      <w:r w:rsidR="00211581">
        <w:t xml:space="preserve">4 was </w:t>
      </w:r>
      <w:r w:rsidR="00B40D2B">
        <w:t>alendronate (</w:t>
      </w:r>
      <w:r w:rsidR="00EB3975">
        <w:fldChar w:fldCharType="begin"/>
      </w:r>
      <w:r w:rsidR="00EB3975">
        <w:instrText xml:space="preserve"> REF _Ref333866334 \h  \* MERGEFORMAT </w:instrText>
      </w:r>
      <w:r w:rsidR="00EB3975">
        <w:fldChar w:fldCharType="separate"/>
      </w:r>
      <w:r w:rsidR="00B40D2B">
        <w:t>Table 3</w:t>
      </w:r>
      <w:r w:rsidR="00EB3975">
        <w:fldChar w:fldCharType="end"/>
      </w:r>
      <w:r w:rsidR="00B40D2B">
        <w:t>).</w:t>
      </w:r>
      <w:r w:rsidR="00211581">
        <w:t xml:space="preserve">  Most participants classified as bisphosphonate users over years 1</w:t>
      </w:r>
      <w:r w:rsidR="00692995">
        <w:t>–</w:t>
      </w:r>
      <w:r w:rsidR="00211581">
        <w:t>4 were already using bisphosphonates at baseline (78%).</w:t>
      </w:r>
      <w:r w:rsidR="00424B8A">
        <w:t xml:space="preserve"> </w:t>
      </w:r>
    </w:p>
    <w:p w:rsidR="006A3A03" w:rsidRDefault="006A3A03">
      <w:pPr>
        <w:pStyle w:val="ManuscriptDS"/>
        <w:spacing w:after="0"/>
      </w:pPr>
    </w:p>
    <w:p w:rsidR="006A3A03" w:rsidRDefault="001A0FFE">
      <w:pPr>
        <w:pStyle w:val="ManuscriptDS"/>
        <w:spacing w:after="0"/>
      </w:pPr>
      <w:r w:rsidRPr="001A0FFE">
        <w:rPr>
          <w:b/>
        </w:rPr>
        <w:t>Study outcomes</w:t>
      </w:r>
    </w:p>
    <w:p w:rsidR="006A3A03" w:rsidRDefault="001A0FFE">
      <w:pPr>
        <w:pStyle w:val="Heading4"/>
        <w:spacing w:before="0" w:line="480" w:lineRule="auto"/>
        <w:rPr>
          <w:i w:val="0"/>
          <w:szCs w:val="24"/>
        </w:rPr>
      </w:pPr>
      <w:r w:rsidRPr="001A0FFE">
        <w:rPr>
          <w:szCs w:val="24"/>
        </w:rPr>
        <w:t>Numeric rating scale (NRS)</w:t>
      </w:r>
    </w:p>
    <w:p w:rsidR="006A3A03" w:rsidRDefault="000B3513">
      <w:pPr>
        <w:pStyle w:val="ManuscriptDS"/>
        <w:spacing w:after="0"/>
        <w:rPr>
          <w:rFonts w:cs="Arial"/>
        </w:rPr>
      </w:pPr>
      <w:r>
        <w:rPr>
          <w:rFonts w:cs="Arial"/>
        </w:rPr>
        <w:t xml:space="preserve">The effect of time on NRS in the non–users was modelled using quadratic and cubic terms, and the effect of bisphosphonate use modelled using quadratic and cubic </w:t>
      </w:r>
      <w:r>
        <w:rPr>
          <w:rFonts w:cs="Arial"/>
        </w:rPr>
        <w:lastRenderedPageBreak/>
        <w:t xml:space="preserve">interaction terms.  NRS </w:t>
      </w:r>
      <w:r w:rsidR="002C55BF">
        <w:rPr>
          <w:rFonts w:cs="Arial"/>
        </w:rPr>
        <w:t>score</w:t>
      </w:r>
      <w:r>
        <w:rPr>
          <w:rFonts w:cs="Arial"/>
        </w:rPr>
        <w:t xml:space="preserve">s </w:t>
      </w:r>
      <w:r w:rsidR="002C55BF">
        <w:rPr>
          <w:rFonts w:cs="Arial"/>
        </w:rPr>
        <w:t>reduced in both groups between baseline and 1 year, with differences between groups largest at years 2 and 3.  Differences were statistically significant at both year 2 and 3 (-0.97, p=0.001 at year 2, -1.15, p=0.004 at year 3.  By year 4 users and non–users had similar NRS scores (</w:t>
      </w:r>
      <w:r w:rsidR="00EB3975">
        <w:fldChar w:fldCharType="begin"/>
      </w:r>
      <w:r w:rsidR="00EB3975">
        <w:instrText xml:space="preserve"> REF _Ref333943398 \h  \* MERGEFORMAT </w:instrText>
      </w:r>
      <w:r w:rsidR="00EB3975">
        <w:fldChar w:fldCharType="separate"/>
      </w:r>
      <w:r w:rsidR="002C55BF">
        <w:t>Table 4</w:t>
      </w:r>
      <w:r w:rsidR="00EB3975">
        <w:fldChar w:fldCharType="end"/>
      </w:r>
      <w:r w:rsidR="002C55BF">
        <w:rPr>
          <w:rFonts w:cs="Arial"/>
        </w:rPr>
        <w:t>,</w:t>
      </w:r>
      <w:r w:rsidR="00342B20">
        <w:rPr>
          <w:rFonts w:cs="Arial"/>
        </w:rPr>
        <w:t xml:space="preserve"> </w:t>
      </w:r>
      <w:r w:rsidR="001A0FFE" w:rsidRPr="001A0FFE">
        <w:rPr>
          <w:rFonts w:cs="Arial"/>
        </w:rPr>
        <w:t>Figure 1a)</w:t>
      </w:r>
      <w:r w:rsidR="002C55BF" w:rsidRPr="006052F7">
        <w:rPr>
          <w:rFonts w:cs="Arial"/>
        </w:rPr>
        <w:t>.</w:t>
      </w:r>
    </w:p>
    <w:p w:rsidR="006A3A03" w:rsidRDefault="006A3A03">
      <w:pPr>
        <w:pStyle w:val="ManuscriptDS"/>
        <w:spacing w:after="0"/>
        <w:rPr>
          <w:rFonts w:cs="Arial"/>
          <w:szCs w:val="24"/>
        </w:rPr>
      </w:pPr>
    </w:p>
    <w:p w:rsidR="006A3A03" w:rsidRPr="00746728" w:rsidRDefault="001A0FFE" w:rsidP="00746728">
      <w:pPr>
        <w:pStyle w:val="Heading4"/>
      </w:pPr>
      <w:r w:rsidRPr="00746728">
        <w:t>WOMAC pain, disability and stiffness</w:t>
      </w:r>
    </w:p>
    <w:p w:rsidR="006A3A03" w:rsidRDefault="002C55BF">
      <w:pPr>
        <w:pStyle w:val="ManuscriptDS"/>
        <w:spacing w:after="0"/>
        <w:rPr>
          <w:rFonts w:cs="Arial"/>
        </w:rPr>
      </w:pPr>
      <w:r>
        <w:rPr>
          <w:rFonts w:cs="Arial"/>
        </w:rPr>
        <w:t>WOMAC pain scores reduced over time in both bisphosphonate users and non users</w:t>
      </w:r>
      <w:r w:rsidR="000B3513">
        <w:rPr>
          <w:rFonts w:cs="Arial"/>
        </w:rPr>
        <w:t>, with the rate of change non–linear in both groups</w:t>
      </w:r>
      <w:r w:rsidR="006052F7">
        <w:rPr>
          <w:rFonts w:cs="Arial"/>
        </w:rPr>
        <w:t xml:space="preserve"> (Figure 1b)</w:t>
      </w:r>
      <w:r w:rsidR="000B3513">
        <w:rPr>
          <w:rFonts w:cs="Arial"/>
        </w:rPr>
        <w:t xml:space="preserve">.  The effect of time was modelled using a quadratic effect in non–users, and the effect of bisphosphonate use modelled using a quadratic interaction term.  Groups </w:t>
      </w:r>
      <w:r>
        <w:rPr>
          <w:rFonts w:cs="Arial"/>
        </w:rPr>
        <w:t xml:space="preserve">were most different at year 2 (-0.72 units for pain; 2.85 units for disability), but differences were not statistically significant.  Differences narrowed by year 4.  There was no effect of bisphosphonate use on the stiffness score. </w:t>
      </w:r>
    </w:p>
    <w:p w:rsidR="006A3A03" w:rsidRDefault="000B3513">
      <w:pPr>
        <w:pStyle w:val="ManuscriptDS"/>
        <w:spacing w:after="0"/>
        <w:rPr>
          <w:rFonts w:cs="Arial"/>
        </w:rPr>
      </w:pPr>
      <w:r>
        <w:rPr>
          <w:rFonts w:cs="Arial"/>
        </w:rPr>
        <w:t>WOMAC disability scores were linear over time for non–users, but the effect of bisphosphonate use was modelled using a quadratic interaction term</w:t>
      </w:r>
      <w:r w:rsidR="006052F7">
        <w:rPr>
          <w:rFonts w:cs="Arial"/>
        </w:rPr>
        <w:t xml:space="preserve"> (Figure 1c)</w:t>
      </w:r>
      <w:r>
        <w:rPr>
          <w:rFonts w:cs="Arial"/>
        </w:rPr>
        <w:t>.  Differences in WOMAC disability score were not significant at any time point. WOMAC stiffness scores were modelled using a quadratic effect in non–users, but interaction terms were not significant, with no effect of bisphosphonate use on the stiffness score.</w:t>
      </w:r>
    </w:p>
    <w:p w:rsidR="006A3A03" w:rsidRDefault="006A3A03">
      <w:pPr>
        <w:pStyle w:val="ManuscriptDS"/>
        <w:spacing w:after="0"/>
        <w:rPr>
          <w:rFonts w:cs="Arial"/>
        </w:rPr>
      </w:pPr>
    </w:p>
    <w:p w:rsidR="006A3A03" w:rsidRDefault="001A0FFE">
      <w:pPr>
        <w:pStyle w:val="Heading4"/>
        <w:spacing w:before="0" w:line="480" w:lineRule="auto"/>
        <w:rPr>
          <w:i w:val="0"/>
          <w:szCs w:val="24"/>
        </w:rPr>
      </w:pPr>
      <w:r w:rsidRPr="001A0FFE">
        <w:rPr>
          <w:szCs w:val="24"/>
        </w:rPr>
        <w:t>Radiological changes</w:t>
      </w:r>
    </w:p>
    <w:p w:rsidR="006A3A03" w:rsidRDefault="00435CFC">
      <w:pPr>
        <w:pStyle w:val="ManuscriptDS"/>
        <w:spacing w:after="0"/>
        <w:rPr>
          <w:rFonts w:cs="Arial"/>
        </w:rPr>
      </w:pPr>
      <w:r>
        <w:rPr>
          <w:rFonts w:cs="Arial"/>
        </w:rPr>
        <w:t xml:space="preserve">Joint space width reduced </w:t>
      </w:r>
      <w:r w:rsidR="000B3513">
        <w:rPr>
          <w:rFonts w:cs="Arial"/>
        </w:rPr>
        <w:t xml:space="preserve">linearly </w:t>
      </w:r>
      <w:r>
        <w:rPr>
          <w:rFonts w:cs="Arial"/>
        </w:rPr>
        <w:t xml:space="preserve">over </w:t>
      </w:r>
      <w:r w:rsidR="00D64849">
        <w:rPr>
          <w:rFonts w:cs="Arial"/>
        </w:rPr>
        <w:t xml:space="preserve">time </w:t>
      </w:r>
      <w:r>
        <w:rPr>
          <w:rFonts w:cs="Arial"/>
        </w:rPr>
        <w:t xml:space="preserve">in both groups.  </w:t>
      </w:r>
      <w:r w:rsidR="006036CA">
        <w:rPr>
          <w:rFonts w:cs="Arial"/>
        </w:rPr>
        <w:t xml:space="preserve">The difference in </w:t>
      </w:r>
      <w:r w:rsidR="001803C6">
        <w:rPr>
          <w:rFonts w:cs="Arial"/>
        </w:rPr>
        <w:t xml:space="preserve">JSW </w:t>
      </w:r>
      <w:r w:rsidR="006036CA">
        <w:rPr>
          <w:rFonts w:cs="Arial"/>
        </w:rPr>
        <w:t>between bisphosphonate users and non</w:t>
      </w:r>
      <w:r w:rsidR="00692995">
        <w:rPr>
          <w:rFonts w:cs="Arial"/>
        </w:rPr>
        <w:t>–</w:t>
      </w:r>
      <w:r w:rsidR="006036CA">
        <w:rPr>
          <w:rFonts w:cs="Arial"/>
        </w:rPr>
        <w:t xml:space="preserve">users </w:t>
      </w:r>
      <w:r w:rsidR="001803C6">
        <w:rPr>
          <w:rFonts w:cs="Arial"/>
        </w:rPr>
        <w:t xml:space="preserve">reached </w:t>
      </w:r>
      <w:r>
        <w:rPr>
          <w:rFonts w:cs="Arial"/>
        </w:rPr>
        <w:t xml:space="preserve">0.35mm by year 4 </w:t>
      </w:r>
      <w:r w:rsidR="006036CA">
        <w:rPr>
          <w:rFonts w:cs="Arial"/>
        </w:rPr>
        <w:t>(p=0.06)</w:t>
      </w:r>
      <w:r w:rsidR="001803C6">
        <w:rPr>
          <w:rFonts w:cs="Arial"/>
        </w:rPr>
        <w:t xml:space="preserve"> (</w:t>
      </w:r>
      <w:r w:rsidR="00EB3975">
        <w:fldChar w:fldCharType="begin"/>
      </w:r>
      <w:r w:rsidR="00EB3975">
        <w:instrText xml:space="preserve"> REF _Ref333943398 \h  \* MERGEFORMAT </w:instrText>
      </w:r>
      <w:r w:rsidR="00EB3975">
        <w:fldChar w:fldCharType="separate"/>
      </w:r>
      <w:r w:rsidR="001803C6">
        <w:t>Table 4</w:t>
      </w:r>
      <w:r w:rsidR="00EB3975">
        <w:fldChar w:fldCharType="end"/>
      </w:r>
      <w:r w:rsidR="001803C6">
        <w:rPr>
          <w:rFonts w:cs="Arial"/>
        </w:rPr>
        <w:t>,</w:t>
      </w:r>
      <w:r w:rsidR="0034393D" w:rsidRPr="006052F7">
        <w:t xml:space="preserve">Figure </w:t>
      </w:r>
      <w:r w:rsidR="006052F7" w:rsidRPr="006052F7">
        <w:t>2</w:t>
      </w:r>
      <w:r w:rsidR="001803C6" w:rsidRPr="006052F7">
        <w:rPr>
          <w:rFonts w:cs="Arial"/>
        </w:rPr>
        <w:t>).</w:t>
      </w:r>
    </w:p>
    <w:p w:rsidR="006A3A03" w:rsidRDefault="006A3A03">
      <w:pPr>
        <w:pStyle w:val="ManuscriptDS"/>
        <w:spacing w:after="0"/>
        <w:rPr>
          <w:rFonts w:cs="Arial"/>
        </w:rPr>
      </w:pPr>
    </w:p>
    <w:p w:rsidR="006A3A03" w:rsidRDefault="001803C6">
      <w:pPr>
        <w:pStyle w:val="ManuscriptDS"/>
        <w:spacing w:after="0"/>
        <w:rPr>
          <w:rFonts w:cs="Arial"/>
        </w:rPr>
      </w:pPr>
      <w:r>
        <w:rPr>
          <w:rFonts w:cs="Arial"/>
        </w:rPr>
        <w:t>T</w:t>
      </w:r>
      <w:r w:rsidR="001D0A7C">
        <w:rPr>
          <w:rFonts w:cs="Arial"/>
        </w:rPr>
        <w:t xml:space="preserve">he proportion of participants with radiological and radioclinical progression </w:t>
      </w:r>
      <w:r>
        <w:rPr>
          <w:rFonts w:cs="Arial"/>
        </w:rPr>
        <w:t>increased over time both in bisphosphonate users and non</w:t>
      </w:r>
      <w:r w:rsidR="00692995">
        <w:rPr>
          <w:rFonts w:cs="Arial"/>
        </w:rPr>
        <w:t>–</w:t>
      </w:r>
      <w:r>
        <w:rPr>
          <w:rFonts w:cs="Arial"/>
        </w:rPr>
        <w:t>users</w:t>
      </w:r>
      <w:r w:rsidR="001A6402">
        <w:rPr>
          <w:rFonts w:cs="Arial"/>
        </w:rPr>
        <w:t>.  I</w:t>
      </w:r>
      <w:r>
        <w:rPr>
          <w:rFonts w:cs="Arial"/>
        </w:rPr>
        <w:t xml:space="preserve">ncidence of progression was lower </w:t>
      </w:r>
      <w:r w:rsidR="00435CFC">
        <w:rPr>
          <w:rFonts w:cs="Arial"/>
        </w:rPr>
        <w:t>in the bisphosphonate group (IRR of 0.63; p=0.04) after 3 years of observation.</w:t>
      </w:r>
      <w:r w:rsidR="00342B20">
        <w:rPr>
          <w:rFonts w:cs="Arial"/>
        </w:rPr>
        <w:t xml:space="preserve"> </w:t>
      </w:r>
      <w:r w:rsidR="001A6402">
        <w:t xml:space="preserve">There was no difference in the incidence of </w:t>
      </w:r>
      <w:r w:rsidR="001A6402">
        <w:rPr>
          <w:rFonts w:cs="Arial"/>
        </w:rPr>
        <w:t>r</w:t>
      </w:r>
      <w:r w:rsidR="006052F7">
        <w:rPr>
          <w:rFonts w:cs="Arial"/>
        </w:rPr>
        <w:t>adioc</w:t>
      </w:r>
      <w:r>
        <w:rPr>
          <w:rFonts w:cs="Arial"/>
        </w:rPr>
        <w:t>linical progression was not different between users and non</w:t>
      </w:r>
      <w:r w:rsidR="00692995">
        <w:rPr>
          <w:rFonts w:cs="Arial"/>
        </w:rPr>
        <w:t>–</w:t>
      </w:r>
      <w:r>
        <w:rPr>
          <w:rFonts w:cs="Arial"/>
        </w:rPr>
        <w:t>users (</w:t>
      </w:r>
      <w:r w:rsidR="00EB3975">
        <w:fldChar w:fldCharType="begin"/>
      </w:r>
      <w:r w:rsidR="00EB3975">
        <w:instrText xml:space="preserve"> REF _Ref333943398 \h  \* MERGEFORMAT </w:instrText>
      </w:r>
      <w:r w:rsidR="00EB3975">
        <w:fldChar w:fldCharType="separate"/>
      </w:r>
      <w:r>
        <w:t>Table 4</w:t>
      </w:r>
      <w:r w:rsidR="00EB3975">
        <w:fldChar w:fldCharType="end"/>
      </w:r>
      <w:r>
        <w:rPr>
          <w:rFonts w:cs="Arial"/>
        </w:rPr>
        <w:t xml:space="preserve">, </w:t>
      </w:r>
      <w:r w:rsidR="006052F7">
        <w:t>Figure 1d</w:t>
      </w:r>
      <w:r>
        <w:rPr>
          <w:rFonts w:cs="Arial"/>
        </w:rPr>
        <w:t>).</w:t>
      </w:r>
    </w:p>
    <w:p w:rsidR="006A3A03" w:rsidRDefault="006A3A03">
      <w:pPr>
        <w:pStyle w:val="ManuscriptDS"/>
        <w:spacing w:after="0"/>
        <w:rPr>
          <w:rFonts w:cs="Arial"/>
        </w:rPr>
      </w:pPr>
    </w:p>
    <w:p w:rsidR="006A3A03" w:rsidRDefault="001A0FFE">
      <w:pPr>
        <w:pStyle w:val="Heading4"/>
        <w:spacing w:before="0" w:line="480" w:lineRule="auto"/>
        <w:rPr>
          <w:i w:val="0"/>
          <w:szCs w:val="24"/>
        </w:rPr>
      </w:pPr>
      <w:r w:rsidRPr="001A0FFE">
        <w:rPr>
          <w:szCs w:val="24"/>
        </w:rPr>
        <w:t>Joint replacements</w:t>
      </w:r>
    </w:p>
    <w:p w:rsidR="006A3A03" w:rsidRDefault="00435CFC">
      <w:pPr>
        <w:pStyle w:val="ManuscriptDS"/>
        <w:spacing w:after="0"/>
      </w:pPr>
      <w:r>
        <w:rPr>
          <w:rFonts w:cs="Arial"/>
        </w:rPr>
        <w:t>Numbers of joint replacements in these cohorts were small and differences in numbers and rates of joint replacement were not statistically significant.</w:t>
      </w:r>
    </w:p>
    <w:p w:rsidR="006A3A03" w:rsidRDefault="006A3A03">
      <w:pPr>
        <w:pStyle w:val="ManuscriptDS"/>
        <w:spacing w:after="0"/>
      </w:pPr>
    </w:p>
    <w:p w:rsidR="006A3A03" w:rsidRDefault="001230D1">
      <w:pPr>
        <w:pStyle w:val="Heading2"/>
        <w:spacing w:before="0" w:line="480" w:lineRule="auto"/>
      </w:pPr>
      <w:r>
        <w:t>Discussion</w:t>
      </w:r>
    </w:p>
    <w:p w:rsidR="006A3A03" w:rsidRDefault="00A36BC4">
      <w:pPr>
        <w:pStyle w:val="ManuscriptDS"/>
        <w:spacing w:after="0"/>
        <w:rPr>
          <w:rFonts w:eastAsia="ScalaLancetPro"/>
          <w:lang w:eastAsia="en-AU"/>
        </w:rPr>
      </w:pPr>
      <w:r>
        <w:rPr>
          <w:rFonts w:eastAsia="ScalaLancetPro"/>
          <w:lang w:eastAsia="en-AU"/>
        </w:rPr>
        <w:t xml:space="preserve">This longitudinal study demonstrated </w:t>
      </w:r>
      <w:r w:rsidR="00FF6F6B">
        <w:rPr>
          <w:rFonts w:eastAsia="ScalaLancetPro"/>
          <w:lang w:eastAsia="en-AU"/>
        </w:rPr>
        <w:t xml:space="preserve">reduction in </w:t>
      </w:r>
      <w:r>
        <w:rPr>
          <w:rFonts w:eastAsia="ScalaLancetPro"/>
          <w:lang w:eastAsia="en-AU"/>
        </w:rPr>
        <w:t xml:space="preserve">NRS </w:t>
      </w:r>
      <w:r w:rsidR="00FF6F6B">
        <w:rPr>
          <w:rFonts w:eastAsia="ScalaLancetPro"/>
          <w:lang w:eastAsia="en-AU"/>
        </w:rPr>
        <w:t xml:space="preserve">pain , differences in </w:t>
      </w:r>
      <w:r w:rsidR="001D4D6C">
        <w:rPr>
          <w:rFonts w:eastAsia="ScalaLancetPro"/>
          <w:lang w:eastAsia="en-AU"/>
        </w:rPr>
        <w:t>radio</w:t>
      </w:r>
      <w:r w:rsidR="0034393D">
        <w:rPr>
          <w:rFonts w:eastAsia="ScalaLancetPro"/>
          <w:lang w:eastAsia="en-AU"/>
        </w:rPr>
        <w:t>logical</w:t>
      </w:r>
      <w:r w:rsidR="00E344F1">
        <w:rPr>
          <w:rFonts w:eastAsia="ScalaLancetPro"/>
          <w:lang w:eastAsia="en-AU"/>
        </w:rPr>
        <w:t xml:space="preserve"> </w:t>
      </w:r>
      <w:r w:rsidR="001D4D6C">
        <w:rPr>
          <w:rFonts w:eastAsia="ScalaLancetPro"/>
          <w:lang w:eastAsia="en-AU"/>
        </w:rPr>
        <w:t>progressors</w:t>
      </w:r>
      <w:r w:rsidR="00FF6F6B">
        <w:rPr>
          <w:rFonts w:eastAsia="ScalaLancetPro"/>
          <w:lang w:eastAsia="en-AU"/>
        </w:rPr>
        <w:t xml:space="preserve">, and trend to reduction </w:t>
      </w:r>
      <w:r>
        <w:rPr>
          <w:rFonts w:eastAsia="ScalaLancetPro"/>
          <w:lang w:eastAsia="en-AU"/>
        </w:rPr>
        <w:t>of</w:t>
      </w:r>
      <w:r w:rsidR="00E344F1">
        <w:rPr>
          <w:rFonts w:eastAsia="ScalaLancetPro"/>
          <w:lang w:eastAsia="en-AU"/>
        </w:rPr>
        <w:t xml:space="preserve"> </w:t>
      </w:r>
      <w:r w:rsidR="00FF6F6B">
        <w:rPr>
          <w:rFonts w:eastAsia="ScalaLancetPro"/>
          <w:lang w:eastAsia="en-AU"/>
        </w:rPr>
        <w:t xml:space="preserve">joint space narrowing in OAI participants meeting </w:t>
      </w:r>
      <w:r w:rsidR="00DB0A56">
        <w:rPr>
          <w:rFonts w:eastAsia="ScalaLancetPro"/>
          <w:lang w:eastAsia="en-AU"/>
        </w:rPr>
        <w:t xml:space="preserve">OA </w:t>
      </w:r>
      <w:r w:rsidR="00FF6F6B">
        <w:rPr>
          <w:rFonts w:eastAsia="ScalaLancetPro"/>
          <w:lang w:eastAsia="en-AU"/>
        </w:rPr>
        <w:t xml:space="preserve">clinical trial inclusion criteria and reporting 3-5 years of bisphosphonate use, compared to similar participants not using bisphosphonates.  </w:t>
      </w:r>
      <w:r w:rsidR="003D1146">
        <w:rPr>
          <w:rFonts w:eastAsia="ScalaLancetPro"/>
          <w:lang w:eastAsia="en-AU"/>
        </w:rPr>
        <w:t>Compliance in bisphosphonate use diminished by year 4, potentially reducing the effect size for bisphosphonate use.</w:t>
      </w:r>
      <w:r w:rsidR="00E344F1">
        <w:rPr>
          <w:rFonts w:eastAsia="ScalaLancetPro"/>
          <w:lang w:eastAsia="en-AU"/>
        </w:rPr>
        <w:t xml:space="preserve">  </w:t>
      </w:r>
      <w:r w:rsidR="0040663F">
        <w:rPr>
          <w:rFonts w:eastAsia="ScalaLancetPro"/>
          <w:lang w:eastAsia="en-AU"/>
        </w:rPr>
        <w:t xml:space="preserve">However this study </w:t>
      </w:r>
      <w:r w:rsidR="003D1146">
        <w:rPr>
          <w:rFonts w:eastAsia="ScalaLancetPro"/>
          <w:lang w:eastAsia="en-AU"/>
        </w:rPr>
        <w:t>also suggests that bisphosphonate</w:t>
      </w:r>
      <w:r w:rsidR="00967531">
        <w:rPr>
          <w:rFonts w:eastAsia="ScalaLancetPro"/>
          <w:lang w:eastAsia="en-AU"/>
        </w:rPr>
        <w:t xml:space="preserve"> use</w:t>
      </w:r>
      <w:r w:rsidR="003D1146">
        <w:rPr>
          <w:rFonts w:eastAsia="ScalaLancetPro"/>
          <w:lang w:eastAsia="en-AU"/>
        </w:rPr>
        <w:t xml:space="preserve"> (</w:t>
      </w:r>
      <w:r w:rsidR="00967531">
        <w:rPr>
          <w:rFonts w:eastAsia="ScalaLancetPro"/>
          <w:lang w:eastAsia="en-AU"/>
        </w:rPr>
        <w:t>predominantly</w:t>
      </w:r>
      <w:r w:rsidR="003D1146">
        <w:rPr>
          <w:rFonts w:eastAsia="ScalaLancetPro"/>
          <w:lang w:eastAsia="en-AU"/>
        </w:rPr>
        <w:t xml:space="preserve"> alendronate) does not result in sustained pain </w:t>
      </w:r>
      <w:r w:rsidR="00967531">
        <w:rPr>
          <w:rFonts w:eastAsia="ScalaLancetPro"/>
          <w:lang w:eastAsia="en-AU"/>
        </w:rPr>
        <w:t xml:space="preserve">relief or </w:t>
      </w:r>
      <w:r w:rsidR="003D1146">
        <w:rPr>
          <w:rFonts w:eastAsia="ScalaLancetPro"/>
          <w:lang w:eastAsia="en-AU"/>
        </w:rPr>
        <w:t xml:space="preserve">structural </w:t>
      </w:r>
      <w:r w:rsidR="00967531">
        <w:rPr>
          <w:rFonts w:eastAsia="ScalaLancetPro"/>
          <w:lang w:eastAsia="en-AU"/>
        </w:rPr>
        <w:t xml:space="preserve">protection after bisphosphonate discontinuation.  </w:t>
      </w:r>
    </w:p>
    <w:p w:rsidR="00753751" w:rsidRDefault="00753751">
      <w:pPr>
        <w:pStyle w:val="ManuscriptDS"/>
        <w:spacing w:after="0"/>
        <w:rPr>
          <w:rFonts w:eastAsia="ScalaLancetPro"/>
          <w:lang w:eastAsia="en-AU"/>
        </w:rPr>
      </w:pPr>
    </w:p>
    <w:p w:rsidR="006A3A03" w:rsidRDefault="009C642F">
      <w:pPr>
        <w:pStyle w:val="ManuscriptDS"/>
        <w:spacing w:after="0"/>
        <w:rPr>
          <w:rFonts w:eastAsia="ScalaLancetPro"/>
          <w:lang w:eastAsia="en-AU"/>
        </w:rPr>
      </w:pPr>
      <w:r>
        <w:rPr>
          <w:rFonts w:eastAsia="ScalaLancetPro"/>
          <w:lang w:eastAsia="en-AU"/>
        </w:rPr>
        <w:t xml:space="preserve">This study </w:t>
      </w:r>
      <w:r w:rsidR="006B0E58">
        <w:rPr>
          <w:rFonts w:eastAsia="ScalaLancetPro"/>
          <w:lang w:eastAsia="en-AU"/>
        </w:rPr>
        <w:t xml:space="preserve">provides </w:t>
      </w:r>
      <w:r>
        <w:rPr>
          <w:rFonts w:eastAsia="ScalaLancetPro"/>
          <w:lang w:eastAsia="en-AU"/>
        </w:rPr>
        <w:t xml:space="preserve">the longest reported period of observation for </w:t>
      </w:r>
      <w:r w:rsidR="006B0E58">
        <w:rPr>
          <w:rFonts w:eastAsia="ScalaLancetPro"/>
          <w:lang w:eastAsia="en-AU"/>
        </w:rPr>
        <w:t xml:space="preserve">examining </w:t>
      </w:r>
      <w:r>
        <w:rPr>
          <w:rFonts w:eastAsia="ScalaLancetPro"/>
          <w:lang w:eastAsia="en-AU"/>
        </w:rPr>
        <w:t>bisphosphonate</w:t>
      </w:r>
      <w:r w:rsidR="006B0E58">
        <w:rPr>
          <w:rFonts w:eastAsia="ScalaLancetPro"/>
          <w:lang w:eastAsia="en-AU"/>
        </w:rPr>
        <w:t xml:space="preserve"> effects</w:t>
      </w:r>
      <w:r>
        <w:rPr>
          <w:rFonts w:eastAsia="ScalaLancetPro"/>
          <w:lang w:eastAsia="en-AU"/>
        </w:rPr>
        <w:t xml:space="preserve"> on </w:t>
      </w:r>
      <w:r w:rsidR="006B0E58">
        <w:rPr>
          <w:rFonts w:eastAsia="ScalaLancetPro"/>
          <w:lang w:eastAsia="en-AU"/>
        </w:rPr>
        <w:t xml:space="preserve">OA </w:t>
      </w:r>
      <w:r>
        <w:rPr>
          <w:rFonts w:eastAsia="ScalaLancetPro"/>
          <w:lang w:eastAsia="en-AU"/>
        </w:rPr>
        <w:t>pain and structural endpoints.  Randomised trials observed patients for a maximum of two years</w:t>
      </w:r>
      <w:r w:rsidR="00520E45">
        <w:rPr>
          <w:rFonts w:eastAsia="ScalaLancetPro"/>
          <w:lang w:eastAsia="en-AU"/>
        </w:rPr>
        <w:fldChar w:fldCharType="begin">
          <w:fldData xml:space="preserve">PEVuZE5vdGU+PENpdGU+PEF1dGhvcj5CaW5naGFtPC9BdXRob3I+PFllYXI+MjAwNjwvWWVhcj48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</w:fldData>
        </w:fldChar>
      </w:r>
      <w:r w:rsidR="00893DA9">
        <w:rPr>
          <w:rFonts w:eastAsia="ScalaLancetPro"/>
          <w:lang w:eastAsia="en-AU"/>
        </w:rPr>
        <w:instrText xml:space="preserve"> ADDIN EN.CITE </w:instrText>
      </w:r>
      <w:r w:rsidR="00893DA9">
        <w:rPr>
          <w:rFonts w:eastAsia="ScalaLancetPro"/>
          <w:lang w:eastAsia="en-AU"/>
        </w:rPr>
        <w:fldChar w:fldCharType="begin">
          <w:fldData xml:space="preserve">PEVuZE5vdGU+PENpdGU+PEF1dGhvcj5CaW5naGFtPC9BdXRob3I+PFllYXI+MjAwNjwvWWVhcj48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</w:fldData>
        </w:fldChar>
      </w:r>
      <w:r w:rsidR="00893DA9">
        <w:rPr>
          <w:rFonts w:eastAsia="ScalaLancetPro"/>
          <w:lang w:eastAsia="en-AU"/>
        </w:rPr>
        <w:instrText xml:space="preserve"> ADDIN EN.CITE.DATA </w:instrText>
      </w:r>
      <w:r w:rsidR="00893DA9">
        <w:rPr>
          <w:rFonts w:eastAsia="ScalaLancetPro"/>
          <w:lang w:eastAsia="en-AU"/>
        </w:rPr>
      </w:r>
      <w:r w:rsidR="00893DA9">
        <w:rPr>
          <w:rFonts w:eastAsia="ScalaLancetPro"/>
          <w:lang w:eastAsia="en-AU"/>
        </w:rPr>
        <w:fldChar w:fldCharType="end"/>
      </w:r>
      <w:r w:rsidR="00520E45">
        <w:rPr>
          <w:rFonts w:eastAsia="ScalaLancetPro"/>
          <w:lang w:eastAsia="en-AU"/>
        </w:rPr>
      </w:r>
      <w:r w:rsidR="00520E45">
        <w:rPr>
          <w:rFonts w:eastAsia="ScalaLancetPro"/>
          <w:lang w:eastAsia="en-AU"/>
        </w:rPr>
        <w:fldChar w:fldCharType="separate"/>
      </w:r>
      <w:r w:rsidR="009C512F">
        <w:rPr>
          <w:rFonts w:eastAsia="ScalaLancetPro"/>
          <w:noProof/>
          <w:lang w:eastAsia="en-AU"/>
        </w:rPr>
        <w:t>[</w:t>
      </w:r>
      <w:hyperlink w:anchor="_ENREF_20" w:tooltip="Bingham, 2006 #18" w:history="1">
        <w:r w:rsidR="00E340C6">
          <w:rPr>
            <w:rFonts w:eastAsia="ScalaLancetPro"/>
            <w:noProof/>
            <w:lang w:eastAsia="en-AU"/>
          </w:rPr>
          <w:t>20</w:t>
        </w:r>
      </w:hyperlink>
      <w:r w:rsidR="009C512F">
        <w:rPr>
          <w:rFonts w:eastAsia="ScalaLancetPro"/>
          <w:noProof/>
          <w:lang w:eastAsia="en-AU"/>
        </w:rPr>
        <w:t>]</w:t>
      </w:r>
      <w:r w:rsidR="00520E45">
        <w:rPr>
          <w:rFonts w:eastAsia="ScalaLancetPro"/>
          <w:lang w:eastAsia="en-AU"/>
        </w:rPr>
        <w:fldChar w:fldCharType="end"/>
      </w:r>
      <w:r w:rsidR="00FB6480">
        <w:rPr>
          <w:rFonts w:eastAsia="ScalaLancetPro"/>
          <w:lang w:eastAsia="en-AU"/>
        </w:rPr>
        <w:t xml:space="preserve">, and none followed participants </w:t>
      </w:r>
      <w:r w:rsidR="00FB6480">
        <w:rPr>
          <w:rFonts w:eastAsia="ScalaLancetPro"/>
          <w:lang w:eastAsia="en-AU"/>
        </w:rPr>
        <w:lastRenderedPageBreak/>
        <w:t>once bisphosphonate used ceased, in order to investigate the effect of drug discontinuation on pain and structural outcomes</w:t>
      </w:r>
      <w:r w:rsidR="00C865E8" w:rsidRPr="00FB6480">
        <w:rPr>
          <w:rFonts w:eastAsia="ScalaLancetPro"/>
          <w:lang w:eastAsia="en-AU"/>
        </w:rPr>
        <w:t>.</w:t>
      </w:r>
    </w:p>
    <w:p w:rsidR="006A3A03" w:rsidRDefault="006A3A03">
      <w:pPr>
        <w:pStyle w:val="ManuscriptDS"/>
        <w:spacing w:after="0"/>
        <w:rPr>
          <w:rFonts w:eastAsia="ScalaLancetPro"/>
          <w:lang w:eastAsia="en-AU"/>
        </w:rPr>
      </w:pPr>
    </w:p>
    <w:p w:rsidR="001A76DA" w:rsidRDefault="001D4D6C">
      <w:pPr>
        <w:pStyle w:val="ManuscriptDS"/>
        <w:spacing w:after="0"/>
        <w:rPr>
          <w:rFonts w:eastAsia="ScalaLancetPro"/>
          <w:lang w:eastAsia="en-AU"/>
        </w:rPr>
      </w:pPr>
      <w:r>
        <w:rPr>
          <w:rFonts w:eastAsia="ScalaLancetPro"/>
          <w:lang w:eastAsia="en-AU"/>
        </w:rPr>
        <w:t>Bisphosphonates may work through a variety of mechanisms, including effects on the subchondral bone and osteochondral junction</w:t>
      </w:r>
      <w:r w:rsidR="00520E45">
        <w:rPr>
          <w:rFonts w:eastAsia="ScalaLancetPro"/>
          <w:lang w:eastAsia="en-AU"/>
        </w:rPr>
        <w:fldChar w:fldCharType="begin"/>
      </w:r>
      <w:r w:rsidR="000453E9">
        <w:rPr>
          <w:rFonts w:eastAsia="ScalaLancetPro"/>
          <w:lang w:eastAsia="en-AU"/>
        </w:rPr>
        <w:instrText xml:space="preserve"> ADDIN EN.CITE &lt;EndNote&gt;&lt;Cite&gt;&lt;Author&gt;Walsh&lt;/Author&gt;&lt;Year&gt;2011&lt;/Year&gt;&lt;RecNum&gt;30&lt;/RecNum&gt;&lt;DisplayText&gt;[29]&lt;/DisplayText&gt;&lt;record&gt;&lt;rec-number&gt;30&lt;/rec-number&gt;&lt;foreign-keys&gt;&lt;key app="EN" db-id="pftwzptw95wtx9efrenv5dr7z9a0t5rsp0zs"&gt;30&lt;/key&gt;&lt;/foreign-keys&gt;&lt;ref-type name="Journal Article"&gt;17&lt;/ref-type&gt;&lt;contributors&gt;&lt;authors&gt;&lt;author&gt;Walsh, D. A.&lt;/author&gt;&lt;author&gt;Chapman, V.&lt;/author&gt;&lt;/authors&gt;&lt;/contributors&gt;&lt;titles&gt;&lt;title&gt;Bisphosphonates for osteoarthritis&lt;/title&gt;&lt;secondary-title&gt;Arthritis research &amp;amp; therapy&lt;/secondary-title&gt;&lt;alt-title&gt;Arthritis Res Ther&lt;/alt-title&gt;&lt;/titles&gt;&lt;alt-periodical&gt;&lt;full-title&gt;Arthritis Res Ther&lt;/full-title&gt;&lt;/alt-periodical&gt;&lt;pages&gt;128&lt;/pages&gt;&lt;volume&gt;13&lt;/volume&gt;&lt;number&gt;5&lt;/number&gt;&lt;edition&gt;2011/10/15&lt;/edition&gt;&lt;dates&gt;&lt;year&gt;2011&lt;/year&gt;&lt;/dates&gt;&lt;isbn&gt;1478-6362 (Electronic)&amp;#xD;1478-6354 (Linking)&lt;/isbn&gt;&lt;accession-num&gt;21996085&lt;/accession-num&gt;&lt;work-type&gt;Comment&amp;#xD;Editorial&lt;/work-type&gt;&lt;urls&gt;&lt;related-urls&gt;&lt;url&gt;http://www.ncbi.nlm.nih.gov/pubmed/21996085&lt;/url&gt;&lt;/related-urls&gt;&lt;/urls&gt;&lt;custom2&gt;3308068&lt;/custom2&gt;&lt;electronic-resource-num&gt;10.1186/ar3448&lt;/electronic-resource-num&gt;&lt;language&gt;eng&lt;/language&gt;&lt;/record&gt;&lt;/Cite&gt;&lt;/EndNote&gt;</w:instrText>
      </w:r>
      <w:r w:rsidR="00520E45">
        <w:rPr>
          <w:rFonts w:eastAsia="ScalaLancetPro"/>
          <w:lang w:eastAsia="en-AU"/>
        </w:rPr>
        <w:fldChar w:fldCharType="separate"/>
      </w:r>
      <w:r w:rsidR="000453E9">
        <w:rPr>
          <w:rFonts w:eastAsia="ScalaLancetPro"/>
          <w:noProof/>
          <w:lang w:eastAsia="en-AU"/>
        </w:rPr>
        <w:t>[</w:t>
      </w:r>
      <w:hyperlink w:anchor="_ENREF_29" w:tooltip="Walsh, 2011 #30" w:history="1">
        <w:r w:rsidR="00E340C6">
          <w:rPr>
            <w:rFonts w:eastAsia="ScalaLancetPro"/>
            <w:noProof/>
            <w:lang w:eastAsia="en-AU"/>
          </w:rPr>
          <w:t>29</w:t>
        </w:r>
      </w:hyperlink>
      <w:r w:rsidR="000453E9">
        <w:rPr>
          <w:rFonts w:eastAsia="ScalaLancetPro"/>
          <w:noProof/>
          <w:lang w:eastAsia="en-AU"/>
        </w:rPr>
        <w:t>]</w:t>
      </w:r>
      <w:r w:rsidR="00520E45">
        <w:rPr>
          <w:rFonts w:eastAsia="ScalaLancetPro"/>
          <w:lang w:eastAsia="en-AU"/>
        </w:rPr>
        <w:fldChar w:fldCharType="end"/>
      </w:r>
      <w:r w:rsidR="009A7D7F">
        <w:rPr>
          <w:rFonts w:eastAsia="ScalaLancetPro"/>
          <w:lang w:eastAsia="en-AU"/>
        </w:rPr>
        <w:t xml:space="preserve">.  As bisphosphonates </w:t>
      </w:r>
      <w:r w:rsidR="001A76DA">
        <w:rPr>
          <w:rFonts w:eastAsia="ScalaLancetPro"/>
          <w:lang w:eastAsia="en-AU"/>
        </w:rPr>
        <w:t xml:space="preserve">are </w:t>
      </w:r>
      <w:r w:rsidR="009A7D7F">
        <w:rPr>
          <w:rFonts w:eastAsia="ScalaLancetPro"/>
          <w:lang w:eastAsia="en-AU"/>
        </w:rPr>
        <w:t xml:space="preserve">reported to have </w:t>
      </w:r>
      <w:r>
        <w:rPr>
          <w:rFonts w:eastAsia="ScalaLancetPro"/>
          <w:lang w:eastAsia="en-AU"/>
        </w:rPr>
        <w:t>anti-inflammatory actions</w:t>
      </w:r>
      <w:r w:rsidR="00520E45">
        <w:rPr>
          <w:rFonts w:eastAsia="ScalaLancetPro"/>
          <w:lang w:eastAsia="en-AU"/>
        </w:rPr>
        <w:fldChar w:fldCharType="begin">
          <w:fldData xml:space="preserve">PEVuZE5vdGU+PENpdGU+PEF1dGhvcj5Sb2Vsb2ZzPC9BdXRob3I+PFllYXI+MjAxMDwvWWVhcj48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</w:fldData>
        </w:fldChar>
      </w:r>
      <w:r w:rsidR="000453E9">
        <w:rPr>
          <w:rFonts w:eastAsia="ScalaLancetPro"/>
          <w:lang w:eastAsia="en-AU"/>
        </w:rPr>
        <w:instrText xml:space="preserve"> ADDIN EN.CITE </w:instrText>
      </w:r>
      <w:r w:rsidR="00520E45">
        <w:rPr>
          <w:rFonts w:eastAsia="ScalaLancetPro"/>
          <w:lang w:eastAsia="en-AU"/>
        </w:rPr>
        <w:fldChar w:fldCharType="begin">
          <w:fldData xml:space="preserve">PEVuZE5vdGU+PENpdGU+PEF1dGhvcj5Sb2Vsb2ZzPC9BdXRob3I+PFllYXI+MjAxMDwvWWVhcj48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</w:fldData>
        </w:fldChar>
      </w:r>
      <w:r w:rsidR="000453E9">
        <w:rPr>
          <w:rFonts w:eastAsia="ScalaLancetPro"/>
          <w:lang w:eastAsia="en-AU"/>
        </w:rPr>
        <w:instrText xml:space="preserve"> ADDIN EN.CITE.DATA </w:instrText>
      </w:r>
      <w:r w:rsidR="00520E45">
        <w:rPr>
          <w:rFonts w:eastAsia="ScalaLancetPro"/>
          <w:lang w:eastAsia="en-AU"/>
        </w:rPr>
      </w:r>
      <w:r w:rsidR="00520E45">
        <w:rPr>
          <w:rFonts w:eastAsia="ScalaLancetPro"/>
          <w:lang w:eastAsia="en-AU"/>
        </w:rPr>
        <w:fldChar w:fldCharType="end"/>
      </w:r>
      <w:r w:rsidR="00520E45">
        <w:rPr>
          <w:rFonts w:eastAsia="ScalaLancetPro"/>
          <w:lang w:eastAsia="en-AU"/>
        </w:rPr>
      </w:r>
      <w:r w:rsidR="00520E45">
        <w:rPr>
          <w:rFonts w:eastAsia="ScalaLancetPro"/>
          <w:lang w:eastAsia="en-AU"/>
        </w:rPr>
        <w:fldChar w:fldCharType="separate"/>
      </w:r>
      <w:r w:rsidR="000453E9">
        <w:rPr>
          <w:rFonts w:eastAsia="ScalaLancetPro"/>
          <w:noProof/>
          <w:lang w:eastAsia="en-AU"/>
        </w:rPr>
        <w:t>[</w:t>
      </w:r>
      <w:hyperlink w:anchor="_ENREF_30" w:tooltip="Roelofs, 2010 #31" w:history="1">
        <w:r w:rsidR="00E340C6">
          <w:rPr>
            <w:rFonts w:eastAsia="ScalaLancetPro"/>
            <w:noProof/>
            <w:lang w:eastAsia="en-AU"/>
          </w:rPr>
          <w:t>30</w:t>
        </w:r>
      </w:hyperlink>
      <w:r w:rsidR="000453E9">
        <w:rPr>
          <w:rFonts w:eastAsia="ScalaLancetPro"/>
          <w:noProof/>
          <w:lang w:eastAsia="en-AU"/>
        </w:rPr>
        <w:t xml:space="preserve">, </w:t>
      </w:r>
      <w:hyperlink w:anchor="_ENREF_31" w:tooltip="Baroja-Mazo, 2012 #32" w:history="1">
        <w:r w:rsidR="00E340C6">
          <w:rPr>
            <w:rFonts w:eastAsia="ScalaLancetPro"/>
            <w:noProof/>
            <w:lang w:eastAsia="en-AU"/>
          </w:rPr>
          <w:t>31</w:t>
        </w:r>
      </w:hyperlink>
      <w:r w:rsidR="000453E9">
        <w:rPr>
          <w:rFonts w:eastAsia="ScalaLancetPro"/>
          <w:noProof/>
          <w:lang w:eastAsia="en-AU"/>
        </w:rPr>
        <w:t>]</w:t>
      </w:r>
      <w:r w:rsidR="00520E45">
        <w:rPr>
          <w:rFonts w:eastAsia="ScalaLancetPro"/>
          <w:lang w:eastAsia="en-AU"/>
        </w:rPr>
        <w:fldChar w:fldCharType="end"/>
      </w:r>
      <w:r>
        <w:rPr>
          <w:rFonts w:eastAsia="ScalaLancetPro"/>
          <w:lang w:eastAsia="en-AU"/>
        </w:rPr>
        <w:t xml:space="preserve">; such effects may play a role in </w:t>
      </w:r>
      <w:r w:rsidR="00FB5E96">
        <w:rPr>
          <w:rFonts w:eastAsia="ScalaLancetPro"/>
          <w:lang w:eastAsia="en-AU"/>
        </w:rPr>
        <w:t>an immediate</w:t>
      </w:r>
      <w:r>
        <w:rPr>
          <w:rFonts w:eastAsia="ScalaLancetPro"/>
          <w:lang w:eastAsia="en-AU"/>
        </w:rPr>
        <w:t xml:space="preserve"> analgesic benefit, </w:t>
      </w:r>
      <w:r w:rsidR="00FB5E96">
        <w:rPr>
          <w:rFonts w:eastAsia="ScalaLancetPro"/>
          <w:lang w:eastAsia="en-AU"/>
        </w:rPr>
        <w:t xml:space="preserve">as distinct from that which might arise as a consequence of osteochondral structural alteration, </w:t>
      </w:r>
      <w:r>
        <w:rPr>
          <w:rFonts w:eastAsia="ScalaLancetPro"/>
          <w:lang w:eastAsia="en-AU"/>
        </w:rPr>
        <w:t xml:space="preserve">and explain why </w:t>
      </w:r>
      <w:r w:rsidR="00FB5E96">
        <w:rPr>
          <w:rFonts w:eastAsia="ScalaLancetPro"/>
          <w:lang w:eastAsia="en-AU"/>
        </w:rPr>
        <w:t>analgesic</w:t>
      </w:r>
      <w:r>
        <w:rPr>
          <w:rFonts w:eastAsia="ScalaLancetPro"/>
          <w:lang w:eastAsia="en-AU"/>
        </w:rPr>
        <w:t xml:space="preserve"> benefits </w:t>
      </w:r>
      <w:r w:rsidR="00FB5E96">
        <w:rPr>
          <w:rFonts w:eastAsia="ScalaLancetPro"/>
          <w:lang w:eastAsia="en-AU"/>
        </w:rPr>
        <w:t xml:space="preserve">in this study </w:t>
      </w:r>
      <w:r>
        <w:rPr>
          <w:rFonts w:eastAsia="ScalaLancetPro"/>
          <w:lang w:eastAsia="en-AU"/>
        </w:rPr>
        <w:t xml:space="preserve">did not persist beyond the period of drug use. </w:t>
      </w:r>
    </w:p>
    <w:p w:rsidR="001A76DA" w:rsidRDefault="001A76DA">
      <w:pPr>
        <w:pStyle w:val="ManuscriptDS"/>
        <w:spacing w:after="0"/>
        <w:rPr>
          <w:rFonts w:eastAsia="ScalaLancetPro"/>
          <w:lang w:eastAsia="en-AU"/>
        </w:rPr>
      </w:pPr>
    </w:p>
    <w:p w:rsidR="006A3A03" w:rsidRDefault="00967531">
      <w:pPr>
        <w:pStyle w:val="ManuscriptDS"/>
        <w:spacing w:after="0"/>
        <w:rPr>
          <w:rFonts w:eastAsia="ScalaLancetPro"/>
          <w:lang w:eastAsia="en-AU"/>
        </w:rPr>
      </w:pPr>
      <w:r>
        <w:rPr>
          <w:rFonts w:eastAsia="ScalaLancetPro"/>
          <w:lang w:eastAsia="en-AU"/>
        </w:rPr>
        <w:t xml:space="preserve">We observed discrepancies between the two measures of pain, </w:t>
      </w:r>
      <w:r w:rsidR="00EC3DC2">
        <w:rPr>
          <w:rFonts w:eastAsia="ScalaLancetPro"/>
          <w:lang w:eastAsia="en-AU"/>
        </w:rPr>
        <w:t>as</w:t>
      </w:r>
      <w:r>
        <w:rPr>
          <w:rFonts w:eastAsia="ScalaLancetPro"/>
          <w:lang w:eastAsia="en-AU"/>
        </w:rPr>
        <w:t xml:space="preserve"> reduction in pain </w:t>
      </w:r>
      <w:r w:rsidR="00EC3DC2">
        <w:rPr>
          <w:rFonts w:eastAsia="ScalaLancetPro"/>
          <w:lang w:eastAsia="en-AU"/>
        </w:rPr>
        <w:t xml:space="preserve">was </w:t>
      </w:r>
      <w:r>
        <w:rPr>
          <w:rFonts w:eastAsia="ScalaLancetPro"/>
          <w:lang w:eastAsia="en-AU"/>
        </w:rPr>
        <w:t>significant for the NRS but not WOMAC total pain score. T</w:t>
      </w:r>
      <w:r w:rsidR="00C865E8" w:rsidRPr="00C865E8">
        <w:rPr>
          <w:rFonts w:eastAsia="ScalaLancetPro"/>
          <w:lang w:eastAsia="en-AU"/>
        </w:rPr>
        <w:t xml:space="preserve">he time reference </w:t>
      </w:r>
      <w:r>
        <w:rPr>
          <w:rFonts w:eastAsia="ScalaLancetPro"/>
          <w:lang w:eastAsia="en-AU"/>
        </w:rPr>
        <w:t xml:space="preserve">for these </w:t>
      </w:r>
      <w:r w:rsidR="00EC3DC2">
        <w:rPr>
          <w:rFonts w:eastAsia="ScalaLancetPro"/>
          <w:lang w:eastAsia="en-AU"/>
        </w:rPr>
        <w:t xml:space="preserve">questions </w:t>
      </w:r>
      <w:r>
        <w:rPr>
          <w:rFonts w:eastAsia="ScalaLancetPro"/>
          <w:lang w:eastAsia="en-AU"/>
        </w:rPr>
        <w:t xml:space="preserve">was </w:t>
      </w:r>
      <w:r w:rsidR="00EC3DC2">
        <w:rPr>
          <w:rFonts w:eastAsia="ScalaLancetPro"/>
          <w:lang w:eastAsia="en-AU"/>
        </w:rPr>
        <w:t xml:space="preserve">identical </w:t>
      </w:r>
      <w:r w:rsidR="00C865E8" w:rsidRPr="00C865E8">
        <w:rPr>
          <w:rFonts w:eastAsia="ScalaLancetPro"/>
          <w:lang w:eastAsia="en-AU"/>
        </w:rPr>
        <w:t>(7 days) and both were Likert scales</w:t>
      </w:r>
      <w:r>
        <w:rPr>
          <w:rFonts w:eastAsia="ScalaLancetPro"/>
          <w:lang w:eastAsia="en-AU"/>
        </w:rPr>
        <w:t xml:space="preserve">, therefore differences in outcomes </w:t>
      </w:r>
      <w:r w:rsidR="00EC3DC2">
        <w:rPr>
          <w:rFonts w:eastAsia="ScalaLancetPro"/>
          <w:lang w:eastAsia="en-AU"/>
        </w:rPr>
        <w:t xml:space="preserve">either </w:t>
      </w:r>
      <w:r>
        <w:rPr>
          <w:rFonts w:eastAsia="ScalaLancetPro"/>
          <w:lang w:eastAsia="en-AU"/>
        </w:rPr>
        <w:t xml:space="preserve">reflect sensitivity to change of the measure, or the questions may assess different aspects of pain.  The </w:t>
      </w:r>
      <w:r w:rsidR="00C865E8" w:rsidRPr="00C865E8">
        <w:rPr>
          <w:rFonts w:eastAsia="ScalaLancetPro"/>
          <w:lang w:eastAsia="en-AU"/>
        </w:rPr>
        <w:t xml:space="preserve">NRS </w:t>
      </w:r>
      <w:r>
        <w:rPr>
          <w:rFonts w:eastAsia="ScalaLancetPro"/>
          <w:lang w:eastAsia="en-AU"/>
        </w:rPr>
        <w:t xml:space="preserve">may be a more true measure of pain intensity, whereas </w:t>
      </w:r>
      <w:r w:rsidR="006B0E58">
        <w:rPr>
          <w:rFonts w:eastAsia="ScalaLancetPro"/>
          <w:lang w:eastAsia="en-AU"/>
        </w:rPr>
        <w:t xml:space="preserve">Rasch analyses of the </w:t>
      </w:r>
      <w:r w:rsidR="00C865E8" w:rsidRPr="00C865E8">
        <w:rPr>
          <w:rFonts w:eastAsia="ScalaLancetPro"/>
          <w:lang w:eastAsia="en-AU"/>
        </w:rPr>
        <w:t>WOMAC</w:t>
      </w:r>
      <w:r w:rsidR="006B0E58">
        <w:rPr>
          <w:rFonts w:eastAsia="ScalaLancetPro"/>
          <w:lang w:eastAsia="en-AU"/>
        </w:rPr>
        <w:t xml:space="preserve"> pain subscale</w:t>
      </w:r>
      <w:r w:rsidR="009A402E">
        <w:rPr>
          <w:rFonts w:eastAsia="ScalaLancetPro"/>
          <w:lang w:eastAsia="en-AU"/>
        </w:rPr>
        <w:t xml:space="preserve"> </w:t>
      </w:r>
      <w:r w:rsidR="006B0E58">
        <w:rPr>
          <w:rFonts w:eastAsia="ScalaLancetPro"/>
          <w:lang w:eastAsia="en-AU"/>
        </w:rPr>
        <w:t xml:space="preserve">have previously suggested that it </w:t>
      </w:r>
      <w:r>
        <w:rPr>
          <w:rFonts w:eastAsia="ScalaLancetPro"/>
          <w:lang w:eastAsia="en-AU"/>
        </w:rPr>
        <w:t xml:space="preserve">measures </w:t>
      </w:r>
      <w:r w:rsidR="006B0E58">
        <w:rPr>
          <w:rFonts w:eastAsia="ScalaLancetPro"/>
          <w:lang w:eastAsia="en-AU"/>
        </w:rPr>
        <w:t xml:space="preserve">a combined </w:t>
      </w:r>
      <w:r w:rsidR="00C865E8" w:rsidRPr="00C865E8">
        <w:rPr>
          <w:rFonts w:eastAsia="ScalaLancetPro"/>
          <w:lang w:eastAsia="en-AU"/>
        </w:rPr>
        <w:t>function</w:t>
      </w:r>
      <w:r>
        <w:rPr>
          <w:rFonts w:eastAsia="ScalaLancetPro"/>
          <w:lang w:eastAsia="en-AU"/>
        </w:rPr>
        <w:t>–</w:t>
      </w:r>
      <w:r w:rsidR="00C865E8" w:rsidRPr="00C865E8">
        <w:rPr>
          <w:rFonts w:eastAsia="ScalaLancetPro"/>
          <w:lang w:eastAsia="en-AU"/>
        </w:rPr>
        <w:t>pain</w:t>
      </w:r>
      <w:r w:rsidR="006B0E58">
        <w:rPr>
          <w:rFonts w:eastAsia="ScalaLancetPro"/>
          <w:lang w:eastAsia="en-AU"/>
        </w:rPr>
        <w:t xml:space="preserve"> construct</w:t>
      </w:r>
      <w:r w:rsidR="00520E45">
        <w:rPr>
          <w:rFonts w:eastAsia="ScalaLancetPro"/>
          <w:lang w:eastAsia="en-AU"/>
        </w:rPr>
        <w:fldChar w:fldCharType="begin">
          <w:fldData xml:space="preserve">PEVuZE5vdGU+PENpdGU+PEF1dGhvcj5EYXZpczwvQXV0aG9yPjxZZWFyPjIwMDM8L1llYXI+PFJl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=
</w:fldData>
        </w:fldChar>
      </w:r>
      <w:r w:rsidR="000453E9">
        <w:rPr>
          <w:rFonts w:eastAsia="ScalaLancetPro"/>
          <w:lang w:eastAsia="en-AU"/>
        </w:rPr>
        <w:instrText xml:space="preserve"> ADDIN EN.CITE </w:instrText>
      </w:r>
      <w:r w:rsidR="00520E45">
        <w:rPr>
          <w:rFonts w:eastAsia="ScalaLancetPro"/>
          <w:lang w:eastAsia="en-AU"/>
        </w:rPr>
        <w:fldChar w:fldCharType="begin">
          <w:fldData xml:space="preserve">PEVuZE5vdGU+PENpdGU+PEF1dGhvcj5EYXZpczwvQXV0aG9yPjxZZWFyPjIwMDM8L1llYXI+PFJl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=
</w:fldData>
        </w:fldChar>
      </w:r>
      <w:r w:rsidR="000453E9">
        <w:rPr>
          <w:rFonts w:eastAsia="ScalaLancetPro"/>
          <w:lang w:eastAsia="en-AU"/>
        </w:rPr>
        <w:instrText xml:space="preserve"> ADDIN EN.CITE.DATA </w:instrText>
      </w:r>
      <w:r w:rsidR="00520E45">
        <w:rPr>
          <w:rFonts w:eastAsia="ScalaLancetPro"/>
          <w:lang w:eastAsia="en-AU"/>
        </w:rPr>
      </w:r>
      <w:r w:rsidR="00520E45">
        <w:rPr>
          <w:rFonts w:eastAsia="ScalaLancetPro"/>
          <w:lang w:eastAsia="en-AU"/>
        </w:rPr>
        <w:fldChar w:fldCharType="end"/>
      </w:r>
      <w:r w:rsidR="00520E45">
        <w:rPr>
          <w:rFonts w:eastAsia="ScalaLancetPro"/>
          <w:lang w:eastAsia="en-AU"/>
        </w:rPr>
      </w:r>
      <w:r w:rsidR="00520E45">
        <w:rPr>
          <w:rFonts w:eastAsia="ScalaLancetPro"/>
          <w:lang w:eastAsia="en-AU"/>
        </w:rPr>
        <w:fldChar w:fldCharType="separate"/>
      </w:r>
      <w:r w:rsidR="000453E9">
        <w:rPr>
          <w:rFonts w:eastAsia="ScalaLancetPro"/>
          <w:noProof/>
          <w:lang w:eastAsia="en-AU"/>
        </w:rPr>
        <w:t>[</w:t>
      </w:r>
      <w:hyperlink w:anchor="_ENREF_32" w:tooltip="Davis, 2003 #33" w:history="1">
        <w:r w:rsidR="00E340C6">
          <w:rPr>
            <w:rFonts w:eastAsia="ScalaLancetPro"/>
            <w:noProof/>
            <w:lang w:eastAsia="en-AU"/>
          </w:rPr>
          <w:t>32</w:t>
        </w:r>
      </w:hyperlink>
      <w:r w:rsidR="000453E9">
        <w:rPr>
          <w:rFonts w:eastAsia="ScalaLancetPro"/>
          <w:noProof/>
          <w:lang w:eastAsia="en-AU"/>
        </w:rPr>
        <w:t xml:space="preserve">, </w:t>
      </w:r>
      <w:hyperlink w:anchor="_ENREF_33" w:tooltip="Wolfe, 1999 #228" w:history="1">
        <w:r w:rsidR="00E340C6">
          <w:rPr>
            <w:rFonts w:eastAsia="ScalaLancetPro"/>
            <w:noProof/>
            <w:lang w:eastAsia="en-AU"/>
          </w:rPr>
          <w:t>33</w:t>
        </w:r>
      </w:hyperlink>
      <w:r w:rsidR="000453E9">
        <w:rPr>
          <w:rFonts w:eastAsia="ScalaLancetPro"/>
          <w:noProof/>
          <w:lang w:eastAsia="en-AU"/>
        </w:rPr>
        <w:t>]</w:t>
      </w:r>
      <w:r w:rsidR="00520E45">
        <w:rPr>
          <w:rFonts w:eastAsia="ScalaLancetPro"/>
          <w:lang w:eastAsia="en-AU"/>
        </w:rPr>
        <w:fldChar w:fldCharType="end"/>
      </w:r>
      <w:r w:rsidR="006C2167">
        <w:rPr>
          <w:rFonts w:eastAsia="ScalaLancetPro"/>
          <w:lang w:eastAsia="en-AU"/>
        </w:rPr>
        <w:t>.</w:t>
      </w:r>
    </w:p>
    <w:p w:rsidR="00071AE6" w:rsidRDefault="00071AE6" w:rsidP="005C7094">
      <w:pPr>
        <w:pStyle w:val="ManuscriptDS"/>
        <w:spacing w:after="0"/>
        <w:rPr>
          <w:rFonts w:eastAsia="ScalaLancetPro"/>
          <w:lang w:eastAsia="en-AU"/>
        </w:rPr>
      </w:pPr>
    </w:p>
    <w:p w:rsidR="00E11903" w:rsidRPr="001867A6" w:rsidRDefault="00E11903" w:rsidP="00365F0B">
      <w:pPr>
        <w:pStyle w:val="ManuscriptDS"/>
        <w:spacing w:after="0"/>
      </w:pPr>
      <w:r>
        <w:t xml:space="preserve">Bisphosphonate users were older than non–users, but had similar </w:t>
      </w:r>
      <w:r w:rsidR="001867A6">
        <w:t xml:space="preserve">baseline </w:t>
      </w:r>
      <w:r w:rsidRPr="00963D0D">
        <w:t>JSW</w:t>
      </w:r>
      <w:r w:rsidR="001867A6">
        <w:t xml:space="preserve">, which persisted </w:t>
      </w:r>
      <w:r w:rsidR="00365F0B">
        <w:t>after adjustment for age and BMI (data not shown).  One explanation for the baseline similarity is that m</w:t>
      </w:r>
      <w:r w:rsidRPr="00E11903">
        <w:t xml:space="preserve">ost of the bisphosphonate users (76%) were </w:t>
      </w:r>
      <w:r w:rsidR="00365F0B">
        <w:t xml:space="preserve">existing rather than new users. </w:t>
      </w:r>
      <w:r w:rsidRPr="00E11903">
        <w:t xml:space="preserve"> Therefore, the bisphosphonate group could be 6 months further ahead in their bisphosphonate use than the data appears here, </w:t>
      </w:r>
      <w:r w:rsidR="00365F0B">
        <w:t xml:space="preserve">potentially </w:t>
      </w:r>
      <w:r w:rsidRPr="00E11903">
        <w:t>minimis</w:t>
      </w:r>
      <w:r w:rsidR="00365F0B">
        <w:t xml:space="preserve">ing </w:t>
      </w:r>
      <w:r w:rsidRPr="00E11903">
        <w:t>differences between groups</w:t>
      </w:r>
      <w:r w:rsidR="00365F0B">
        <w:t xml:space="preserve"> and thereby reducing apparent </w:t>
      </w:r>
      <w:r w:rsidR="00365F0B">
        <w:lastRenderedPageBreak/>
        <w:t>effect size</w:t>
      </w:r>
      <w:r w:rsidRPr="00E11903">
        <w:t xml:space="preserve">.  </w:t>
      </w:r>
      <w:r w:rsidR="00365F0B">
        <w:t xml:space="preserve">We could have further limited our sample </w:t>
      </w:r>
      <w:r w:rsidR="001867A6">
        <w:t xml:space="preserve">of bisphosphonate users </w:t>
      </w:r>
      <w:r w:rsidR="00365F0B">
        <w:t xml:space="preserve">to include only new users of bisphosphonates, but </w:t>
      </w:r>
      <w:r w:rsidR="00365F0B" w:rsidRPr="00E11903">
        <w:t>doing so would further limit the size of our sample</w:t>
      </w:r>
      <w:r w:rsidRPr="00E11903">
        <w:t xml:space="preserve">.  </w:t>
      </w:r>
      <w:r w:rsidR="006A6928">
        <w:t xml:space="preserve">Another </w:t>
      </w:r>
      <w:r w:rsidRPr="00E11903">
        <w:t>explanation</w:t>
      </w:r>
      <w:r w:rsidR="006A6928">
        <w:t xml:space="preserve"> is </w:t>
      </w:r>
      <w:r w:rsidRPr="00E11903">
        <w:t xml:space="preserve">confounding by indication; </w:t>
      </w:r>
      <w:r w:rsidR="006A6928">
        <w:t xml:space="preserve">that some persons were more likely to </w:t>
      </w:r>
      <w:r w:rsidRPr="00E11903">
        <w:t>receive bisphosphonate</w:t>
      </w:r>
      <w:r w:rsidR="006A6928">
        <w:t xml:space="preserve"> therapy </w:t>
      </w:r>
      <w:r w:rsidRPr="00E11903">
        <w:t xml:space="preserve">even </w:t>
      </w:r>
      <w:r w:rsidR="006A6928">
        <w:t xml:space="preserve">with the same </w:t>
      </w:r>
      <w:r w:rsidRPr="00E11903">
        <w:t>risk factors</w:t>
      </w:r>
      <w:r w:rsidR="006A6928">
        <w:t xml:space="preserve"> due to a third factor, such as </w:t>
      </w:r>
      <w:r w:rsidRPr="00E11903">
        <w:t xml:space="preserve">health literacy or access to health care.  </w:t>
      </w:r>
    </w:p>
    <w:p w:rsidR="00E11903" w:rsidRDefault="00E11903" w:rsidP="005C7094">
      <w:pPr>
        <w:pStyle w:val="ManuscriptDS"/>
        <w:spacing w:after="0"/>
        <w:rPr>
          <w:rFonts w:eastAsia="ScalaLancetPro"/>
          <w:lang w:eastAsia="en-AU"/>
        </w:rPr>
      </w:pPr>
    </w:p>
    <w:p w:rsidR="005C7094" w:rsidRDefault="00420887" w:rsidP="005C7094">
      <w:pPr>
        <w:pStyle w:val="ManuscriptDS"/>
        <w:spacing w:after="0"/>
        <w:rPr>
          <w:rFonts w:eastAsia="ScalaLancetPro"/>
          <w:lang w:eastAsia="en-AU"/>
        </w:rPr>
      </w:pPr>
      <w:r>
        <w:rPr>
          <w:rFonts w:eastAsia="ScalaLancetPro"/>
          <w:lang w:eastAsia="en-AU"/>
        </w:rPr>
        <w:t>Bisphosphonates have well–defined beneficial effects on bone mineral density</w:t>
      </w:r>
      <w:r w:rsidR="00D70721">
        <w:rPr>
          <w:rFonts w:eastAsia="ScalaLancetPro"/>
          <w:lang w:eastAsia="en-AU"/>
        </w:rPr>
        <w:t xml:space="preserve"> (BMD)</w:t>
      </w:r>
      <w:r w:rsidR="007C1C70">
        <w:rPr>
          <w:rFonts w:eastAsia="ScalaLancetPro"/>
          <w:lang w:eastAsia="en-AU"/>
        </w:rPr>
        <w:t xml:space="preserve"> in the osteoporosis literature</w:t>
      </w:r>
      <w:r>
        <w:rPr>
          <w:rFonts w:eastAsia="ScalaLancetPro"/>
          <w:lang w:eastAsia="en-AU"/>
        </w:rPr>
        <w:t xml:space="preserve">, </w:t>
      </w:r>
      <w:r w:rsidR="00D70721">
        <w:rPr>
          <w:rFonts w:eastAsia="ScalaLancetPro"/>
          <w:lang w:eastAsia="en-AU"/>
        </w:rPr>
        <w:t>increasing BMD</w:t>
      </w:r>
      <w:r>
        <w:rPr>
          <w:rFonts w:eastAsia="ScalaLancetPro"/>
          <w:lang w:eastAsia="en-AU"/>
        </w:rPr>
        <w:t xml:space="preserve"> </w:t>
      </w:r>
      <w:r w:rsidR="00D70721">
        <w:rPr>
          <w:rFonts w:eastAsia="ScalaLancetPro"/>
          <w:lang w:eastAsia="en-AU"/>
        </w:rPr>
        <w:t xml:space="preserve">and thereby </w:t>
      </w:r>
      <w:r w:rsidR="00104AC6">
        <w:rPr>
          <w:rFonts w:eastAsia="ScalaLancetPro"/>
          <w:lang w:eastAsia="en-AU"/>
        </w:rPr>
        <w:t xml:space="preserve">reducing </w:t>
      </w:r>
      <w:r>
        <w:rPr>
          <w:rFonts w:eastAsia="ScalaLancetPro"/>
          <w:lang w:eastAsia="en-AU"/>
        </w:rPr>
        <w:t>fracture risk</w:t>
      </w:r>
      <w:r w:rsidR="00520E45">
        <w:rPr>
          <w:rFonts w:eastAsia="ScalaLancetPro"/>
          <w:lang w:eastAsia="en-AU"/>
        </w:rPr>
        <w:fldChar w:fldCharType="begin"/>
      </w:r>
      <w:r w:rsidR="000453E9">
        <w:rPr>
          <w:rFonts w:eastAsia="ScalaLancetPro"/>
          <w:lang w:eastAsia="en-AU"/>
        </w:rPr>
        <w:instrText xml:space="preserve"> ADDIN EN.CITE &lt;EndNote&gt;&lt;Cite&gt;&lt;Author&gt;Cranney&lt;/Author&gt;&lt;Year&gt;2002&lt;/Year&gt;&lt;RecNum&gt;1&lt;/RecNum&gt;&lt;DisplayText&gt;[34]&lt;/DisplayText&gt;&lt;record&gt;&lt;rec-number&gt;1&lt;/rec-number&gt;&lt;foreign-keys&gt;&lt;key app="EN" db-id="pefvs0vrladpfve2ts5vf9vxpzaw0fr99wvt"&gt;1&lt;/key&gt;&lt;/foreign-keys&gt;&lt;ref-type name="Journal Article"&gt;17&lt;/ref-type&gt;&lt;contributors&gt;&lt;authors&gt;&lt;author&gt;Cranney,A.&lt;/author&gt;&lt;author&gt;Guyatt,G.&lt;/author&gt;&lt;author&gt;Griffith,L.&lt;/author&gt;&lt;author&gt;Wells,G.&lt;/author&gt;&lt;author&gt;Tugwell,P.&lt;/author&gt;&lt;author&gt;Rosen,C.&lt;/author&gt;&lt;/authors&gt;&lt;/contributors&gt;&lt;titles&gt;&lt;title&gt;Meta-analyses of therapies for postmenopausal osteoporosis. IX: Summary of meta-analyses of therapies for postmenopausal osteoporosis&lt;/title&gt;&lt;secondary-title&gt;Endocr Rev&lt;/secondary-title&gt;&lt;/titles&gt;&lt;pages&gt;570-8&lt;/pages&gt;&lt;volume&gt;23&lt;/volume&gt;&lt;number&gt;4&lt;/number&gt;&lt;keywords&gt;&lt;keyword&gt;Bone Density&lt;/keyword&gt;&lt;keyword&gt;Female&lt;/keyword&gt;&lt;keyword&gt;Fractures&lt;/keyword&gt;&lt;keyword&gt;prevention &amp;amp; control&lt;/keyword&gt;&lt;keyword&gt;Humans&lt;/keyword&gt;&lt;keyword&gt;Meta-Analysis&lt;/keyword&gt;&lt;keyword&gt;Osteoporosis, Postmenopausal&lt;/keyword&gt;&lt;keyword&gt;drug therapy&lt;/keyword&gt;&lt;keyword&gt;Spinal Fractures&lt;/keyword&gt;&lt;keyword&gt;prevention &amp;amp; control&lt;/keyword&gt;&lt;/keywords&gt;&lt;dates&gt;&lt;year&gt;2002&lt;/year&gt;&lt;pub-dates&gt;&lt;date&gt;2002&lt;/date&gt;&lt;/pub-dates&gt;&lt;/dates&gt;&lt;label&gt;7&lt;/label&gt;&lt;urls&gt;&lt;/urls&gt;&lt;/record&gt;&lt;/Cite&gt;&lt;/EndNote&gt;</w:instrText>
      </w:r>
      <w:r w:rsidR="00520E45">
        <w:rPr>
          <w:rFonts w:eastAsia="ScalaLancetPro"/>
          <w:lang w:eastAsia="en-AU"/>
        </w:rPr>
        <w:fldChar w:fldCharType="separate"/>
      </w:r>
      <w:r w:rsidR="000453E9">
        <w:rPr>
          <w:rFonts w:eastAsia="ScalaLancetPro"/>
          <w:noProof/>
          <w:lang w:eastAsia="en-AU"/>
        </w:rPr>
        <w:t>[</w:t>
      </w:r>
      <w:hyperlink w:anchor="_ENREF_34" w:tooltip="Cranney, 2002 #1" w:history="1">
        <w:r w:rsidR="00E340C6">
          <w:rPr>
            <w:rFonts w:eastAsia="ScalaLancetPro"/>
            <w:noProof/>
            <w:lang w:eastAsia="en-AU"/>
          </w:rPr>
          <w:t>34</w:t>
        </w:r>
      </w:hyperlink>
      <w:r w:rsidR="000453E9">
        <w:rPr>
          <w:rFonts w:eastAsia="ScalaLancetPro"/>
          <w:noProof/>
          <w:lang w:eastAsia="en-AU"/>
        </w:rPr>
        <w:t>]</w:t>
      </w:r>
      <w:r w:rsidR="00520E45">
        <w:rPr>
          <w:rFonts w:eastAsia="ScalaLancetPro"/>
          <w:lang w:eastAsia="en-AU"/>
        </w:rPr>
        <w:fldChar w:fldCharType="end"/>
      </w:r>
      <w:r>
        <w:rPr>
          <w:rFonts w:eastAsia="ScalaLancetPro"/>
          <w:lang w:eastAsia="en-AU"/>
        </w:rPr>
        <w:t>.</w:t>
      </w:r>
      <w:r w:rsidR="0075360D">
        <w:rPr>
          <w:rFonts w:eastAsia="ScalaLancetPro"/>
          <w:lang w:eastAsia="en-AU"/>
        </w:rPr>
        <w:t xml:space="preserve">  </w:t>
      </w:r>
      <w:r w:rsidR="00991014">
        <w:rPr>
          <w:rFonts w:eastAsia="ScalaLancetPro"/>
          <w:lang w:eastAsia="en-AU"/>
        </w:rPr>
        <w:t>However, the re</w:t>
      </w:r>
      <w:r w:rsidR="00DA54F4">
        <w:rPr>
          <w:rFonts w:eastAsia="ScalaLancetPro"/>
          <w:lang w:eastAsia="en-AU"/>
        </w:rPr>
        <w:t xml:space="preserve">lationship between systemic </w:t>
      </w:r>
      <w:r w:rsidR="00767E9D">
        <w:rPr>
          <w:rFonts w:eastAsia="ScalaLancetPro"/>
          <w:lang w:eastAsia="en-AU"/>
        </w:rPr>
        <w:t xml:space="preserve">and </w:t>
      </w:r>
      <w:r w:rsidR="00991014">
        <w:rPr>
          <w:rFonts w:eastAsia="ScalaLancetPro"/>
          <w:lang w:eastAsia="en-AU"/>
        </w:rPr>
        <w:t xml:space="preserve">subchondral BMD </w:t>
      </w:r>
      <w:r w:rsidR="00767E9D">
        <w:rPr>
          <w:rFonts w:eastAsia="ScalaLancetPro"/>
          <w:lang w:eastAsia="en-AU"/>
        </w:rPr>
        <w:t>in</w:t>
      </w:r>
      <w:r w:rsidR="00991014">
        <w:rPr>
          <w:rFonts w:eastAsia="ScalaLancetPro"/>
          <w:lang w:eastAsia="en-AU"/>
        </w:rPr>
        <w:t xml:space="preserve"> OA is not clearly defined</w:t>
      </w:r>
      <w:r w:rsidR="00520E45">
        <w:rPr>
          <w:rFonts w:eastAsia="ScalaLancetPro"/>
          <w:lang w:eastAsia="en-AU"/>
        </w:rPr>
        <w:fldChar w:fldCharType="begin"/>
      </w:r>
      <w:r w:rsidR="007C1C70">
        <w:rPr>
          <w:rFonts w:eastAsia="ScalaLancetPro"/>
          <w:lang w:eastAsia="en-AU"/>
        </w:rPr>
        <w:instrText xml:space="preserve"> ADDIN EN.CITE &lt;EndNote&gt;&lt;Cite&gt;&lt;Author&gt;Castaneda&lt;/Author&gt;&lt;Year&gt;2012&lt;/Year&gt;&lt;RecNum&gt;16&lt;/RecNum&gt;&lt;DisplayText&gt;[16]&lt;/DisplayText&gt;&lt;record&gt;&lt;rec-number&gt;16&lt;/rec-number&gt;&lt;foreign-keys&gt;&lt;key app="EN" db-id="pftwzptw95wtx9efrenv5dr7z9a0t5rsp0zs"&gt;16&lt;/key&gt;&lt;/foreign-keys&gt;&lt;ref-type name="Journal Article"&gt;17&lt;/ref-type&gt;&lt;contributors&gt;&lt;authors&gt;&lt;author&gt;Castaneda, S.&lt;/author&gt;&lt;author&gt;Roman-Blas, J. A.&lt;/author&gt;&lt;author&gt;Largo, R.&lt;/author&gt;&lt;author&gt;Herrero-Beaumont, G.&lt;/author&gt;&lt;/authors&gt;&lt;/contributors&gt;&lt;auth-address&gt;Department of Rheumatology, Hospital de La Princesa, IIS-Princesa., Universidad Autonoma, Madrid, Spain. scastas@gmail.com&lt;/auth-address&gt;&lt;titles&gt;&lt;title&gt;Subchondral bone as a key target for osteoarthritis treatment&lt;/title&gt;&lt;secondary-title&gt;Biochemical Pharmacology&lt;/secondary-title&gt;&lt;alt-title&gt;Biochem Pharmacol&lt;/alt-title&gt;&lt;/titles&gt;&lt;periodical&gt;&lt;full-title&gt;Biochemical Pharmacology&lt;/full-title&gt;&lt;abbr-1&gt;Biochem Pharmacol&lt;/abbr-1&gt;&lt;/periodical&gt;&lt;alt-periodical&gt;&lt;full-title&gt;Biochemical Pharmacology&lt;/full-title&gt;&lt;abbr-1&gt;Biochem Pharmacol&lt;/abbr-1&gt;&lt;/alt-periodical&gt;&lt;pages&gt;315-23&lt;/pages&gt;&lt;volume&gt;83&lt;/volume&gt;&lt;number&gt;3&lt;/number&gt;&lt;edition&gt;2011/10/04&lt;/edition&gt;&lt;keywords&gt;&lt;keyword&gt;Animals&lt;/keyword&gt;&lt;keyword&gt;Bone Remodeling/drug effects/physiology&lt;/keyword&gt;&lt;keyword&gt;Cartilage, Articular/*drug effects/*metabolism/pathology&lt;/keyword&gt;&lt;keyword&gt;Clinical Trials as Topic/methods&lt;/keyword&gt;&lt;keyword&gt;*Drug Delivery Systems/methods&lt;/keyword&gt;&lt;keyword&gt;Humans&lt;/keyword&gt;&lt;keyword&gt;Osteoarthritis/*drug therapy/*metabolism/pathology&lt;/keyword&gt;&lt;keyword&gt;Treatment Outcome&lt;/keyword&gt;&lt;/keywords&gt;&lt;dates&gt;&lt;year&gt;2012&lt;/year&gt;&lt;pub-dates&gt;&lt;date&gt;Feb 1&lt;/date&gt;&lt;/pub-dates&gt;&lt;/dates&gt;&lt;isbn&gt;1873-2968 (Electronic)&amp;#xD;0006-2952 (Linking)&lt;/isbn&gt;&lt;accession-num&gt;21964345&lt;/accession-num&gt;&lt;work-type&gt;Review&lt;/work-type&gt;&lt;urls&gt;&lt;related-urls&gt;&lt;url&gt;http://www.ncbi.nlm.nih.gov/pubmed/21964345&lt;/url&gt;&lt;/related-urls&gt;&lt;/urls&gt;&lt;electronic-resource-num&gt;10.1016/j.bcp.2011.09.018&lt;/electronic-resource-num&gt;&lt;language&gt;eng&lt;/language&gt;&lt;/record&gt;&lt;/Cite&gt;&lt;/EndNote&gt;</w:instrText>
      </w:r>
      <w:r w:rsidR="00520E45">
        <w:rPr>
          <w:rFonts w:eastAsia="ScalaLancetPro"/>
          <w:lang w:eastAsia="en-AU"/>
        </w:rPr>
        <w:fldChar w:fldCharType="separate"/>
      </w:r>
      <w:r w:rsidR="007C1C70">
        <w:rPr>
          <w:rFonts w:eastAsia="ScalaLancetPro"/>
          <w:noProof/>
          <w:lang w:eastAsia="en-AU"/>
        </w:rPr>
        <w:t>[</w:t>
      </w:r>
      <w:hyperlink w:anchor="_ENREF_16" w:tooltip="Castaneda, 2012 #16" w:history="1">
        <w:r w:rsidR="00E340C6">
          <w:rPr>
            <w:rFonts w:eastAsia="ScalaLancetPro"/>
            <w:noProof/>
            <w:lang w:eastAsia="en-AU"/>
          </w:rPr>
          <w:t>16</w:t>
        </w:r>
      </w:hyperlink>
      <w:r w:rsidR="007C1C70">
        <w:rPr>
          <w:rFonts w:eastAsia="ScalaLancetPro"/>
          <w:noProof/>
          <w:lang w:eastAsia="en-AU"/>
        </w:rPr>
        <w:t>]</w:t>
      </w:r>
      <w:r w:rsidR="00520E45">
        <w:rPr>
          <w:rFonts w:eastAsia="ScalaLancetPro"/>
          <w:lang w:eastAsia="en-AU"/>
        </w:rPr>
        <w:fldChar w:fldCharType="end"/>
      </w:r>
      <w:r w:rsidR="00991014">
        <w:rPr>
          <w:rFonts w:eastAsia="ScalaLancetPro"/>
          <w:lang w:eastAsia="en-AU"/>
        </w:rPr>
        <w:t xml:space="preserve">.  </w:t>
      </w:r>
    </w:p>
    <w:p w:rsidR="007F0F03" w:rsidRDefault="007F0F03" w:rsidP="00071AE6">
      <w:pPr>
        <w:pStyle w:val="ManuscriptDS"/>
        <w:spacing w:after="0"/>
        <w:rPr>
          <w:rFonts w:eastAsia="ScalaLancetPro"/>
          <w:lang w:eastAsia="en-AU"/>
        </w:rPr>
      </w:pPr>
    </w:p>
    <w:p w:rsidR="00274BF2" w:rsidRDefault="00071AE6" w:rsidP="00071AE6">
      <w:pPr>
        <w:pStyle w:val="ManuscriptDS"/>
        <w:spacing w:after="0"/>
        <w:rPr>
          <w:rFonts w:eastAsia="ScalaLancetPro"/>
          <w:lang w:eastAsia="en-AU"/>
        </w:rPr>
      </w:pPr>
      <w:r>
        <w:rPr>
          <w:rFonts w:eastAsia="ScalaLancetPro"/>
          <w:lang w:eastAsia="en-AU"/>
        </w:rPr>
        <w:t>The Fracture Intervention Trial demonstrated increased systemic BMD with alendronate use</w:t>
      </w:r>
      <w:r w:rsidR="00520E45">
        <w:rPr>
          <w:rFonts w:eastAsia="ScalaLancetPro"/>
          <w:lang w:eastAsia="en-AU"/>
        </w:rPr>
        <w:fldChar w:fldCharType="begin">
          <w:fldData xml:space="preserve">PEVuZE5vdGU+PENpdGU+PEF1dGhvcj5DdW1taW5nczwvQXV0aG9yPjxZZWFyPjE5OTg8L1llYXI+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</w:fldData>
        </w:fldChar>
      </w:r>
      <w:r w:rsidR="000453E9">
        <w:rPr>
          <w:rFonts w:eastAsia="ScalaLancetPro"/>
          <w:lang w:eastAsia="en-AU"/>
        </w:rPr>
        <w:instrText xml:space="preserve"> ADDIN EN.CITE </w:instrText>
      </w:r>
      <w:r w:rsidR="00520E45">
        <w:rPr>
          <w:rFonts w:eastAsia="ScalaLancetPro"/>
          <w:lang w:eastAsia="en-AU"/>
        </w:rPr>
        <w:fldChar w:fldCharType="begin">
          <w:fldData xml:space="preserve">PEVuZE5vdGU+PENpdGU+PEF1dGhvcj5DdW1taW5nczwvQXV0aG9yPjxZZWFyPjE5OTg8L1llYXI+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</w:fldData>
        </w:fldChar>
      </w:r>
      <w:r w:rsidR="000453E9">
        <w:rPr>
          <w:rFonts w:eastAsia="ScalaLancetPro"/>
          <w:lang w:eastAsia="en-AU"/>
        </w:rPr>
        <w:instrText xml:space="preserve"> ADDIN EN.CITE.DATA </w:instrText>
      </w:r>
      <w:r w:rsidR="00520E45">
        <w:rPr>
          <w:rFonts w:eastAsia="ScalaLancetPro"/>
          <w:lang w:eastAsia="en-AU"/>
        </w:rPr>
      </w:r>
      <w:r w:rsidR="00520E45">
        <w:rPr>
          <w:rFonts w:eastAsia="ScalaLancetPro"/>
          <w:lang w:eastAsia="en-AU"/>
        </w:rPr>
        <w:fldChar w:fldCharType="end"/>
      </w:r>
      <w:r w:rsidR="00520E45">
        <w:rPr>
          <w:rFonts w:eastAsia="ScalaLancetPro"/>
          <w:lang w:eastAsia="en-AU"/>
        </w:rPr>
      </w:r>
      <w:r w:rsidR="00520E45">
        <w:rPr>
          <w:rFonts w:eastAsia="ScalaLancetPro"/>
          <w:lang w:eastAsia="en-AU"/>
        </w:rPr>
        <w:fldChar w:fldCharType="separate"/>
      </w:r>
      <w:r w:rsidR="000453E9">
        <w:rPr>
          <w:rFonts w:eastAsia="ScalaLancetPro"/>
          <w:noProof/>
          <w:lang w:eastAsia="en-AU"/>
        </w:rPr>
        <w:t>[</w:t>
      </w:r>
      <w:hyperlink w:anchor="_ENREF_35" w:tooltip="Cummings, 1998 #41" w:history="1">
        <w:r w:rsidR="00E340C6">
          <w:rPr>
            <w:rFonts w:eastAsia="ScalaLancetPro"/>
            <w:noProof/>
            <w:lang w:eastAsia="en-AU"/>
          </w:rPr>
          <w:t>35</w:t>
        </w:r>
      </w:hyperlink>
      <w:r w:rsidR="000453E9">
        <w:rPr>
          <w:rFonts w:eastAsia="ScalaLancetPro"/>
          <w:noProof/>
          <w:lang w:eastAsia="en-AU"/>
        </w:rPr>
        <w:t>]</w:t>
      </w:r>
      <w:r w:rsidR="00520E45">
        <w:rPr>
          <w:rFonts w:eastAsia="ScalaLancetPro"/>
          <w:lang w:eastAsia="en-AU"/>
        </w:rPr>
        <w:fldChar w:fldCharType="end"/>
      </w:r>
      <w:r>
        <w:rPr>
          <w:rFonts w:eastAsia="ScalaLancetPro"/>
          <w:lang w:eastAsia="en-AU"/>
        </w:rPr>
        <w:t xml:space="preserve">, and </w:t>
      </w:r>
      <w:r w:rsidR="005C7094">
        <w:rPr>
          <w:rFonts w:eastAsia="ScalaLancetPro"/>
          <w:lang w:eastAsia="en-AU"/>
        </w:rPr>
        <w:t>post–</w:t>
      </w:r>
      <w:r>
        <w:rPr>
          <w:rFonts w:eastAsia="ScalaLancetPro"/>
        </w:rPr>
        <w:t>hoc analyses</w:t>
      </w:r>
      <w:r w:rsidR="005C7094" w:rsidRPr="005C7094">
        <w:rPr>
          <w:rFonts w:eastAsia="ScalaLancetPro"/>
        </w:rPr>
        <w:t xml:space="preserve"> </w:t>
      </w:r>
      <w:r w:rsidR="00E85A75">
        <w:rPr>
          <w:rFonts w:eastAsia="ScalaLancetPro"/>
        </w:rPr>
        <w:t>showed</w:t>
      </w:r>
      <w:r w:rsidR="005C7094" w:rsidRPr="005C7094">
        <w:rPr>
          <w:rFonts w:eastAsia="ScalaLancetPro"/>
        </w:rPr>
        <w:t xml:space="preserve"> that alendronate decreased osteophyte progression and disc space narrowing at the thoracic and lumbar spine between the 3</w:t>
      </w:r>
      <w:r w:rsidR="005C7094">
        <w:rPr>
          <w:rFonts w:eastAsia="ScalaLancetPro"/>
        </w:rPr>
        <w:t>–</w:t>
      </w:r>
      <w:r w:rsidR="005C7094" w:rsidRPr="005C7094">
        <w:rPr>
          <w:rFonts w:eastAsia="ScalaLancetPro"/>
        </w:rPr>
        <w:t xml:space="preserve"> and 4</w:t>
      </w:r>
      <w:r w:rsidR="005C7094">
        <w:rPr>
          <w:rFonts w:eastAsia="ScalaLancetPro"/>
        </w:rPr>
        <w:t>–</w:t>
      </w:r>
      <w:r w:rsidR="005C7094" w:rsidRPr="005C7094">
        <w:rPr>
          <w:rFonts w:eastAsia="ScalaLancetPro"/>
        </w:rPr>
        <w:t xml:space="preserve"> year follow-ups</w:t>
      </w:r>
      <w:r w:rsidR="00520E45">
        <w:rPr>
          <w:rFonts w:eastAsia="Calibri"/>
        </w:rPr>
        <w:fldChar w:fldCharType="begin"/>
      </w:r>
      <w:r w:rsidR="000453E9">
        <w:rPr>
          <w:rFonts w:eastAsia="Calibri"/>
        </w:rPr>
        <w:instrText xml:space="preserve"> ADDIN EN.CITE &lt;EndNote&gt;&lt;Cite&gt;&lt;Author&gt;Neogi&lt;/Author&gt;&lt;Year&gt;2008&lt;/Year&gt;&lt;RecNum&gt;248&lt;/RecNum&gt;&lt;DisplayText&gt;[36]&lt;/DisplayText&gt;&lt;record&gt;&lt;rec-number&gt;248&lt;/rec-number&gt;&lt;foreign-keys&gt;&lt;key app="EN" db-id="xxevtwdwr9r0x3eaafv5e5xgp0rt5p0t0050"&gt;248&lt;/key&gt;&lt;/foreign-keys&gt;&lt;ref-type name="Journal Article"&gt;17&lt;/ref-type&gt;&lt;contributors&gt;&lt;authors&gt;&lt;author&gt;Neogi, T.&lt;/author&gt;&lt;author&gt;Nevitt, M. C.&lt;/author&gt;&lt;author&gt;Ensrud, K. E.&lt;/author&gt;&lt;author&gt;Bauer, D.&lt;/author&gt;&lt;author&gt;Felson, D. T.&lt;/author&gt;&lt;/authors&gt;&lt;/contributors&gt;&lt;auth-address&gt;Boston University School of Medicine, Boston, Massachusetts, USA. tneogi@bu.edu&lt;/auth-address&gt;&lt;titles&gt;&lt;title&gt;The effect of alendronate on progression of spinal osteophytes and disc-space narrowing&lt;/title&gt;&lt;secondary-title&gt;Ann Rheum Dis&lt;/secondary-title&gt;&lt;/titles&gt;&lt;periodical&gt;&lt;full-title&gt;Ann Rheum Dis&lt;/full-title&gt;&lt;/periodical&gt;&lt;pages&gt;1427-30&lt;/pages&gt;&lt;volume&gt;67&lt;/volume&gt;&lt;number&gt;10&lt;/number&gt;&lt;edition&gt;2008/02/16&lt;/edition&gt;&lt;keywords&gt;&lt;keyword&gt;Aged&lt;/keyword&gt;&lt;keyword&gt;Alendronate/ therapeutic use&lt;/keyword&gt;&lt;keyword&gt;Bone Density Conservation Agents/ therapeutic use&lt;/keyword&gt;&lt;keyword&gt;Disease Progression&lt;/keyword&gt;&lt;keyword&gt;Female&lt;/keyword&gt;&lt;keyword&gt;Humans&lt;/keyword&gt;&lt;keyword&gt;Intervertebral Disc/ pathology/radiography&lt;/keyword&gt;&lt;keyword&gt;Lumbar Vertebrae/pathology/radiography&lt;/keyword&gt;&lt;keyword&gt;Middle Aged&lt;/keyword&gt;&lt;keyword&gt;Osteoarthritis/ drug therapy/pathology/radiography&lt;/keyword&gt;&lt;keyword&gt;Osteophyte/ drug therapy/pathology/radiography&lt;/keyword&gt;&lt;keyword&gt;Thoracic Vertebrae/pathology/radiography&lt;/keyword&gt;&lt;/keywords&gt;&lt;dates&gt;&lt;year&gt;2008&lt;/year&gt;&lt;pub-dates&gt;&lt;date&gt;Oct&lt;/date&gt;&lt;/pub-dates&gt;&lt;/dates&gt;&lt;isbn&gt;1468-2060 (Electronic)&amp;#xD;0003-4967 (Linking)&lt;/isbn&gt;&lt;accession-num&gt;18276744&lt;/accession-num&gt;&lt;urls&gt;&lt;/urls&gt;&lt;electronic-resource-num&gt;10.1136/ard.2007.085563&lt;/electronic-resource-num&gt;&lt;remote-database-provider&gt;NLM&lt;/remote-database-provider&gt;&lt;language&gt;eng&lt;/language&gt;&lt;/record&gt;&lt;/Cite&gt;&lt;/EndNote&gt;</w:instrText>
      </w:r>
      <w:r w:rsidR="00520E45">
        <w:rPr>
          <w:rFonts w:eastAsia="Calibri"/>
        </w:rPr>
        <w:fldChar w:fldCharType="separate"/>
      </w:r>
      <w:r w:rsidR="000453E9">
        <w:rPr>
          <w:rFonts w:eastAsia="Calibri"/>
          <w:noProof/>
        </w:rPr>
        <w:t>[</w:t>
      </w:r>
      <w:hyperlink w:anchor="_ENREF_36" w:tooltip="Neogi, 2008 #248" w:history="1">
        <w:r w:rsidR="00E340C6">
          <w:rPr>
            <w:rFonts w:eastAsia="Calibri"/>
            <w:noProof/>
          </w:rPr>
          <w:t>36</w:t>
        </w:r>
      </w:hyperlink>
      <w:r w:rsidR="000453E9">
        <w:rPr>
          <w:rFonts w:eastAsia="Calibri"/>
          <w:noProof/>
        </w:rPr>
        <w:t>]</w:t>
      </w:r>
      <w:r w:rsidR="00520E45">
        <w:rPr>
          <w:rFonts w:eastAsia="Calibri"/>
        </w:rPr>
        <w:fldChar w:fldCharType="end"/>
      </w:r>
      <w:r>
        <w:rPr>
          <w:rFonts w:eastAsia="Calibri"/>
        </w:rPr>
        <w:t xml:space="preserve">.  However, </w:t>
      </w:r>
      <w:r w:rsidR="005C7094">
        <w:rPr>
          <w:rFonts w:eastAsia="Calibri"/>
        </w:rPr>
        <w:t>h</w:t>
      </w:r>
      <w:r w:rsidR="005C7094">
        <w:rPr>
          <w:rFonts w:eastAsia="ScalaLancetPro"/>
          <w:lang w:eastAsia="en-AU"/>
        </w:rPr>
        <w:t>igh systemic BMD increased the risk of incident knee OA</w:t>
      </w:r>
      <w:r>
        <w:rPr>
          <w:rFonts w:eastAsia="ScalaLancetPro"/>
          <w:lang w:eastAsia="en-AU"/>
        </w:rPr>
        <w:t xml:space="preserve"> (</w:t>
      </w:r>
      <w:r w:rsidR="005C7094">
        <w:rPr>
          <w:rFonts w:eastAsia="ScalaLancetPro"/>
          <w:lang w:eastAsia="en-AU"/>
        </w:rPr>
        <w:t>but not radiographic progression</w:t>
      </w:r>
      <w:r>
        <w:rPr>
          <w:rFonts w:eastAsia="ScalaLancetPro"/>
          <w:lang w:eastAsia="en-AU"/>
        </w:rPr>
        <w:t>)</w:t>
      </w:r>
      <w:r w:rsidRPr="00071AE6">
        <w:rPr>
          <w:rFonts w:eastAsia="Calibri"/>
        </w:rPr>
        <w:t xml:space="preserve"> </w:t>
      </w:r>
      <w:r w:rsidRPr="005C7094">
        <w:rPr>
          <w:rFonts w:eastAsia="Calibri"/>
        </w:rPr>
        <w:t xml:space="preserve">in the Multicentre Osteoarthritis </w:t>
      </w:r>
      <w:r>
        <w:rPr>
          <w:rFonts w:eastAsia="Calibri"/>
        </w:rPr>
        <w:t>trial</w:t>
      </w:r>
      <w:r w:rsidR="00520E45">
        <w:rPr>
          <w:rFonts w:eastAsia="ScalaLancetPro"/>
          <w:lang w:eastAsia="en-AU"/>
        </w:rPr>
        <w:fldChar w:fldCharType="begin">
          <w:fldData xml:space="preserve">PEVuZE5vdGU+PENpdGU+PEF1dGhvcj5OZXZpdHQ8L0F1dGhvcj48WWVhcj4yMDEwPC9ZZWFyPjxS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</w:fldData>
        </w:fldChar>
      </w:r>
      <w:r w:rsidR="000453E9">
        <w:rPr>
          <w:rFonts w:eastAsia="ScalaLancetPro"/>
          <w:lang w:eastAsia="en-AU"/>
        </w:rPr>
        <w:instrText xml:space="preserve"> ADDIN EN.CITE </w:instrText>
      </w:r>
      <w:r w:rsidR="00520E45">
        <w:rPr>
          <w:rFonts w:eastAsia="ScalaLancetPro"/>
          <w:lang w:eastAsia="en-AU"/>
        </w:rPr>
        <w:fldChar w:fldCharType="begin">
          <w:fldData xml:space="preserve">PEVuZE5vdGU+PENpdGU+PEF1dGhvcj5OZXZpdHQ8L0F1dGhvcj48WWVhcj4yMDEwPC9ZZWFyPjxS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</w:fldData>
        </w:fldChar>
      </w:r>
      <w:r w:rsidR="000453E9">
        <w:rPr>
          <w:rFonts w:eastAsia="ScalaLancetPro"/>
          <w:lang w:eastAsia="en-AU"/>
        </w:rPr>
        <w:instrText xml:space="preserve"> ADDIN EN.CITE.DATA </w:instrText>
      </w:r>
      <w:r w:rsidR="00520E45">
        <w:rPr>
          <w:rFonts w:eastAsia="ScalaLancetPro"/>
          <w:lang w:eastAsia="en-AU"/>
        </w:rPr>
      </w:r>
      <w:r w:rsidR="00520E45">
        <w:rPr>
          <w:rFonts w:eastAsia="ScalaLancetPro"/>
          <w:lang w:eastAsia="en-AU"/>
        </w:rPr>
        <w:fldChar w:fldCharType="end"/>
      </w:r>
      <w:r w:rsidR="00520E45">
        <w:rPr>
          <w:rFonts w:eastAsia="ScalaLancetPro"/>
          <w:lang w:eastAsia="en-AU"/>
        </w:rPr>
      </w:r>
      <w:r w:rsidR="00520E45">
        <w:rPr>
          <w:rFonts w:eastAsia="ScalaLancetPro"/>
          <w:lang w:eastAsia="en-AU"/>
        </w:rPr>
        <w:fldChar w:fldCharType="separate"/>
      </w:r>
      <w:r w:rsidR="000453E9">
        <w:rPr>
          <w:rFonts w:eastAsia="ScalaLancetPro"/>
          <w:noProof/>
          <w:lang w:eastAsia="en-AU"/>
        </w:rPr>
        <w:t>[</w:t>
      </w:r>
      <w:hyperlink w:anchor="_ENREF_37" w:tooltip="Nevitt, 2010 #40" w:history="1">
        <w:r w:rsidR="00E340C6">
          <w:rPr>
            <w:rFonts w:eastAsia="ScalaLancetPro"/>
            <w:noProof/>
            <w:lang w:eastAsia="en-AU"/>
          </w:rPr>
          <w:t>37</w:t>
        </w:r>
      </w:hyperlink>
      <w:r w:rsidR="000453E9">
        <w:rPr>
          <w:rFonts w:eastAsia="ScalaLancetPro"/>
          <w:noProof/>
          <w:lang w:eastAsia="en-AU"/>
        </w:rPr>
        <w:t>]</w:t>
      </w:r>
      <w:r w:rsidR="00520E45">
        <w:rPr>
          <w:rFonts w:eastAsia="ScalaLancetPro"/>
          <w:lang w:eastAsia="en-AU"/>
        </w:rPr>
        <w:fldChar w:fldCharType="end"/>
      </w:r>
      <w:r w:rsidR="005C7094">
        <w:rPr>
          <w:rFonts w:eastAsia="ScalaLancetPro"/>
          <w:lang w:eastAsia="en-AU"/>
        </w:rPr>
        <w:t xml:space="preserve">.  </w:t>
      </w:r>
      <w:r w:rsidR="007C1C70">
        <w:rPr>
          <w:rFonts w:eastAsia="ScalaLancetPro"/>
          <w:lang w:eastAsia="en-AU"/>
        </w:rPr>
        <w:t xml:space="preserve">At the subchondral bone, data are also mixed; </w:t>
      </w:r>
      <w:r w:rsidR="005C7094">
        <w:rPr>
          <w:rFonts w:eastAsia="ScalaLancetPro"/>
          <w:lang w:eastAsia="en-AU"/>
        </w:rPr>
        <w:t xml:space="preserve">some studies </w:t>
      </w:r>
      <w:r w:rsidR="007C1C70">
        <w:rPr>
          <w:rFonts w:eastAsia="ScalaLancetPro"/>
          <w:lang w:eastAsia="en-AU"/>
        </w:rPr>
        <w:t xml:space="preserve">show </w:t>
      </w:r>
      <w:r w:rsidR="005C7094">
        <w:rPr>
          <w:rFonts w:eastAsia="ScalaLancetPro"/>
          <w:lang w:eastAsia="en-AU"/>
        </w:rPr>
        <w:t xml:space="preserve">lower than expected </w:t>
      </w:r>
      <w:r w:rsidR="007C1C70">
        <w:rPr>
          <w:rFonts w:eastAsia="ScalaLancetPro"/>
          <w:lang w:eastAsia="en-AU"/>
        </w:rPr>
        <w:t xml:space="preserve">subchondral </w:t>
      </w:r>
      <w:r w:rsidR="005C7094">
        <w:rPr>
          <w:rFonts w:eastAsia="ScalaLancetPro"/>
          <w:lang w:eastAsia="en-AU"/>
        </w:rPr>
        <w:t xml:space="preserve">BMD </w:t>
      </w:r>
      <w:r w:rsidR="007C1C70">
        <w:rPr>
          <w:rFonts w:eastAsia="ScalaLancetPro"/>
          <w:lang w:eastAsia="en-AU"/>
        </w:rPr>
        <w:t xml:space="preserve">in </w:t>
      </w:r>
      <w:r w:rsidR="005C7094">
        <w:rPr>
          <w:rFonts w:eastAsia="ScalaLancetPro"/>
          <w:lang w:eastAsia="en-AU"/>
        </w:rPr>
        <w:t>persons with knee OA</w:t>
      </w:r>
      <w:r w:rsidR="00520E45">
        <w:rPr>
          <w:rFonts w:eastAsia="ScalaLancetPro"/>
          <w:lang w:eastAsia="en-AU"/>
        </w:rPr>
        <w:fldChar w:fldCharType="begin">
          <w:fldData xml:space="preserve">PEVuZE5vdGU+PENpdGU+PEF1dGhvcj5LYXJ2b25lbjwvQXV0aG9yPjxZZWFyPjE5OTg8L1llYXI+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</w:fldData>
        </w:fldChar>
      </w:r>
      <w:r w:rsidR="000453E9">
        <w:rPr>
          <w:rFonts w:eastAsia="ScalaLancetPro"/>
          <w:lang w:eastAsia="en-AU"/>
        </w:rPr>
        <w:instrText xml:space="preserve"> ADDIN EN.CITE </w:instrText>
      </w:r>
      <w:r w:rsidR="00520E45">
        <w:rPr>
          <w:rFonts w:eastAsia="ScalaLancetPro"/>
          <w:lang w:eastAsia="en-AU"/>
        </w:rPr>
        <w:fldChar w:fldCharType="begin">
          <w:fldData xml:space="preserve">PEVuZE5vdGU+PENpdGU+PEF1dGhvcj5LYXJ2b25lbjwvQXV0aG9yPjxZZWFyPjE5OTg8L1llYXI+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</w:fldData>
        </w:fldChar>
      </w:r>
      <w:r w:rsidR="000453E9">
        <w:rPr>
          <w:rFonts w:eastAsia="ScalaLancetPro"/>
          <w:lang w:eastAsia="en-AU"/>
        </w:rPr>
        <w:instrText xml:space="preserve"> ADDIN EN.CITE.DATA </w:instrText>
      </w:r>
      <w:r w:rsidR="00520E45">
        <w:rPr>
          <w:rFonts w:eastAsia="ScalaLancetPro"/>
          <w:lang w:eastAsia="en-AU"/>
        </w:rPr>
      </w:r>
      <w:r w:rsidR="00520E45">
        <w:rPr>
          <w:rFonts w:eastAsia="ScalaLancetPro"/>
          <w:lang w:eastAsia="en-AU"/>
        </w:rPr>
        <w:fldChar w:fldCharType="end"/>
      </w:r>
      <w:r w:rsidR="00520E45">
        <w:rPr>
          <w:rFonts w:eastAsia="ScalaLancetPro"/>
          <w:lang w:eastAsia="en-AU"/>
        </w:rPr>
      </w:r>
      <w:r w:rsidR="00520E45">
        <w:rPr>
          <w:rFonts w:eastAsia="ScalaLancetPro"/>
          <w:lang w:eastAsia="en-AU"/>
        </w:rPr>
        <w:fldChar w:fldCharType="separate"/>
      </w:r>
      <w:r w:rsidR="000453E9">
        <w:rPr>
          <w:rFonts w:eastAsia="ScalaLancetPro"/>
          <w:noProof/>
          <w:lang w:eastAsia="en-AU"/>
        </w:rPr>
        <w:t>[</w:t>
      </w:r>
      <w:hyperlink w:anchor="_ENREF_38" w:tooltip="Karvonen, 1998 #35" w:history="1">
        <w:r w:rsidR="00E340C6">
          <w:rPr>
            <w:rFonts w:eastAsia="ScalaLancetPro"/>
            <w:noProof/>
            <w:lang w:eastAsia="en-AU"/>
          </w:rPr>
          <w:t>38</w:t>
        </w:r>
      </w:hyperlink>
      <w:r w:rsidR="000453E9">
        <w:rPr>
          <w:rFonts w:eastAsia="ScalaLancetPro"/>
          <w:noProof/>
          <w:lang w:eastAsia="en-AU"/>
        </w:rPr>
        <w:t xml:space="preserve">, </w:t>
      </w:r>
      <w:hyperlink w:anchor="_ENREF_39" w:tooltip="Messent, 2005 #36" w:history="1">
        <w:r w:rsidR="00E340C6">
          <w:rPr>
            <w:rFonts w:eastAsia="ScalaLancetPro"/>
            <w:noProof/>
            <w:lang w:eastAsia="en-AU"/>
          </w:rPr>
          <w:t>39</w:t>
        </w:r>
      </w:hyperlink>
      <w:r w:rsidR="000453E9">
        <w:rPr>
          <w:rFonts w:eastAsia="ScalaLancetPro"/>
          <w:noProof/>
          <w:lang w:eastAsia="en-AU"/>
        </w:rPr>
        <w:t>]</w:t>
      </w:r>
      <w:r w:rsidR="00520E45">
        <w:rPr>
          <w:rFonts w:eastAsia="ScalaLancetPro"/>
          <w:lang w:eastAsia="en-AU"/>
        </w:rPr>
        <w:fldChar w:fldCharType="end"/>
      </w:r>
      <w:r w:rsidR="005C7094">
        <w:rPr>
          <w:rFonts w:eastAsia="ScalaLancetPro"/>
          <w:lang w:eastAsia="en-AU"/>
        </w:rPr>
        <w:t>, yet others showed that e</w:t>
      </w:r>
      <w:r w:rsidR="003073D6">
        <w:rPr>
          <w:rFonts w:eastAsia="ScalaLancetPro"/>
          <w:lang w:eastAsia="en-AU"/>
        </w:rPr>
        <w:t>levated</w:t>
      </w:r>
      <w:r w:rsidR="005C7094">
        <w:rPr>
          <w:rFonts w:eastAsia="ScalaLancetPro"/>
          <w:lang w:eastAsia="en-AU"/>
        </w:rPr>
        <w:t xml:space="preserve"> subchondral BMD was</w:t>
      </w:r>
      <w:r w:rsidR="0075775F">
        <w:rPr>
          <w:rFonts w:eastAsia="ScalaLancetPro"/>
          <w:lang w:eastAsia="en-AU"/>
        </w:rPr>
        <w:t xml:space="preserve"> associated with deleterious effects on radiographic markers of OA cross–sectional</w:t>
      </w:r>
      <w:r w:rsidR="005C7094">
        <w:rPr>
          <w:rFonts w:eastAsia="ScalaLancetPro"/>
          <w:lang w:eastAsia="en-AU"/>
        </w:rPr>
        <w:t>ly</w:t>
      </w:r>
      <w:r w:rsidR="00520E45">
        <w:rPr>
          <w:rFonts w:eastAsia="ScalaLancetPro"/>
          <w:lang w:eastAsia="en-AU"/>
        </w:rPr>
        <w:fldChar w:fldCharType="begin">
          <w:fldData xml:space="preserve">PEVuZE5vdGU+PENpdGU+PEF1dGhvcj5DbGFya2U8L0F1dGhvcj48WWVhcj4yMDA0PC9ZZWFyPjxS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</w:fldData>
        </w:fldChar>
      </w:r>
      <w:r w:rsidR="000453E9">
        <w:rPr>
          <w:rFonts w:eastAsia="ScalaLancetPro"/>
          <w:lang w:eastAsia="en-AU"/>
        </w:rPr>
        <w:instrText xml:space="preserve"> ADDIN EN.CITE </w:instrText>
      </w:r>
      <w:r w:rsidR="00520E45">
        <w:rPr>
          <w:rFonts w:eastAsia="ScalaLancetPro"/>
          <w:lang w:eastAsia="en-AU"/>
        </w:rPr>
        <w:fldChar w:fldCharType="begin">
          <w:fldData xml:space="preserve">PEVuZE5vdGU+PENpdGU+PEF1dGhvcj5DbGFya2U8L0F1dGhvcj48WWVhcj4yMDA0PC9ZZWFyPjxS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</w:fldData>
        </w:fldChar>
      </w:r>
      <w:r w:rsidR="000453E9">
        <w:rPr>
          <w:rFonts w:eastAsia="ScalaLancetPro"/>
          <w:lang w:eastAsia="en-AU"/>
        </w:rPr>
        <w:instrText xml:space="preserve"> ADDIN EN.CITE.DATA </w:instrText>
      </w:r>
      <w:r w:rsidR="00520E45">
        <w:rPr>
          <w:rFonts w:eastAsia="ScalaLancetPro"/>
          <w:lang w:eastAsia="en-AU"/>
        </w:rPr>
      </w:r>
      <w:r w:rsidR="00520E45">
        <w:rPr>
          <w:rFonts w:eastAsia="ScalaLancetPro"/>
          <w:lang w:eastAsia="en-AU"/>
        </w:rPr>
        <w:fldChar w:fldCharType="end"/>
      </w:r>
      <w:r w:rsidR="00520E45">
        <w:rPr>
          <w:rFonts w:eastAsia="ScalaLancetPro"/>
          <w:lang w:eastAsia="en-AU"/>
        </w:rPr>
      </w:r>
      <w:r w:rsidR="00520E45">
        <w:rPr>
          <w:rFonts w:eastAsia="ScalaLancetPro"/>
          <w:lang w:eastAsia="en-AU"/>
        </w:rPr>
        <w:fldChar w:fldCharType="separate"/>
      </w:r>
      <w:r w:rsidR="000453E9">
        <w:rPr>
          <w:rFonts w:eastAsia="ScalaLancetPro"/>
          <w:noProof/>
          <w:lang w:eastAsia="en-AU"/>
        </w:rPr>
        <w:t>[</w:t>
      </w:r>
      <w:hyperlink w:anchor="_ENREF_40" w:tooltip="Clarke, 2004 #37" w:history="1">
        <w:r w:rsidR="00E340C6">
          <w:rPr>
            <w:rFonts w:eastAsia="ScalaLancetPro"/>
            <w:noProof/>
            <w:lang w:eastAsia="en-AU"/>
          </w:rPr>
          <w:t>40-42</w:t>
        </w:r>
      </w:hyperlink>
      <w:r w:rsidR="000453E9">
        <w:rPr>
          <w:rFonts w:eastAsia="ScalaLancetPro"/>
          <w:noProof/>
          <w:lang w:eastAsia="en-AU"/>
        </w:rPr>
        <w:t>]</w:t>
      </w:r>
      <w:r w:rsidR="00520E45">
        <w:rPr>
          <w:rFonts w:eastAsia="ScalaLancetPro"/>
          <w:lang w:eastAsia="en-AU"/>
        </w:rPr>
        <w:fldChar w:fldCharType="end"/>
      </w:r>
      <w:r w:rsidR="003073D6">
        <w:rPr>
          <w:rFonts w:eastAsia="ScalaLancetPro"/>
          <w:lang w:eastAsia="en-AU"/>
        </w:rPr>
        <w:t xml:space="preserve"> </w:t>
      </w:r>
      <w:r w:rsidR="0075775F">
        <w:rPr>
          <w:rFonts w:eastAsia="ScalaLancetPro"/>
          <w:lang w:eastAsia="en-AU"/>
        </w:rPr>
        <w:t>and longitudinal</w:t>
      </w:r>
      <w:r w:rsidR="005C7094">
        <w:rPr>
          <w:rFonts w:eastAsia="ScalaLancetPro"/>
          <w:lang w:eastAsia="en-AU"/>
        </w:rPr>
        <w:t>ly</w:t>
      </w:r>
      <w:r w:rsidR="00520E45">
        <w:rPr>
          <w:rFonts w:eastAsia="ScalaLancetPro"/>
          <w:lang w:eastAsia="en-AU"/>
        </w:rPr>
        <w:fldChar w:fldCharType="begin">
          <w:fldData xml:space="preserve">PEVuZE5vdGU+PENpdGU+PEF1dGhvcj5Eb3JlPC9BdXRob3I+PFllYXI+MjAxMDwvWWVhcj48UmVj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</w:fldData>
        </w:fldChar>
      </w:r>
      <w:r w:rsidR="000453E9">
        <w:rPr>
          <w:rFonts w:eastAsia="ScalaLancetPro"/>
          <w:lang w:eastAsia="en-AU"/>
        </w:rPr>
        <w:instrText xml:space="preserve"> ADDIN EN.CITE </w:instrText>
      </w:r>
      <w:r w:rsidR="00520E45">
        <w:rPr>
          <w:rFonts w:eastAsia="ScalaLancetPro"/>
          <w:lang w:eastAsia="en-AU"/>
        </w:rPr>
        <w:fldChar w:fldCharType="begin">
          <w:fldData xml:space="preserve">PEVuZE5vdGU+PENpdGU+PEF1dGhvcj5Eb3JlPC9BdXRob3I+PFllYXI+MjAxMDwvWWVhcj48UmVj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</w:fldData>
        </w:fldChar>
      </w:r>
      <w:r w:rsidR="000453E9">
        <w:rPr>
          <w:rFonts w:eastAsia="ScalaLancetPro"/>
          <w:lang w:eastAsia="en-AU"/>
        </w:rPr>
        <w:instrText xml:space="preserve"> ADDIN EN.CITE.DATA </w:instrText>
      </w:r>
      <w:r w:rsidR="00520E45">
        <w:rPr>
          <w:rFonts w:eastAsia="ScalaLancetPro"/>
          <w:lang w:eastAsia="en-AU"/>
        </w:rPr>
      </w:r>
      <w:r w:rsidR="00520E45">
        <w:rPr>
          <w:rFonts w:eastAsia="ScalaLancetPro"/>
          <w:lang w:eastAsia="en-AU"/>
        </w:rPr>
        <w:fldChar w:fldCharType="end"/>
      </w:r>
      <w:r w:rsidR="00520E45">
        <w:rPr>
          <w:rFonts w:eastAsia="ScalaLancetPro"/>
          <w:lang w:eastAsia="en-AU"/>
        </w:rPr>
      </w:r>
      <w:r w:rsidR="00520E45">
        <w:rPr>
          <w:rFonts w:eastAsia="ScalaLancetPro"/>
          <w:lang w:eastAsia="en-AU"/>
        </w:rPr>
        <w:fldChar w:fldCharType="separate"/>
      </w:r>
      <w:r w:rsidR="007C1C70">
        <w:rPr>
          <w:rFonts w:eastAsia="ScalaLancetPro"/>
          <w:noProof/>
          <w:lang w:eastAsia="en-AU"/>
        </w:rPr>
        <w:t>[</w:t>
      </w:r>
      <w:hyperlink w:anchor="_ENREF_15" w:tooltip="Dore, 2010 #15" w:history="1">
        <w:r w:rsidR="00E340C6">
          <w:rPr>
            <w:rFonts w:eastAsia="ScalaLancetPro"/>
            <w:noProof/>
            <w:lang w:eastAsia="en-AU"/>
          </w:rPr>
          <w:t>15</w:t>
        </w:r>
      </w:hyperlink>
      <w:r w:rsidR="007C1C70">
        <w:rPr>
          <w:rFonts w:eastAsia="ScalaLancetPro"/>
          <w:noProof/>
          <w:lang w:eastAsia="en-AU"/>
        </w:rPr>
        <w:t>]</w:t>
      </w:r>
      <w:r w:rsidR="00520E45">
        <w:rPr>
          <w:rFonts w:eastAsia="ScalaLancetPro"/>
          <w:lang w:eastAsia="en-AU"/>
        </w:rPr>
        <w:fldChar w:fldCharType="end"/>
      </w:r>
      <w:r w:rsidR="0075775F">
        <w:rPr>
          <w:rFonts w:eastAsia="ScalaLancetPro"/>
          <w:lang w:eastAsia="en-AU"/>
        </w:rPr>
        <w:t xml:space="preserve">.  </w:t>
      </w:r>
      <w:r>
        <w:rPr>
          <w:rFonts w:eastAsia="ScalaLancetPro"/>
          <w:lang w:eastAsia="en-AU"/>
        </w:rPr>
        <w:t xml:space="preserve">Therefore, while the mechanism </w:t>
      </w:r>
      <w:r w:rsidR="00767E9D">
        <w:rPr>
          <w:rFonts w:eastAsia="ScalaLancetPro"/>
          <w:lang w:eastAsia="en-AU"/>
        </w:rPr>
        <w:t xml:space="preserve">and direction of effect </w:t>
      </w:r>
      <w:r>
        <w:rPr>
          <w:rFonts w:eastAsia="ScalaLancetPro"/>
          <w:lang w:eastAsia="en-AU"/>
        </w:rPr>
        <w:t xml:space="preserve">remains controversial, </w:t>
      </w:r>
      <w:r w:rsidR="00767E9D">
        <w:rPr>
          <w:rFonts w:eastAsia="ScalaLancetPro"/>
          <w:lang w:eastAsia="en-AU"/>
        </w:rPr>
        <w:t xml:space="preserve">the evidence suggests that </w:t>
      </w:r>
      <w:r>
        <w:rPr>
          <w:rFonts w:eastAsia="ScalaLancetPro"/>
          <w:lang w:eastAsia="en-AU"/>
        </w:rPr>
        <w:t xml:space="preserve">bisphosphonates have </w:t>
      </w:r>
      <w:r w:rsidR="00767E9D">
        <w:rPr>
          <w:rFonts w:eastAsia="ScalaLancetPro"/>
          <w:lang w:eastAsia="en-AU"/>
        </w:rPr>
        <w:t>effects at the subchondral bone</w:t>
      </w:r>
      <w:r>
        <w:rPr>
          <w:rFonts w:eastAsia="ScalaLancetPro"/>
          <w:lang w:eastAsia="en-AU"/>
        </w:rPr>
        <w:t>.</w:t>
      </w:r>
      <w:r w:rsidR="00767E9D">
        <w:rPr>
          <w:rFonts w:eastAsia="ScalaLancetPro"/>
          <w:lang w:eastAsia="en-AU"/>
        </w:rPr>
        <w:t xml:space="preserve">  Longitudinal studies (especially randomised trials) are required to assess the effect on patients with OA.</w:t>
      </w:r>
    </w:p>
    <w:p w:rsidR="003073D6" w:rsidRDefault="003073D6" w:rsidP="00FD3979">
      <w:pPr>
        <w:pStyle w:val="ManuscriptDS"/>
        <w:spacing w:after="0"/>
        <w:rPr>
          <w:rFonts w:eastAsia="ScalaLancetPro"/>
          <w:lang w:eastAsia="en-AU"/>
        </w:rPr>
      </w:pPr>
    </w:p>
    <w:p w:rsidR="006A3A03" w:rsidRDefault="001D4D6C">
      <w:pPr>
        <w:pStyle w:val="ManuscriptDS"/>
        <w:spacing w:after="0"/>
        <w:rPr>
          <w:rFonts w:eastAsia="ScalaLancetPro"/>
          <w:lang w:eastAsia="en-AU"/>
        </w:rPr>
      </w:pPr>
      <w:r>
        <w:rPr>
          <w:rFonts w:eastAsia="ScalaLancetPro"/>
          <w:lang w:eastAsia="en-AU"/>
        </w:rPr>
        <w:lastRenderedPageBreak/>
        <w:t xml:space="preserve">The effects of bisphosphonates on bone and cartilage </w:t>
      </w:r>
      <w:r w:rsidR="00194B2B">
        <w:rPr>
          <w:rFonts w:eastAsia="ScalaLancetPro"/>
          <w:lang w:eastAsia="en-AU"/>
        </w:rPr>
        <w:t xml:space="preserve">endpoints </w:t>
      </w:r>
      <w:r>
        <w:rPr>
          <w:rFonts w:eastAsia="ScalaLancetPro"/>
          <w:lang w:eastAsia="en-AU"/>
        </w:rPr>
        <w:t xml:space="preserve">would be expected to take </w:t>
      </w:r>
      <w:r w:rsidR="00A37181">
        <w:rPr>
          <w:rFonts w:eastAsia="ScalaLancetPro"/>
          <w:lang w:eastAsia="en-AU"/>
        </w:rPr>
        <w:t>months or years to be evident.</w:t>
      </w:r>
      <w:r w:rsidR="00691AD4">
        <w:rPr>
          <w:rFonts w:eastAsia="ScalaLancetPro"/>
          <w:lang w:eastAsia="en-AU"/>
        </w:rPr>
        <w:t xml:space="preserve"> </w:t>
      </w:r>
      <w:r w:rsidR="00D93AB9">
        <w:rPr>
          <w:rFonts w:eastAsia="ScalaLancetPro"/>
          <w:lang w:eastAsia="en-AU"/>
        </w:rPr>
        <w:t xml:space="preserve">In terms of structural endpoints, </w:t>
      </w:r>
      <w:r w:rsidR="000C4C3F">
        <w:rPr>
          <w:rFonts w:eastAsia="ScalaLancetPro"/>
          <w:lang w:eastAsia="en-AU"/>
        </w:rPr>
        <w:t xml:space="preserve">we observed </w:t>
      </w:r>
      <w:r w:rsidR="00C865E8" w:rsidRPr="00C865E8">
        <w:rPr>
          <w:rFonts w:eastAsia="ScalaLancetPro"/>
          <w:lang w:eastAsia="en-AU"/>
        </w:rPr>
        <w:t xml:space="preserve">a trend to reduction of </w:t>
      </w:r>
      <w:r w:rsidR="00EC3DC2">
        <w:rPr>
          <w:rFonts w:eastAsia="ScalaLancetPro"/>
          <w:lang w:eastAsia="en-AU"/>
        </w:rPr>
        <w:t xml:space="preserve">joint space </w:t>
      </w:r>
      <w:r w:rsidR="00C865E8" w:rsidRPr="00C865E8">
        <w:rPr>
          <w:rFonts w:eastAsia="ScalaLancetPro"/>
          <w:lang w:eastAsia="en-AU"/>
        </w:rPr>
        <w:t xml:space="preserve">loss over the </w:t>
      </w:r>
      <w:r w:rsidR="00A37181">
        <w:rPr>
          <w:rFonts w:eastAsia="ScalaLancetPro"/>
          <w:lang w:eastAsia="en-AU"/>
        </w:rPr>
        <w:t xml:space="preserve">4 year </w:t>
      </w:r>
      <w:r w:rsidR="00C865E8" w:rsidRPr="00C865E8">
        <w:rPr>
          <w:rFonts w:eastAsia="ScalaLancetPro"/>
          <w:lang w:eastAsia="en-AU"/>
        </w:rPr>
        <w:t>period of observation</w:t>
      </w:r>
      <w:r w:rsidR="009A01D5">
        <w:rPr>
          <w:rFonts w:eastAsia="ScalaLancetPro"/>
          <w:lang w:eastAsia="en-AU"/>
        </w:rPr>
        <w:t xml:space="preserve"> with reduction in </w:t>
      </w:r>
      <w:r w:rsidR="00A37181">
        <w:rPr>
          <w:rFonts w:eastAsia="ScalaLancetPro"/>
          <w:lang w:eastAsia="en-AU"/>
        </w:rPr>
        <w:t xml:space="preserve">the </w:t>
      </w:r>
      <w:r w:rsidR="009A01D5">
        <w:rPr>
          <w:rFonts w:eastAsia="ScalaLancetPro"/>
          <w:lang w:eastAsia="en-AU"/>
        </w:rPr>
        <w:t>proportion of progressors in the bisphosphonate group</w:t>
      </w:r>
      <w:r w:rsidR="00C865E8" w:rsidRPr="00C865E8">
        <w:rPr>
          <w:rFonts w:eastAsia="ScalaLancetPro"/>
          <w:lang w:eastAsia="en-AU"/>
        </w:rPr>
        <w:t xml:space="preserve">.  </w:t>
      </w:r>
      <w:r w:rsidR="000C4C3F">
        <w:rPr>
          <w:rFonts w:eastAsia="ScalaLancetPro"/>
          <w:lang w:eastAsia="en-AU"/>
        </w:rPr>
        <w:t>C</w:t>
      </w:r>
      <w:r w:rsidR="00C865E8" w:rsidRPr="00C865E8">
        <w:rPr>
          <w:rFonts w:eastAsia="ScalaLancetPro"/>
          <w:lang w:eastAsia="en-AU"/>
        </w:rPr>
        <w:t xml:space="preserve">linical trials </w:t>
      </w:r>
      <w:r w:rsidR="000C4C3F">
        <w:rPr>
          <w:rFonts w:eastAsia="ScalaLancetPro"/>
          <w:lang w:eastAsia="en-AU"/>
        </w:rPr>
        <w:t>with</w:t>
      </w:r>
      <w:r w:rsidR="00C865E8" w:rsidRPr="00C865E8">
        <w:rPr>
          <w:rFonts w:eastAsia="ScalaLancetPro"/>
          <w:lang w:eastAsia="en-AU"/>
        </w:rPr>
        <w:t xml:space="preserve"> structure modification </w:t>
      </w:r>
      <w:r w:rsidR="000C4C3F">
        <w:rPr>
          <w:rFonts w:eastAsia="ScalaLancetPro"/>
          <w:lang w:eastAsia="en-AU"/>
        </w:rPr>
        <w:t xml:space="preserve">endpoints typically </w:t>
      </w:r>
      <w:r w:rsidR="00C865E8" w:rsidRPr="00C865E8">
        <w:rPr>
          <w:rFonts w:eastAsia="ScalaLancetPro"/>
          <w:lang w:eastAsia="en-AU"/>
        </w:rPr>
        <w:t>require hundreds of patients per arm to demonstrate a statistically significant effect over time</w:t>
      </w:r>
      <w:r w:rsidR="000C4C3F">
        <w:rPr>
          <w:rFonts w:eastAsia="ScalaLancetPro"/>
          <w:lang w:eastAsia="en-AU"/>
        </w:rPr>
        <w:t xml:space="preserve">.  Therefore the 55 bisphosphonate users and </w:t>
      </w:r>
      <w:r w:rsidR="000C4C3F" w:rsidRPr="00B51793">
        <w:rPr>
          <w:lang w:eastAsia="en-GB"/>
        </w:rPr>
        <w:t>268</w:t>
      </w:r>
      <w:r w:rsidR="000C4C3F">
        <w:rPr>
          <w:lang w:eastAsia="en-GB"/>
        </w:rPr>
        <w:t xml:space="preserve"> non-users meeting the </w:t>
      </w:r>
      <w:r w:rsidR="000C4C3F">
        <w:rPr>
          <w:rFonts w:eastAsia="ScalaLancetPro"/>
          <w:lang w:eastAsia="en-AU"/>
        </w:rPr>
        <w:t>clinical trial criteria in the OAI result in suboptimal power to assess structural endpoints.  Additionally, t</w:t>
      </w:r>
      <w:r w:rsidR="00C865E8" w:rsidRPr="00C865E8">
        <w:rPr>
          <w:rFonts w:eastAsia="ScalaLancetPro"/>
          <w:lang w:eastAsia="en-AU"/>
        </w:rPr>
        <w:t xml:space="preserve">he reduction in compliance </w:t>
      </w:r>
      <w:r>
        <w:rPr>
          <w:rFonts w:eastAsia="ScalaLancetPro"/>
          <w:lang w:eastAsia="en-AU"/>
        </w:rPr>
        <w:t>in this cohort</w:t>
      </w:r>
      <w:r w:rsidR="00691AD4">
        <w:rPr>
          <w:rFonts w:eastAsia="ScalaLancetPro"/>
          <w:lang w:eastAsia="en-AU"/>
        </w:rPr>
        <w:t xml:space="preserve"> </w:t>
      </w:r>
      <w:r w:rsidR="00C865E8" w:rsidRPr="00C865E8">
        <w:rPr>
          <w:rFonts w:eastAsia="ScalaLancetPro"/>
          <w:lang w:eastAsia="en-AU"/>
        </w:rPr>
        <w:t>diluted differences between bisphosphonate users and non users from Year 4</w:t>
      </w:r>
      <w:r w:rsidR="00A7719E">
        <w:rPr>
          <w:rFonts w:eastAsia="ScalaLancetPro"/>
          <w:lang w:eastAsia="en-AU"/>
        </w:rPr>
        <w:t>, further reducing available power</w:t>
      </w:r>
      <w:r w:rsidR="00C865E8" w:rsidRPr="00C865E8">
        <w:rPr>
          <w:rFonts w:eastAsia="ScalaLancetPro"/>
          <w:lang w:eastAsia="en-AU"/>
        </w:rPr>
        <w:t xml:space="preserve">.  </w:t>
      </w:r>
    </w:p>
    <w:p w:rsidR="006A3A03" w:rsidRDefault="006A3A03">
      <w:pPr>
        <w:pStyle w:val="ManuscriptDS"/>
        <w:spacing w:after="0"/>
        <w:rPr>
          <w:rFonts w:eastAsia="ScalaLancetPro"/>
          <w:lang w:eastAsia="en-AU"/>
        </w:rPr>
      </w:pPr>
    </w:p>
    <w:p w:rsidR="00FD3979" w:rsidRDefault="00FD3979">
      <w:pPr>
        <w:pStyle w:val="ManuscriptDS"/>
        <w:spacing w:after="0"/>
        <w:rPr>
          <w:rFonts w:eastAsia="ScalaLancetPro"/>
          <w:lang w:eastAsia="en-AU"/>
        </w:rPr>
      </w:pPr>
      <w:r>
        <w:rPr>
          <w:rFonts w:eastAsia="ScalaLancetPro"/>
          <w:lang w:eastAsia="en-AU"/>
        </w:rPr>
        <w:t xml:space="preserve">Strengths of this study </w:t>
      </w:r>
      <w:r w:rsidR="002620DF">
        <w:rPr>
          <w:rFonts w:eastAsia="ScalaLancetPro"/>
          <w:lang w:eastAsia="en-AU"/>
        </w:rPr>
        <w:t>include</w:t>
      </w:r>
      <w:r>
        <w:rPr>
          <w:rFonts w:eastAsia="ScalaLancetPro"/>
          <w:lang w:eastAsia="en-AU"/>
        </w:rPr>
        <w:t xml:space="preserve"> the large size of the underlying cohort (the OAI), the long duration of follow up (4 years, with data collection ongoing) and the comprehensive nature of data collection, including radiology and clinical data.</w:t>
      </w:r>
      <w:r w:rsidR="002620DF">
        <w:rPr>
          <w:rFonts w:eastAsia="ScalaLancetPro"/>
          <w:lang w:eastAsia="en-AU"/>
        </w:rPr>
        <w:t xml:space="preserve">  Additionally, as bisphosphonates are already off patent or soon to be off patent, large randomised trials of bisphosphonate use with </w:t>
      </w:r>
      <w:r w:rsidR="00E33421">
        <w:rPr>
          <w:rFonts w:eastAsia="ScalaLancetPro"/>
          <w:lang w:eastAsia="en-AU"/>
        </w:rPr>
        <w:t xml:space="preserve">osteoarthritis outcomes over such long periods of time (4-5 years) </w:t>
      </w:r>
      <w:r w:rsidR="002620DF">
        <w:rPr>
          <w:rFonts w:eastAsia="ScalaLancetPro"/>
          <w:lang w:eastAsia="en-AU"/>
        </w:rPr>
        <w:t>are unlikely to occur, rendering observational studies more valuable.</w:t>
      </w:r>
    </w:p>
    <w:p w:rsidR="00FD3979" w:rsidRDefault="00FD3979">
      <w:pPr>
        <w:pStyle w:val="ManuscriptDS"/>
        <w:spacing w:after="0"/>
        <w:rPr>
          <w:rFonts w:eastAsia="ScalaLancetPro"/>
          <w:lang w:eastAsia="en-AU"/>
        </w:rPr>
      </w:pPr>
    </w:p>
    <w:p w:rsidR="006A3A03" w:rsidRDefault="00C865E8">
      <w:pPr>
        <w:pStyle w:val="ManuscriptDS"/>
        <w:spacing w:after="0"/>
        <w:rPr>
          <w:rFonts w:eastAsia="ScalaLancetPro"/>
          <w:lang w:eastAsia="en-AU"/>
        </w:rPr>
      </w:pPr>
      <w:r w:rsidRPr="00C865E8">
        <w:rPr>
          <w:rFonts w:eastAsia="ScalaLancetPro"/>
          <w:lang w:eastAsia="en-AU"/>
        </w:rPr>
        <w:t>There are</w:t>
      </w:r>
      <w:r w:rsidR="0053142B">
        <w:rPr>
          <w:rFonts w:eastAsia="ScalaLancetPro"/>
          <w:lang w:eastAsia="en-AU"/>
        </w:rPr>
        <w:t xml:space="preserve"> other</w:t>
      </w:r>
      <w:r w:rsidRPr="00C865E8">
        <w:rPr>
          <w:rFonts w:eastAsia="ScalaLancetPro"/>
          <w:lang w:eastAsia="en-AU"/>
        </w:rPr>
        <w:t xml:space="preserve"> limitations to this study.  </w:t>
      </w:r>
      <w:r w:rsidR="008E25BA">
        <w:rPr>
          <w:rFonts w:eastAsia="ScalaLancetPro"/>
          <w:lang w:eastAsia="en-AU"/>
        </w:rPr>
        <w:t>As t</w:t>
      </w:r>
      <w:r w:rsidRPr="00C865E8">
        <w:rPr>
          <w:rFonts w:eastAsia="ScalaLancetPro"/>
          <w:lang w:eastAsia="en-AU"/>
        </w:rPr>
        <w:t xml:space="preserve">his </w:t>
      </w:r>
      <w:r w:rsidR="008E25BA">
        <w:rPr>
          <w:rFonts w:eastAsia="ScalaLancetPro"/>
          <w:lang w:eastAsia="en-AU"/>
        </w:rPr>
        <w:t xml:space="preserve">was </w:t>
      </w:r>
      <w:r w:rsidRPr="00C865E8">
        <w:rPr>
          <w:rFonts w:eastAsia="ScalaLancetPro"/>
          <w:lang w:eastAsia="en-AU"/>
        </w:rPr>
        <w:t xml:space="preserve">an observational study rather than a randomised clinical trial; there were baseline differences </w:t>
      </w:r>
      <w:r w:rsidR="00A7719E">
        <w:rPr>
          <w:rFonts w:eastAsia="ScalaLancetPro"/>
          <w:lang w:eastAsia="en-AU"/>
        </w:rPr>
        <w:t xml:space="preserve">between bisphosphonate users and non-users, and we cannot be certain that the groups were otherwise statistically equivalent. </w:t>
      </w:r>
      <w:r w:rsidRPr="00C865E8">
        <w:rPr>
          <w:rFonts w:eastAsia="ScalaLancetPro"/>
          <w:lang w:eastAsia="en-AU"/>
        </w:rPr>
        <w:t xml:space="preserve"> Bisphosphonate use</w:t>
      </w:r>
      <w:r w:rsidR="00A7719E">
        <w:rPr>
          <w:rFonts w:eastAsia="ScalaLancetPro"/>
          <w:lang w:eastAsia="en-AU"/>
        </w:rPr>
        <w:t xml:space="preserve"> was </w:t>
      </w:r>
      <w:r w:rsidRPr="00C865E8">
        <w:rPr>
          <w:rFonts w:eastAsia="ScalaLancetPro"/>
          <w:lang w:eastAsia="en-AU"/>
        </w:rPr>
        <w:t>self reported</w:t>
      </w:r>
      <w:r w:rsidR="00A7719E">
        <w:rPr>
          <w:rFonts w:eastAsia="ScalaLancetPro"/>
          <w:lang w:eastAsia="en-AU"/>
        </w:rPr>
        <w:t xml:space="preserve"> simply as use or non-use</w:t>
      </w:r>
      <w:r w:rsidR="0053142B">
        <w:rPr>
          <w:rFonts w:eastAsia="ScalaLancetPro"/>
          <w:lang w:eastAsia="en-AU"/>
        </w:rPr>
        <w:t xml:space="preserve"> and </w:t>
      </w:r>
      <w:r w:rsidR="00A7719E">
        <w:rPr>
          <w:rFonts w:eastAsia="ScalaLancetPro"/>
          <w:lang w:eastAsia="en-AU"/>
        </w:rPr>
        <w:t xml:space="preserve">we have no method to validate compliance.  While bisphosphonate users mostly used alendronate, use of other bisphosphonates </w:t>
      </w:r>
      <w:r w:rsidR="00A7719E">
        <w:rPr>
          <w:rFonts w:eastAsia="ScalaLancetPro"/>
          <w:lang w:eastAsia="en-AU"/>
        </w:rPr>
        <w:lastRenderedPageBreak/>
        <w:t xml:space="preserve">occurred, and the existing sample size precluded further subgroup analyses.  These agents have </w:t>
      </w:r>
      <w:r w:rsidR="00E8534F">
        <w:rPr>
          <w:rFonts w:eastAsia="ScalaLancetPro"/>
          <w:lang w:eastAsia="en-AU"/>
        </w:rPr>
        <w:t xml:space="preserve">different potencies and </w:t>
      </w:r>
      <w:r w:rsidR="00A7719E">
        <w:rPr>
          <w:rFonts w:eastAsia="ScalaLancetPro"/>
          <w:lang w:eastAsia="en-AU"/>
        </w:rPr>
        <w:t>slightly different mechanisms of action, which could affect the pain and structural modification outcomes</w:t>
      </w:r>
      <w:r w:rsidRPr="00C865E8">
        <w:rPr>
          <w:rFonts w:eastAsia="ScalaLancetPro"/>
          <w:lang w:eastAsia="en-AU"/>
        </w:rPr>
        <w:t>.</w:t>
      </w:r>
      <w:r w:rsidR="002620DF">
        <w:rPr>
          <w:rFonts w:eastAsia="ScalaLancetPro"/>
          <w:lang w:eastAsia="en-AU"/>
        </w:rPr>
        <w:t xml:space="preserve">  Poor compliance with oral bisphosphonates continues to be an ongoing concern</w:t>
      </w:r>
      <w:r w:rsidR="00CC27F1">
        <w:rPr>
          <w:rFonts w:eastAsia="ScalaLancetPro"/>
          <w:lang w:eastAsia="en-AU"/>
        </w:rPr>
        <w:t xml:space="preserve"> in the community</w:t>
      </w:r>
      <w:r w:rsidR="00520E45">
        <w:rPr>
          <w:rFonts w:eastAsia="ScalaLancetPro"/>
          <w:lang w:eastAsia="en-AU"/>
        </w:rPr>
        <w:fldChar w:fldCharType="begin">
          <w:fldData xml:space="preserve">PEVuZE5vdGU+PENpdGU+PEF1dGhvcj5TYW1icm9vazwvQXV0aG9yPjxZZWFyPjIwMDY8L1llYXI+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==
</w:fldData>
        </w:fldChar>
      </w:r>
      <w:r w:rsidR="00AB6497">
        <w:rPr>
          <w:rFonts w:eastAsia="ScalaLancetPro"/>
          <w:lang w:eastAsia="en-AU"/>
        </w:rPr>
        <w:instrText xml:space="preserve"> ADDIN EN.CITE </w:instrText>
      </w:r>
      <w:r w:rsidR="00520E45">
        <w:rPr>
          <w:rFonts w:eastAsia="ScalaLancetPro"/>
          <w:lang w:eastAsia="en-AU"/>
        </w:rPr>
        <w:fldChar w:fldCharType="begin">
          <w:fldData xml:space="preserve">PEVuZE5vdGU+PENpdGU+PEF1dGhvcj5TYW1icm9vazwvQXV0aG9yPjxZZWFyPjIwMDY8L1llYXI+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==
</w:fldData>
        </w:fldChar>
      </w:r>
      <w:r w:rsidR="00AB6497">
        <w:rPr>
          <w:rFonts w:eastAsia="ScalaLancetPro"/>
          <w:lang w:eastAsia="en-AU"/>
        </w:rPr>
        <w:instrText xml:space="preserve"> ADDIN EN.CITE.DATA </w:instrText>
      </w:r>
      <w:r w:rsidR="00520E45">
        <w:rPr>
          <w:rFonts w:eastAsia="ScalaLancetPro"/>
          <w:lang w:eastAsia="en-AU"/>
        </w:rPr>
      </w:r>
      <w:r w:rsidR="00520E45">
        <w:rPr>
          <w:rFonts w:eastAsia="ScalaLancetPro"/>
          <w:lang w:eastAsia="en-AU"/>
        </w:rPr>
        <w:fldChar w:fldCharType="end"/>
      </w:r>
      <w:r w:rsidR="00520E45">
        <w:rPr>
          <w:rFonts w:eastAsia="ScalaLancetPro"/>
          <w:lang w:eastAsia="en-AU"/>
        </w:rPr>
      </w:r>
      <w:r w:rsidR="00520E45">
        <w:rPr>
          <w:rFonts w:eastAsia="ScalaLancetPro"/>
          <w:lang w:eastAsia="en-AU"/>
        </w:rPr>
        <w:fldChar w:fldCharType="separate"/>
      </w:r>
      <w:r w:rsidR="00AB6497">
        <w:rPr>
          <w:rFonts w:eastAsia="ScalaLancetPro"/>
          <w:noProof/>
          <w:lang w:eastAsia="en-AU"/>
        </w:rPr>
        <w:t>[</w:t>
      </w:r>
      <w:hyperlink w:anchor="_ENREF_43" w:tooltip="Sambrook, 2006 #26" w:history="1">
        <w:r w:rsidR="00E340C6">
          <w:rPr>
            <w:rFonts w:eastAsia="ScalaLancetPro"/>
            <w:noProof/>
            <w:lang w:eastAsia="en-AU"/>
          </w:rPr>
          <w:t>43</w:t>
        </w:r>
      </w:hyperlink>
      <w:r w:rsidR="00AB6497">
        <w:rPr>
          <w:rFonts w:eastAsia="ScalaLancetPro"/>
          <w:noProof/>
          <w:lang w:eastAsia="en-AU"/>
        </w:rPr>
        <w:t xml:space="preserve">, </w:t>
      </w:r>
      <w:hyperlink w:anchor="_ENREF_44" w:tooltip="Siris, 2006 #19" w:history="1">
        <w:r w:rsidR="00E340C6">
          <w:rPr>
            <w:rFonts w:eastAsia="ScalaLancetPro"/>
            <w:noProof/>
            <w:lang w:eastAsia="en-AU"/>
          </w:rPr>
          <w:t>44</w:t>
        </w:r>
      </w:hyperlink>
      <w:r w:rsidR="00AB6497">
        <w:rPr>
          <w:rFonts w:eastAsia="ScalaLancetPro"/>
          <w:noProof/>
          <w:lang w:eastAsia="en-AU"/>
        </w:rPr>
        <w:t>]</w:t>
      </w:r>
      <w:r w:rsidR="00520E45">
        <w:rPr>
          <w:rFonts w:eastAsia="ScalaLancetPro"/>
          <w:lang w:eastAsia="en-AU"/>
        </w:rPr>
        <w:fldChar w:fldCharType="end"/>
      </w:r>
      <w:r w:rsidR="002620DF">
        <w:rPr>
          <w:rFonts w:eastAsia="ScalaLancetPro"/>
          <w:lang w:eastAsia="en-AU"/>
        </w:rPr>
        <w:t xml:space="preserve">.  </w:t>
      </w:r>
      <w:r w:rsidR="002620DF" w:rsidRPr="00424B8A">
        <w:rPr>
          <w:rFonts w:eastAsia="ScalaLancetPro"/>
          <w:lang w:eastAsia="en-AU"/>
        </w:rPr>
        <w:t xml:space="preserve">We limited our bisphosphonate users </w:t>
      </w:r>
      <w:r w:rsidR="00424B8A" w:rsidRPr="00424B8A">
        <w:rPr>
          <w:rFonts w:eastAsia="ScalaLancetPro"/>
          <w:lang w:eastAsia="en-AU"/>
        </w:rPr>
        <w:t>to those using bisphosphonates for 3, 4 or 5 years</w:t>
      </w:r>
      <w:r w:rsidR="00424B8A">
        <w:rPr>
          <w:rFonts w:eastAsia="ScalaLancetPro"/>
          <w:lang w:eastAsia="en-AU"/>
        </w:rPr>
        <w:t xml:space="preserve">, but only 50% of these patients used for all 5 years.  </w:t>
      </w:r>
      <w:r w:rsidR="00AB6497">
        <w:rPr>
          <w:rFonts w:eastAsia="ScalaLancetPro"/>
          <w:lang w:eastAsia="en-AU"/>
        </w:rPr>
        <w:t>While t</w:t>
      </w:r>
      <w:r w:rsidR="00424B8A">
        <w:rPr>
          <w:rFonts w:eastAsia="ScalaLancetPro"/>
          <w:lang w:eastAsia="en-AU"/>
        </w:rPr>
        <w:t xml:space="preserve">his </w:t>
      </w:r>
      <w:r w:rsidR="00AB6497">
        <w:rPr>
          <w:rFonts w:eastAsia="ScalaLancetPro"/>
          <w:lang w:eastAsia="en-AU"/>
        </w:rPr>
        <w:t xml:space="preserve">potentially </w:t>
      </w:r>
      <w:r w:rsidR="00424B8A">
        <w:rPr>
          <w:rFonts w:eastAsia="ScalaLancetPro"/>
          <w:lang w:eastAsia="en-AU"/>
        </w:rPr>
        <w:t>reduce</w:t>
      </w:r>
      <w:r w:rsidR="00AB6497">
        <w:rPr>
          <w:rFonts w:eastAsia="ScalaLancetPro"/>
          <w:lang w:eastAsia="en-AU"/>
        </w:rPr>
        <w:t>s</w:t>
      </w:r>
      <w:r w:rsidR="00424B8A">
        <w:rPr>
          <w:rFonts w:eastAsia="ScalaLancetPro"/>
          <w:lang w:eastAsia="en-AU"/>
        </w:rPr>
        <w:t xml:space="preserve"> the effect size detected, </w:t>
      </w:r>
      <w:r w:rsidR="00AB6497">
        <w:rPr>
          <w:rFonts w:eastAsia="ScalaLancetPro"/>
          <w:lang w:eastAsia="en-AU"/>
        </w:rPr>
        <w:t>it does reflect treatment patterns in the community, and therefore provide good external validity for the findings.</w:t>
      </w:r>
    </w:p>
    <w:p w:rsidR="00AB6497" w:rsidRDefault="00AB6497">
      <w:pPr>
        <w:pStyle w:val="ManuscriptDS"/>
        <w:spacing w:after="0"/>
        <w:rPr>
          <w:rFonts w:eastAsia="ScalaLancetPro"/>
          <w:lang w:eastAsia="en-AU"/>
        </w:rPr>
      </w:pPr>
    </w:p>
    <w:p w:rsidR="006A3A03" w:rsidRDefault="00C865E8">
      <w:pPr>
        <w:pStyle w:val="ManuscriptDS"/>
        <w:spacing w:after="0"/>
        <w:rPr>
          <w:rFonts w:eastAsia="ScalaLancetPro"/>
          <w:lang w:eastAsia="en-AU"/>
        </w:rPr>
      </w:pPr>
      <w:r w:rsidRPr="00C865E8">
        <w:rPr>
          <w:rFonts w:eastAsia="ScalaLancetPro"/>
          <w:lang w:eastAsia="en-AU"/>
        </w:rPr>
        <w:t xml:space="preserve">In summary, this paper further strengthens the concept that </w:t>
      </w:r>
      <w:r w:rsidR="009A01D5">
        <w:rPr>
          <w:rFonts w:eastAsia="ScalaLancetPro"/>
          <w:lang w:eastAsia="en-AU"/>
        </w:rPr>
        <w:t>treatment with bisphosphonates</w:t>
      </w:r>
      <w:r w:rsidRPr="00C865E8">
        <w:rPr>
          <w:rFonts w:eastAsia="ScalaLancetPro"/>
          <w:lang w:eastAsia="en-AU"/>
        </w:rPr>
        <w:t xml:space="preserve"> may have beneficial symptomatic and perhaps structural benefits for </w:t>
      </w:r>
      <w:r w:rsidR="009A01D5">
        <w:rPr>
          <w:rFonts w:eastAsia="ScalaLancetPro"/>
          <w:lang w:eastAsia="en-AU"/>
        </w:rPr>
        <w:t>people with OA</w:t>
      </w:r>
      <w:r w:rsidRPr="00C865E8">
        <w:rPr>
          <w:rFonts w:eastAsia="ScalaLancetPro"/>
          <w:lang w:eastAsia="en-AU"/>
        </w:rPr>
        <w:t xml:space="preserve">.  </w:t>
      </w:r>
      <w:r w:rsidR="009A01D5">
        <w:rPr>
          <w:rFonts w:eastAsia="ScalaLancetPro"/>
          <w:lang w:eastAsia="en-AU"/>
        </w:rPr>
        <w:t>Therapeutic agents with bone-modifying potential require further exploration</w:t>
      </w:r>
      <w:r w:rsidRPr="00C865E8">
        <w:rPr>
          <w:rFonts w:eastAsia="ScalaLancetPro"/>
          <w:lang w:eastAsia="en-AU"/>
        </w:rPr>
        <w:t xml:space="preserve"> for a field lacking effective therapeutic options.  </w:t>
      </w:r>
    </w:p>
    <w:p w:rsidR="006A3A03" w:rsidRDefault="006A3A03">
      <w:pPr>
        <w:pStyle w:val="ManuscriptDS"/>
        <w:spacing w:after="0"/>
        <w:rPr>
          <w:rFonts w:eastAsia="ScalaLancetPro"/>
          <w:lang w:eastAsia="en-AU"/>
        </w:rPr>
      </w:pPr>
    </w:p>
    <w:p w:rsidR="004C3922" w:rsidRPr="004C3922" w:rsidRDefault="004C3922" w:rsidP="004C3922">
      <w:pPr>
        <w:spacing w:after="0" w:line="480" w:lineRule="auto"/>
        <w:rPr>
          <w:rFonts w:cs="Arial"/>
          <w:b/>
          <w:szCs w:val="24"/>
          <w:lang w:val="en-GB"/>
        </w:rPr>
      </w:pPr>
      <w:r w:rsidRPr="004C3922">
        <w:rPr>
          <w:rFonts w:cs="Arial"/>
          <w:b/>
          <w:szCs w:val="24"/>
          <w:lang w:val="en-GB"/>
        </w:rPr>
        <w:t>Acknowledgements</w:t>
      </w:r>
    </w:p>
    <w:p w:rsidR="004C3922" w:rsidRPr="004C3922" w:rsidRDefault="004C3922" w:rsidP="004C3922">
      <w:pPr>
        <w:spacing w:after="0" w:line="480" w:lineRule="auto"/>
        <w:rPr>
          <w:rFonts w:cs="Arial"/>
          <w:szCs w:val="24"/>
          <w:lang w:val="en-GB"/>
        </w:rPr>
      </w:pPr>
      <w:r w:rsidRPr="004C3922">
        <w:rPr>
          <w:rFonts w:cs="Arial"/>
          <w:szCs w:val="24"/>
          <w:lang w:val="en-GB"/>
        </w:rPr>
        <w:t xml:space="preserve">SRK, EMAH and PGC are funded in part by Arthritis Research UK and the NIHR Leeds Musculoskeletal Biomedical Research Unit. </w:t>
      </w:r>
      <w:r w:rsidR="0041067E">
        <w:rPr>
          <w:rFonts w:cs="Arial"/>
          <w:szCs w:val="24"/>
          <w:lang w:val="en-GB"/>
        </w:rPr>
        <w:t>L</w:t>
      </w:r>
      <w:r w:rsidR="00484304">
        <w:rPr>
          <w:rFonts w:cs="Arial"/>
          <w:szCs w:val="24"/>
          <w:lang w:val="en-GB"/>
        </w:rPr>
        <w:t>L</w:t>
      </w:r>
      <w:r w:rsidR="0041067E">
        <w:rPr>
          <w:rFonts w:cs="Arial"/>
          <w:szCs w:val="24"/>
          <w:lang w:val="en-GB"/>
        </w:rPr>
        <w:t xml:space="preserve">L was funded by an OARSI </w:t>
      </w:r>
      <w:r w:rsidR="002E62B4">
        <w:rPr>
          <w:rFonts w:cs="Arial"/>
          <w:szCs w:val="24"/>
          <w:lang w:val="en-GB"/>
        </w:rPr>
        <w:t>Young Investigator Scholarship</w:t>
      </w:r>
      <w:r w:rsidR="0041067E">
        <w:rPr>
          <w:rFonts w:cs="Arial"/>
          <w:szCs w:val="24"/>
          <w:lang w:val="en-GB"/>
        </w:rPr>
        <w:t>.</w:t>
      </w:r>
      <w:r w:rsidR="00E344F1">
        <w:rPr>
          <w:rFonts w:cs="Arial"/>
          <w:szCs w:val="24"/>
          <w:lang w:val="en-GB"/>
        </w:rPr>
        <w:t xml:space="preserve"> </w:t>
      </w:r>
      <w:r w:rsidRPr="004C3922">
        <w:rPr>
          <w:rFonts w:cs="Arial"/>
          <w:color w:val="000000"/>
          <w:szCs w:val="24"/>
          <w:lang w:val="en-GB"/>
        </w:rPr>
        <w:t xml:space="preserve">The OAI is a public-private partnership comprised of five contracts (N01-AR-2-2258; N01-AR-2-2259; N01-AR-2-2260; N01-AR-2-2261; N01-AR-2-2262) funded by the National Institutes of Health, a branch of the Department of Health and Human Services, and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w:t>
      </w:r>
      <w:r w:rsidRPr="004C3922">
        <w:rPr>
          <w:rFonts w:cs="Arial"/>
          <w:color w:val="000000"/>
          <w:szCs w:val="24"/>
          <w:lang w:val="en-GB"/>
        </w:rPr>
        <w:lastRenderedPageBreak/>
        <w:t>necessarily reflect the opinions or views of the OAI investigators, the NIH, or the private funding partners.</w:t>
      </w:r>
    </w:p>
    <w:p w:rsidR="006A3A03" w:rsidRDefault="006A3A03">
      <w:pPr>
        <w:pStyle w:val="ManuscriptDS"/>
        <w:spacing w:after="0"/>
        <w:rPr>
          <w:rFonts w:eastAsia="ScalaLancetPro"/>
          <w:lang w:eastAsia="en-AU"/>
        </w:rPr>
      </w:pPr>
    </w:p>
    <w:p w:rsidR="0041067E" w:rsidRDefault="0041067E" w:rsidP="0041067E">
      <w:pPr>
        <w:spacing w:after="0" w:line="480" w:lineRule="auto"/>
        <w:rPr>
          <w:rFonts w:cs="Arial"/>
          <w:szCs w:val="24"/>
          <w:lang w:val="en-GB"/>
        </w:rPr>
      </w:pPr>
      <w:r w:rsidRPr="0041067E">
        <w:rPr>
          <w:rFonts w:cs="Arial"/>
          <w:i/>
          <w:szCs w:val="24"/>
          <w:lang w:val="en-GB"/>
        </w:rPr>
        <w:t>Competing interests:</w:t>
      </w:r>
      <w:r w:rsidR="00E344F1">
        <w:rPr>
          <w:rFonts w:cs="Arial"/>
          <w:i/>
          <w:szCs w:val="24"/>
          <w:lang w:val="en-GB"/>
        </w:rPr>
        <w:t xml:space="preserve"> </w:t>
      </w:r>
      <w:r w:rsidR="00E344F1">
        <w:rPr>
          <w:rFonts w:cs="Arial"/>
          <w:szCs w:val="24"/>
          <w:lang w:val="en-GB"/>
        </w:rPr>
        <w:t>None of the authors have any conflicts of interests to declare</w:t>
      </w:r>
    </w:p>
    <w:p w:rsidR="002218B7" w:rsidRPr="0041067E" w:rsidRDefault="002218B7" w:rsidP="0041067E">
      <w:pPr>
        <w:spacing w:after="0" w:line="480" w:lineRule="auto"/>
        <w:rPr>
          <w:rFonts w:cs="Arial"/>
          <w:szCs w:val="24"/>
          <w:lang w:val="en-GB"/>
        </w:rPr>
      </w:pPr>
    </w:p>
    <w:p w:rsidR="0041067E" w:rsidRPr="0041067E" w:rsidRDefault="0041067E" w:rsidP="0041067E">
      <w:pPr>
        <w:spacing w:line="480" w:lineRule="auto"/>
        <w:rPr>
          <w:rFonts w:cs="Arial"/>
          <w:b/>
          <w:szCs w:val="24"/>
          <w:lang w:val="en-GB"/>
        </w:rPr>
      </w:pPr>
      <w:r w:rsidRPr="0041067E">
        <w:rPr>
          <w:rFonts w:cs="Arial"/>
          <w:b/>
          <w:szCs w:val="24"/>
          <w:lang w:val="en-GB"/>
        </w:rPr>
        <w:t>Authors Contributions</w:t>
      </w:r>
    </w:p>
    <w:p w:rsidR="0041067E" w:rsidRPr="0041067E" w:rsidRDefault="0041067E" w:rsidP="0041067E">
      <w:pPr>
        <w:spacing w:line="480" w:lineRule="auto"/>
        <w:rPr>
          <w:rFonts w:cs="Arial"/>
          <w:szCs w:val="24"/>
          <w:lang w:val="en-GB"/>
        </w:rPr>
      </w:pPr>
      <w:r w:rsidRPr="0041067E">
        <w:rPr>
          <w:rFonts w:cs="Arial"/>
          <w:szCs w:val="24"/>
          <w:lang w:val="en-GB"/>
        </w:rPr>
        <w:t xml:space="preserve">PGC and </w:t>
      </w:r>
      <w:r w:rsidR="002218B7">
        <w:rPr>
          <w:rFonts w:cs="Arial"/>
          <w:szCs w:val="24"/>
          <w:lang w:val="en-GB"/>
        </w:rPr>
        <w:t>MB</w:t>
      </w:r>
      <w:r w:rsidRPr="0041067E">
        <w:rPr>
          <w:rFonts w:cs="Arial"/>
          <w:szCs w:val="24"/>
          <w:lang w:val="en-GB"/>
        </w:rPr>
        <w:t xml:space="preserve"> conceived the study. </w:t>
      </w:r>
      <w:r w:rsidR="002218B7">
        <w:rPr>
          <w:rFonts w:cs="Arial"/>
          <w:szCs w:val="24"/>
          <w:lang w:val="en-GB"/>
        </w:rPr>
        <w:t>LL</w:t>
      </w:r>
      <w:r w:rsidRPr="0041067E">
        <w:rPr>
          <w:rFonts w:cs="Arial"/>
          <w:szCs w:val="24"/>
          <w:lang w:val="en-GB"/>
        </w:rPr>
        <w:t>, SRK, EMAH</w:t>
      </w:r>
      <w:r w:rsidR="002218B7">
        <w:rPr>
          <w:rFonts w:cs="Arial"/>
          <w:szCs w:val="24"/>
          <w:lang w:val="en-GB"/>
        </w:rPr>
        <w:t>, MB</w:t>
      </w:r>
      <w:r w:rsidRPr="0041067E">
        <w:rPr>
          <w:rFonts w:cs="Arial"/>
          <w:szCs w:val="24"/>
          <w:lang w:val="en-GB"/>
        </w:rPr>
        <w:t xml:space="preserve"> and </w:t>
      </w:r>
      <w:r w:rsidR="002218B7">
        <w:rPr>
          <w:rFonts w:cs="Arial"/>
          <w:szCs w:val="24"/>
          <w:lang w:val="en-GB"/>
        </w:rPr>
        <w:t>PGC</w:t>
      </w:r>
      <w:r w:rsidRPr="0041067E">
        <w:rPr>
          <w:rFonts w:cs="Arial"/>
          <w:szCs w:val="24"/>
          <w:lang w:val="en-GB"/>
        </w:rPr>
        <w:t xml:space="preserve"> analysed and interpreted the data. </w:t>
      </w:r>
      <w:r w:rsidR="002218B7">
        <w:rPr>
          <w:rFonts w:cs="Arial"/>
          <w:szCs w:val="24"/>
          <w:lang w:val="en-GB"/>
        </w:rPr>
        <w:t xml:space="preserve">LLL, SRK, </w:t>
      </w:r>
      <w:r w:rsidRPr="0041067E">
        <w:rPr>
          <w:rFonts w:cs="Arial"/>
          <w:szCs w:val="24"/>
          <w:lang w:val="en-GB"/>
        </w:rPr>
        <w:t xml:space="preserve">EMAH and PGC drafted the manuscript. </w:t>
      </w:r>
      <w:r w:rsidR="002218B7">
        <w:rPr>
          <w:rFonts w:cs="Arial"/>
          <w:szCs w:val="24"/>
          <w:lang w:val="en-GB"/>
        </w:rPr>
        <w:t>LLL</w:t>
      </w:r>
      <w:r w:rsidRPr="0041067E">
        <w:rPr>
          <w:rFonts w:cs="Arial"/>
          <w:szCs w:val="24"/>
          <w:lang w:val="en-GB"/>
        </w:rPr>
        <w:t xml:space="preserve">, SRK, EMAH, </w:t>
      </w:r>
      <w:r w:rsidR="002218B7">
        <w:rPr>
          <w:rFonts w:cs="Arial"/>
          <w:szCs w:val="24"/>
          <w:lang w:val="en-GB"/>
        </w:rPr>
        <w:t>MB</w:t>
      </w:r>
      <w:r w:rsidRPr="0041067E">
        <w:rPr>
          <w:rFonts w:cs="Arial"/>
          <w:szCs w:val="24"/>
          <w:lang w:val="en-GB"/>
        </w:rPr>
        <w:t xml:space="preserve"> and </w:t>
      </w:r>
      <w:r w:rsidR="002218B7">
        <w:rPr>
          <w:rFonts w:cs="Arial"/>
          <w:szCs w:val="24"/>
          <w:lang w:val="en-GB"/>
        </w:rPr>
        <w:t>PGC</w:t>
      </w:r>
      <w:r w:rsidRPr="0041067E">
        <w:rPr>
          <w:rFonts w:cs="Arial"/>
          <w:szCs w:val="24"/>
          <w:lang w:val="en-GB"/>
        </w:rPr>
        <w:t xml:space="preserve"> approved the final version for submission.</w:t>
      </w:r>
    </w:p>
    <w:p w:rsidR="006A3A03" w:rsidRDefault="006A3A03">
      <w:pPr>
        <w:pStyle w:val="ManuscriptDS"/>
        <w:spacing w:after="0"/>
        <w:rPr>
          <w:rFonts w:eastAsia="ScalaLancetPro"/>
          <w:b/>
          <w:lang w:eastAsia="en-AU"/>
        </w:rPr>
      </w:pPr>
    </w:p>
    <w:p w:rsidR="006A3A03" w:rsidRDefault="001A0FFE">
      <w:pPr>
        <w:spacing w:after="0" w:line="480" w:lineRule="auto"/>
        <w:rPr>
          <w:rFonts w:eastAsia="ScalaLancetPro"/>
          <w:b/>
          <w:lang w:eastAsia="en-AU"/>
        </w:rPr>
      </w:pPr>
      <w:r w:rsidRPr="001A0FFE">
        <w:rPr>
          <w:rFonts w:eastAsia="ScalaLancetPro"/>
          <w:b/>
          <w:lang w:eastAsia="en-AU"/>
        </w:rPr>
        <w:t>Figure Legends</w:t>
      </w:r>
    </w:p>
    <w:p w:rsidR="006A3A03" w:rsidRDefault="001A0FFE">
      <w:pPr>
        <w:pStyle w:val="Caption"/>
        <w:spacing w:after="0" w:line="480" w:lineRule="auto"/>
        <w:rPr>
          <w:b w:val="0"/>
          <w:sz w:val="24"/>
          <w:szCs w:val="24"/>
        </w:rPr>
      </w:pPr>
      <w:r w:rsidRPr="001A0FFE">
        <w:rPr>
          <w:sz w:val="24"/>
          <w:szCs w:val="24"/>
        </w:rPr>
        <w:t xml:space="preserve">Figure </w:t>
      </w:r>
      <w:r w:rsidR="006052F7">
        <w:rPr>
          <w:sz w:val="24"/>
          <w:szCs w:val="24"/>
        </w:rPr>
        <w:t>1</w:t>
      </w:r>
      <w:r w:rsidRPr="001A0FFE">
        <w:rPr>
          <w:b w:val="0"/>
          <w:sz w:val="24"/>
          <w:szCs w:val="24"/>
        </w:rPr>
        <w:t xml:space="preserve">: Relationship between bisphosphonate use and clinical outcomes. </w:t>
      </w:r>
      <w:r w:rsidR="00691AD4">
        <w:rPr>
          <w:b w:val="0"/>
          <w:sz w:val="24"/>
          <w:szCs w:val="24"/>
        </w:rPr>
        <w:t>a</w:t>
      </w:r>
      <w:r w:rsidRPr="001A0FFE">
        <w:rPr>
          <w:b w:val="0"/>
          <w:sz w:val="24"/>
          <w:szCs w:val="24"/>
        </w:rPr>
        <w:t xml:space="preserve">) Pain scores (numeric rating scale) over four years of observation, by bisphosphonate use (unadjusted data)  </w:t>
      </w:r>
      <w:r w:rsidR="00691AD4">
        <w:rPr>
          <w:b w:val="0"/>
          <w:sz w:val="24"/>
          <w:szCs w:val="24"/>
        </w:rPr>
        <w:t>b</w:t>
      </w:r>
      <w:r w:rsidRPr="001A0FFE">
        <w:rPr>
          <w:b w:val="0"/>
          <w:sz w:val="24"/>
          <w:szCs w:val="24"/>
        </w:rPr>
        <w:t xml:space="preserve">) WOMAC pain scores over four years of observation, by bisphosphonate use (unadjusted data) c) WOMAC disability scores over four years of observation, by bisphosphonate use (unadjusted data) d) </w:t>
      </w:r>
      <w:r w:rsidR="006052F7">
        <w:rPr>
          <w:b w:val="0"/>
          <w:sz w:val="24"/>
          <w:szCs w:val="24"/>
        </w:rPr>
        <w:t>Radioc</w:t>
      </w:r>
      <w:r w:rsidRPr="001A0FFE">
        <w:rPr>
          <w:b w:val="0"/>
          <w:sz w:val="24"/>
          <w:szCs w:val="24"/>
        </w:rPr>
        <w:t>linical progression over four years of observation, by bisphosphonate use (unadjusted data).</w:t>
      </w:r>
      <w:r w:rsidR="00194B2B">
        <w:rPr>
          <w:b w:val="0"/>
          <w:sz w:val="24"/>
          <w:szCs w:val="24"/>
        </w:rPr>
        <w:t xml:space="preserve">Legend:  </w:t>
      </w:r>
      <w:r w:rsidR="00174C6E">
        <w:rPr>
          <w:b w:val="0"/>
          <w:sz w:val="24"/>
          <w:szCs w:val="24"/>
        </w:rPr>
        <w:t>Solid line:  Non–users; dashed line: bisphosphonate users</w:t>
      </w:r>
    </w:p>
    <w:p w:rsidR="006A3A03" w:rsidRDefault="006A3A03"/>
    <w:p w:rsidR="006A3A03" w:rsidRDefault="001A0FFE">
      <w:pPr>
        <w:pStyle w:val="Caption"/>
        <w:spacing w:after="0" w:line="480" w:lineRule="auto"/>
        <w:rPr>
          <w:b w:val="0"/>
          <w:sz w:val="24"/>
          <w:szCs w:val="24"/>
        </w:rPr>
      </w:pPr>
      <w:r w:rsidRPr="001A0FFE">
        <w:rPr>
          <w:sz w:val="24"/>
          <w:szCs w:val="24"/>
        </w:rPr>
        <w:t xml:space="preserve">Figure </w:t>
      </w:r>
      <w:r w:rsidR="006052F7">
        <w:rPr>
          <w:sz w:val="24"/>
          <w:szCs w:val="24"/>
        </w:rPr>
        <w:t>2</w:t>
      </w:r>
      <w:r w:rsidRPr="001A0FFE">
        <w:rPr>
          <w:sz w:val="24"/>
          <w:szCs w:val="24"/>
        </w:rPr>
        <w:t>:</w:t>
      </w:r>
      <w:r w:rsidRPr="001A0FFE">
        <w:rPr>
          <w:b w:val="0"/>
          <w:sz w:val="24"/>
          <w:szCs w:val="24"/>
        </w:rPr>
        <w:t xml:space="preserve"> Relationship </w:t>
      </w:r>
      <w:r w:rsidR="00167CA5">
        <w:rPr>
          <w:b w:val="0"/>
          <w:sz w:val="24"/>
          <w:szCs w:val="24"/>
        </w:rPr>
        <w:t>between</w:t>
      </w:r>
      <w:r w:rsidRPr="001A0FFE">
        <w:rPr>
          <w:b w:val="0"/>
          <w:sz w:val="24"/>
          <w:szCs w:val="24"/>
        </w:rPr>
        <w:t xml:space="preserve"> bisphosphonate use </w:t>
      </w:r>
      <w:r w:rsidR="00167CA5">
        <w:rPr>
          <w:b w:val="0"/>
          <w:sz w:val="24"/>
          <w:szCs w:val="24"/>
        </w:rPr>
        <w:t>and</w:t>
      </w:r>
      <w:r w:rsidRPr="001A0FFE">
        <w:rPr>
          <w:b w:val="0"/>
          <w:sz w:val="24"/>
          <w:szCs w:val="24"/>
        </w:rPr>
        <w:t xml:space="preserve"> radiological outcomes. a) Medial minimum joint space width over 4 years of observation, by bisphosphonate use b) Radiological progression over four years of observation, by bisphosphonate use (unadjusted data)</w:t>
      </w:r>
    </w:p>
    <w:p w:rsidR="006A3A03" w:rsidRDefault="006A3A03"/>
    <w:p w:rsidR="001C687F" w:rsidRDefault="001230D1" w:rsidP="001C687F">
      <w:pPr>
        <w:pStyle w:val="Heading2"/>
      </w:pPr>
      <w:r>
        <w:lastRenderedPageBreak/>
        <w:t>References</w:t>
      </w:r>
    </w:p>
    <w:p w:rsidR="006F4F55" w:rsidRDefault="006F4F55" w:rsidP="006F4F55"/>
    <w:p w:rsidR="00E340C6" w:rsidRPr="00E340C6" w:rsidRDefault="00520E45" w:rsidP="00E340C6">
      <w:pPr>
        <w:pStyle w:val="ManuscriptDS"/>
        <w:spacing w:after="240" w:line="240" w:lineRule="auto"/>
        <w:ind w:left="340" w:hanging="340"/>
        <w:rPr>
          <w:rFonts w:cs="Arial"/>
          <w:noProof/>
        </w:rPr>
      </w:pPr>
      <w:r>
        <w:fldChar w:fldCharType="begin"/>
      </w:r>
      <w:r w:rsidR="006F4F55">
        <w:instrText xml:space="preserve"> ADDIN EN.REFLIST </w:instrText>
      </w:r>
      <w:r>
        <w:fldChar w:fldCharType="separate"/>
      </w:r>
      <w:bookmarkStart w:id="1" w:name="_ENREF_1"/>
      <w:r w:rsidR="00E340C6" w:rsidRPr="00E340C6">
        <w:rPr>
          <w:rFonts w:cs="Arial"/>
          <w:noProof/>
        </w:rPr>
        <w:t>1</w:t>
      </w:r>
      <w:r w:rsidR="00E340C6" w:rsidRPr="00E340C6">
        <w:rPr>
          <w:rFonts w:cs="Arial"/>
          <w:noProof/>
        </w:rPr>
        <w:tab/>
        <w:t>White AG, Birnbaum HG, Janagap C, et al. Direct and indirect costs of pain therapy for osteoarthritis in an insured population in the United States. J Occup Environ Med. 2008;</w:t>
      </w:r>
      <w:r w:rsidR="00E340C6" w:rsidRPr="00E340C6">
        <w:rPr>
          <w:rFonts w:cs="Arial"/>
          <w:b/>
          <w:noProof/>
        </w:rPr>
        <w:t>50</w:t>
      </w:r>
      <w:r w:rsidR="00E340C6" w:rsidRPr="00E340C6">
        <w:rPr>
          <w:rFonts w:cs="Arial"/>
          <w:noProof/>
        </w:rPr>
        <w:t>:998-1005.</w:t>
      </w:r>
      <w:bookmarkEnd w:id="1"/>
    </w:p>
    <w:p w:rsidR="00E340C6" w:rsidRPr="00E340C6" w:rsidRDefault="00E340C6" w:rsidP="00E340C6">
      <w:pPr>
        <w:pStyle w:val="ManuscriptDS"/>
        <w:spacing w:after="240" w:line="240" w:lineRule="auto"/>
        <w:ind w:left="340" w:hanging="340"/>
        <w:rPr>
          <w:rFonts w:cs="Arial"/>
          <w:noProof/>
        </w:rPr>
      </w:pPr>
      <w:bookmarkStart w:id="2" w:name="_ENREF_2"/>
      <w:r w:rsidRPr="00E340C6">
        <w:rPr>
          <w:rFonts w:cs="Arial"/>
          <w:noProof/>
        </w:rPr>
        <w:t>2</w:t>
      </w:r>
      <w:r w:rsidRPr="00E340C6">
        <w:rPr>
          <w:rFonts w:cs="Arial"/>
          <w:noProof/>
        </w:rPr>
        <w:tab/>
        <w:t>Leigh JP, Seavey W, Leistikow B. Estimating the costs of job related arthritis. J Rheumatol. 2001;</w:t>
      </w:r>
      <w:r w:rsidRPr="00E340C6">
        <w:rPr>
          <w:rFonts w:cs="Arial"/>
          <w:b/>
          <w:noProof/>
        </w:rPr>
        <w:t>28</w:t>
      </w:r>
      <w:r w:rsidRPr="00E340C6">
        <w:rPr>
          <w:rFonts w:cs="Arial"/>
          <w:noProof/>
        </w:rPr>
        <w:t>:1647-54.</w:t>
      </w:r>
      <w:bookmarkEnd w:id="2"/>
    </w:p>
    <w:p w:rsidR="00E340C6" w:rsidRPr="00E340C6" w:rsidRDefault="00E340C6" w:rsidP="00E340C6">
      <w:pPr>
        <w:pStyle w:val="ManuscriptDS"/>
        <w:spacing w:after="240" w:line="240" w:lineRule="auto"/>
        <w:ind w:left="340" w:hanging="340"/>
        <w:rPr>
          <w:rFonts w:cs="Arial"/>
          <w:noProof/>
        </w:rPr>
      </w:pPr>
      <w:bookmarkStart w:id="3" w:name="_ENREF_3"/>
      <w:r w:rsidRPr="00E340C6">
        <w:rPr>
          <w:rFonts w:cs="Arial"/>
          <w:noProof/>
        </w:rPr>
        <w:t>3</w:t>
      </w:r>
      <w:r w:rsidRPr="00E340C6">
        <w:rPr>
          <w:rFonts w:cs="Arial"/>
          <w:noProof/>
        </w:rPr>
        <w:tab/>
        <w:t>Murray CJ, Lopez AD. Alternative projections of mortality and disability by cause 1990-2020: Global Burden of Disease Study. Lancet. 1997;</w:t>
      </w:r>
      <w:r w:rsidRPr="00E340C6">
        <w:rPr>
          <w:rFonts w:cs="Arial"/>
          <w:b/>
          <w:noProof/>
        </w:rPr>
        <w:t>349</w:t>
      </w:r>
      <w:r w:rsidRPr="00E340C6">
        <w:rPr>
          <w:rFonts w:cs="Arial"/>
          <w:noProof/>
        </w:rPr>
        <w:t>:1498-504.</w:t>
      </w:r>
      <w:bookmarkEnd w:id="3"/>
    </w:p>
    <w:p w:rsidR="00E340C6" w:rsidRPr="00E340C6" w:rsidRDefault="00E340C6" w:rsidP="00E340C6">
      <w:pPr>
        <w:pStyle w:val="ManuscriptDS"/>
        <w:spacing w:after="240" w:line="240" w:lineRule="auto"/>
        <w:ind w:left="340" w:hanging="340"/>
        <w:rPr>
          <w:rFonts w:cs="Arial"/>
          <w:noProof/>
        </w:rPr>
      </w:pPr>
      <w:bookmarkStart w:id="4" w:name="_ENREF_4"/>
      <w:r w:rsidRPr="00E340C6">
        <w:rPr>
          <w:rFonts w:cs="Arial"/>
          <w:noProof/>
        </w:rPr>
        <w:t>4</w:t>
      </w:r>
      <w:r w:rsidRPr="00E340C6">
        <w:rPr>
          <w:rFonts w:cs="Arial"/>
          <w:noProof/>
        </w:rPr>
        <w:tab/>
        <w:t>Dillon CF, Rasch EK, Gu Q, et al. Prevalence of knee osteoarthritis in the United States: arthritis data from the Third National Health and Nutrition Examination Survey 1991-94. J Rheumatol. 2006;</w:t>
      </w:r>
      <w:r w:rsidRPr="00E340C6">
        <w:rPr>
          <w:rFonts w:cs="Arial"/>
          <w:b/>
          <w:noProof/>
        </w:rPr>
        <w:t>33</w:t>
      </w:r>
      <w:r w:rsidRPr="00E340C6">
        <w:rPr>
          <w:rFonts w:cs="Arial"/>
          <w:noProof/>
        </w:rPr>
        <w:t>:2271-9.</w:t>
      </w:r>
      <w:bookmarkEnd w:id="4"/>
    </w:p>
    <w:p w:rsidR="00E340C6" w:rsidRPr="00E340C6" w:rsidRDefault="00E340C6" w:rsidP="00E340C6">
      <w:pPr>
        <w:pStyle w:val="ManuscriptDS"/>
        <w:spacing w:after="240" w:line="240" w:lineRule="auto"/>
        <w:ind w:left="340" w:hanging="340"/>
        <w:rPr>
          <w:rFonts w:cs="Arial"/>
          <w:noProof/>
        </w:rPr>
      </w:pPr>
      <w:bookmarkStart w:id="5" w:name="_ENREF_5"/>
      <w:r w:rsidRPr="00E340C6">
        <w:rPr>
          <w:rFonts w:cs="Arial"/>
          <w:noProof/>
        </w:rPr>
        <w:t>5</w:t>
      </w:r>
      <w:r w:rsidRPr="00E340C6">
        <w:rPr>
          <w:rFonts w:cs="Arial"/>
          <w:noProof/>
        </w:rPr>
        <w:tab/>
        <w:t>Zhang W, Nuki G, Moskowitz RW, et al. OARSI recommendations for the management of hip and knee osteoarthritis: part III: Changes in evidence following systematic cumulative update of research published through January 2009. Osteoarthritis Cartilage. 2010;</w:t>
      </w:r>
      <w:r w:rsidRPr="00E340C6">
        <w:rPr>
          <w:rFonts w:cs="Arial"/>
          <w:b/>
          <w:noProof/>
        </w:rPr>
        <w:t>18</w:t>
      </w:r>
      <w:r w:rsidRPr="00E340C6">
        <w:rPr>
          <w:rFonts w:cs="Arial"/>
          <w:noProof/>
        </w:rPr>
        <w:t>:476-99.</w:t>
      </w:r>
      <w:bookmarkEnd w:id="5"/>
    </w:p>
    <w:p w:rsidR="00E340C6" w:rsidRPr="00E340C6" w:rsidRDefault="00E340C6" w:rsidP="00E340C6">
      <w:pPr>
        <w:pStyle w:val="ManuscriptDS"/>
        <w:spacing w:after="240" w:line="240" w:lineRule="auto"/>
        <w:ind w:left="340" w:hanging="340"/>
        <w:rPr>
          <w:rFonts w:cs="Arial"/>
          <w:noProof/>
        </w:rPr>
      </w:pPr>
      <w:bookmarkStart w:id="6" w:name="_ENREF_6"/>
      <w:r w:rsidRPr="00E340C6">
        <w:rPr>
          <w:rFonts w:cs="Arial"/>
          <w:noProof/>
        </w:rPr>
        <w:t>6</w:t>
      </w:r>
      <w:r w:rsidRPr="00E340C6">
        <w:rPr>
          <w:rFonts w:cs="Arial"/>
          <w:noProof/>
        </w:rPr>
        <w:tab/>
        <w:t>Hellio Le Graverand-Gastineau MP. OA clinical trials: current targets and trials for OA. Choosing molecular targets: what have we learned and where we are headed? Osteoarthritis Cartilage. 2009;</w:t>
      </w:r>
      <w:r w:rsidRPr="00E340C6">
        <w:rPr>
          <w:rFonts w:cs="Arial"/>
          <w:b/>
          <w:noProof/>
        </w:rPr>
        <w:t>17</w:t>
      </w:r>
      <w:r w:rsidRPr="00E340C6">
        <w:rPr>
          <w:rFonts w:cs="Arial"/>
          <w:noProof/>
        </w:rPr>
        <w:t>:1393-401.</w:t>
      </w:r>
      <w:bookmarkEnd w:id="6"/>
    </w:p>
    <w:p w:rsidR="00E340C6" w:rsidRPr="00E340C6" w:rsidRDefault="00E340C6" w:rsidP="00E340C6">
      <w:pPr>
        <w:pStyle w:val="ManuscriptDS"/>
        <w:spacing w:after="240" w:line="240" w:lineRule="auto"/>
        <w:ind w:left="340" w:hanging="340"/>
        <w:rPr>
          <w:rFonts w:cs="Arial"/>
          <w:noProof/>
        </w:rPr>
      </w:pPr>
      <w:bookmarkStart w:id="7" w:name="_ENREF_7"/>
      <w:r w:rsidRPr="00E340C6">
        <w:rPr>
          <w:rFonts w:cs="Arial"/>
          <w:noProof/>
        </w:rPr>
        <w:t>7</w:t>
      </w:r>
      <w:r w:rsidRPr="00E340C6">
        <w:rPr>
          <w:rFonts w:cs="Arial"/>
          <w:noProof/>
        </w:rPr>
        <w:tab/>
        <w:t>Laslett LL, Dore DA, Quinn SJ, et al. Zoledronic acid reduces knee pain and bone marrow lesions over 1 year: a randomised controlled trial. Ann Rheum Dis. 2012;</w:t>
      </w:r>
      <w:r w:rsidRPr="00E340C6">
        <w:rPr>
          <w:rFonts w:cs="Arial"/>
          <w:b/>
          <w:noProof/>
        </w:rPr>
        <w:t>71</w:t>
      </w:r>
      <w:r w:rsidRPr="00E340C6">
        <w:rPr>
          <w:rFonts w:cs="Arial"/>
          <w:noProof/>
        </w:rPr>
        <w:t>:1322-8.</w:t>
      </w:r>
      <w:bookmarkEnd w:id="7"/>
    </w:p>
    <w:p w:rsidR="00E340C6" w:rsidRPr="00E340C6" w:rsidRDefault="00E340C6" w:rsidP="00E340C6">
      <w:pPr>
        <w:pStyle w:val="ManuscriptDS"/>
        <w:spacing w:after="240" w:line="240" w:lineRule="auto"/>
        <w:ind w:left="340" w:hanging="340"/>
        <w:rPr>
          <w:rFonts w:cs="Arial"/>
          <w:noProof/>
        </w:rPr>
      </w:pPr>
      <w:bookmarkStart w:id="8" w:name="_ENREF_8"/>
      <w:r w:rsidRPr="00E340C6">
        <w:rPr>
          <w:rFonts w:cs="Arial"/>
          <w:noProof/>
        </w:rPr>
        <w:t>8</w:t>
      </w:r>
      <w:r w:rsidRPr="00E340C6">
        <w:rPr>
          <w:rFonts w:cs="Arial"/>
          <w:noProof/>
        </w:rPr>
        <w:tab/>
        <w:t>Reginster JY, Badurski J, Bellamy N, et al. Efficacy and safety of strontium ranelate in the treatment of knee osteoarthritis: results of a double-blind, randomised placebo-controlled trial. Ann Rheum Dis. 2012.</w:t>
      </w:r>
      <w:bookmarkEnd w:id="8"/>
    </w:p>
    <w:p w:rsidR="00E340C6" w:rsidRPr="00E340C6" w:rsidRDefault="00E340C6" w:rsidP="00E340C6">
      <w:pPr>
        <w:pStyle w:val="ManuscriptDS"/>
        <w:spacing w:after="240" w:line="240" w:lineRule="auto"/>
        <w:ind w:left="340" w:hanging="340"/>
        <w:rPr>
          <w:rFonts w:cs="Arial"/>
          <w:noProof/>
        </w:rPr>
      </w:pPr>
      <w:bookmarkStart w:id="9" w:name="_ENREF_9"/>
      <w:r w:rsidRPr="00E340C6">
        <w:rPr>
          <w:rFonts w:cs="Arial"/>
          <w:noProof/>
        </w:rPr>
        <w:t>9</w:t>
      </w:r>
      <w:r w:rsidRPr="00E340C6">
        <w:rPr>
          <w:rFonts w:cs="Arial"/>
          <w:noProof/>
        </w:rPr>
        <w:tab/>
        <w:t>Karsdal MAP, John MR, Loeffler J, et al. Oral calcitonin demonstrated symptom-modifying efficacy and increased cartilage volume: results from a 2-year phase 3 trial in patients with osteoarthritis of the knee. . Osteoarthritis Cartilage. 2011;</w:t>
      </w:r>
      <w:r w:rsidRPr="00E340C6">
        <w:rPr>
          <w:rFonts w:cs="Arial"/>
          <w:b/>
          <w:noProof/>
        </w:rPr>
        <w:t>19</w:t>
      </w:r>
      <w:r w:rsidRPr="00E340C6">
        <w:rPr>
          <w:rFonts w:cs="Arial"/>
          <w:noProof/>
        </w:rPr>
        <w:t>:S35.</w:t>
      </w:r>
      <w:bookmarkEnd w:id="9"/>
    </w:p>
    <w:p w:rsidR="00E340C6" w:rsidRPr="00E340C6" w:rsidRDefault="00E340C6" w:rsidP="00E340C6">
      <w:pPr>
        <w:pStyle w:val="ManuscriptDS"/>
        <w:spacing w:after="240" w:line="240" w:lineRule="auto"/>
        <w:ind w:left="340" w:hanging="340"/>
        <w:rPr>
          <w:rFonts w:cs="Arial"/>
          <w:noProof/>
        </w:rPr>
      </w:pPr>
      <w:bookmarkStart w:id="10" w:name="_ENREF_10"/>
      <w:r w:rsidRPr="00E340C6">
        <w:rPr>
          <w:rFonts w:cs="Arial"/>
          <w:noProof/>
        </w:rPr>
        <w:t>10</w:t>
      </w:r>
      <w:r w:rsidRPr="00E340C6">
        <w:rPr>
          <w:rFonts w:cs="Arial"/>
          <w:noProof/>
        </w:rPr>
        <w:tab/>
        <w:t>Bruyere O, Delferriere D, Roux C, et al. Effects of strontium ranelate on spinal osteoarthritis progression. Ann Rheum Dis. 2008;</w:t>
      </w:r>
      <w:r w:rsidRPr="00E340C6">
        <w:rPr>
          <w:rFonts w:cs="Arial"/>
          <w:b/>
          <w:noProof/>
        </w:rPr>
        <w:t>67</w:t>
      </w:r>
      <w:r w:rsidRPr="00E340C6">
        <w:rPr>
          <w:rFonts w:cs="Arial"/>
          <w:noProof/>
        </w:rPr>
        <w:t>:335-9.</w:t>
      </w:r>
      <w:bookmarkEnd w:id="10"/>
    </w:p>
    <w:p w:rsidR="00E340C6" w:rsidRPr="00E340C6" w:rsidRDefault="00E340C6" w:rsidP="00E340C6">
      <w:pPr>
        <w:pStyle w:val="ManuscriptDS"/>
        <w:spacing w:after="240" w:line="240" w:lineRule="auto"/>
        <w:ind w:left="340" w:hanging="340"/>
        <w:rPr>
          <w:rFonts w:cs="Arial"/>
          <w:noProof/>
        </w:rPr>
      </w:pPr>
      <w:bookmarkStart w:id="11" w:name="_ENREF_11"/>
      <w:r w:rsidRPr="00E340C6">
        <w:rPr>
          <w:rFonts w:cs="Arial"/>
          <w:noProof/>
        </w:rPr>
        <w:t>11</w:t>
      </w:r>
      <w:r w:rsidRPr="00E340C6">
        <w:rPr>
          <w:rFonts w:cs="Arial"/>
          <w:noProof/>
        </w:rPr>
        <w:tab/>
        <w:t>Felson DT, Chaisson CE, Hill CL, et al. The association of bone marrow lesions with pain in knee osteoarthritis. Ann Intern Med. 2001;</w:t>
      </w:r>
      <w:r w:rsidRPr="00E340C6">
        <w:rPr>
          <w:rFonts w:cs="Arial"/>
          <w:b/>
          <w:noProof/>
        </w:rPr>
        <w:t>134</w:t>
      </w:r>
      <w:r w:rsidRPr="00E340C6">
        <w:rPr>
          <w:rFonts w:cs="Arial"/>
          <w:noProof/>
        </w:rPr>
        <w:t>:541-9.</w:t>
      </w:r>
      <w:bookmarkEnd w:id="11"/>
    </w:p>
    <w:p w:rsidR="00E340C6" w:rsidRPr="00E340C6" w:rsidRDefault="00E340C6" w:rsidP="00E340C6">
      <w:pPr>
        <w:pStyle w:val="ManuscriptDS"/>
        <w:spacing w:after="240" w:line="240" w:lineRule="auto"/>
        <w:ind w:left="340" w:hanging="340"/>
        <w:rPr>
          <w:rFonts w:cs="Arial"/>
          <w:noProof/>
        </w:rPr>
      </w:pPr>
      <w:bookmarkStart w:id="12" w:name="_ENREF_12"/>
      <w:r w:rsidRPr="00E340C6">
        <w:rPr>
          <w:rFonts w:cs="Arial"/>
          <w:noProof/>
        </w:rPr>
        <w:t>12</w:t>
      </w:r>
      <w:r w:rsidRPr="00E340C6">
        <w:rPr>
          <w:rFonts w:cs="Arial"/>
          <w:noProof/>
        </w:rPr>
        <w:tab/>
        <w:t>Zhai G, Blizzard L, Srikanth V, et al. Correlates of knee pain in older adults: Tasmanian Older Adult Cohort Study. Arthritis Rheum. 2006;</w:t>
      </w:r>
      <w:r w:rsidRPr="00E340C6">
        <w:rPr>
          <w:rFonts w:cs="Arial"/>
          <w:b/>
          <w:noProof/>
        </w:rPr>
        <w:t>55</w:t>
      </w:r>
      <w:r w:rsidRPr="00E340C6">
        <w:rPr>
          <w:rFonts w:cs="Arial"/>
          <w:noProof/>
        </w:rPr>
        <w:t>:264-71.</w:t>
      </w:r>
      <w:bookmarkEnd w:id="12"/>
    </w:p>
    <w:p w:rsidR="00E340C6" w:rsidRPr="00E340C6" w:rsidRDefault="00E340C6" w:rsidP="00E340C6">
      <w:pPr>
        <w:pStyle w:val="ManuscriptDS"/>
        <w:spacing w:after="240" w:line="240" w:lineRule="auto"/>
        <w:ind w:left="340" w:hanging="340"/>
        <w:rPr>
          <w:rFonts w:cs="Arial"/>
          <w:noProof/>
        </w:rPr>
      </w:pPr>
      <w:bookmarkStart w:id="13" w:name="_ENREF_13"/>
      <w:r w:rsidRPr="00E340C6">
        <w:rPr>
          <w:rFonts w:cs="Arial"/>
          <w:noProof/>
        </w:rPr>
        <w:t>13</w:t>
      </w:r>
      <w:r w:rsidRPr="00E340C6">
        <w:rPr>
          <w:rFonts w:cs="Arial"/>
          <w:noProof/>
        </w:rPr>
        <w:tab/>
        <w:t>Felson DT, McLaughlin S, Goggins J, et al. Bone marrow edema and its relation to progression of knee osteoarthritis. Annals of Internal Medicine. 2003;</w:t>
      </w:r>
      <w:r w:rsidRPr="00E340C6">
        <w:rPr>
          <w:rFonts w:cs="Arial"/>
          <w:b/>
          <w:noProof/>
        </w:rPr>
        <w:t>139</w:t>
      </w:r>
      <w:r w:rsidRPr="00E340C6">
        <w:rPr>
          <w:rFonts w:cs="Arial"/>
          <w:noProof/>
        </w:rPr>
        <w:t>:330-6.</w:t>
      </w:r>
      <w:bookmarkEnd w:id="13"/>
    </w:p>
    <w:p w:rsidR="00E340C6" w:rsidRPr="00E340C6" w:rsidRDefault="00E340C6" w:rsidP="00E340C6">
      <w:pPr>
        <w:pStyle w:val="ManuscriptDS"/>
        <w:spacing w:after="240" w:line="240" w:lineRule="auto"/>
        <w:ind w:left="340" w:hanging="340"/>
        <w:rPr>
          <w:rFonts w:cs="Arial"/>
          <w:noProof/>
        </w:rPr>
      </w:pPr>
      <w:bookmarkStart w:id="14" w:name="_ENREF_14"/>
      <w:r w:rsidRPr="00E340C6">
        <w:rPr>
          <w:rFonts w:cs="Arial"/>
          <w:noProof/>
        </w:rPr>
        <w:lastRenderedPageBreak/>
        <w:t>14</w:t>
      </w:r>
      <w:r w:rsidRPr="00E340C6">
        <w:rPr>
          <w:rFonts w:cs="Arial"/>
          <w:noProof/>
        </w:rPr>
        <w:tab/>
        <w:t>Davies-Tuck ML, Wluka AE, Wang Y, et al. The natural history of bone marrow lesions in community-based adults with no clinical knee osteoarthritis. Ann Rheum Dis. 2009;</w:t>
      </w:r>
      <w:r w:rsidRPr="00E340C6">
        <w:rPr>
          <w:rFonts w:cs="Arial"/>
          <w:b/>
          <w:noProof/>
        </w:rPr>
        <w:t>68</w:t>
      </w:r>
      <w:r w:rsidRPr="00E340C6">
        <w:rPr>
          <w:rFonts w:cs="Arial"/>
          <w:noProof/>
        </w:rPr>
        <w:t>:904-8.</w:t>
      </w:r>
      <w:bookmarkEnd w:id="14"/>
    </w:p>
    <w:p w:rsidR="00E340C6" w:rsidRPr="00E340C6" w:rsidRDefault="00E340C6" w:rsidP="00E340C6">
      <w:pPr>
        <w:pStyle w:val="ManuscriptDS"/>
        <w:spacing w:after="240" w:line="240" w:lineRule="auto"/>
        <w:ind w:left="340" w:hanging="340"/>
        <w:rPr>
          <w:rFonts w:cs="Arial"/>
          <w:noProof/>
        </w:rPr>
      </w:pPr>
      <w:bookmarkStart w:id="15" w:name="_ENREF_15"/>
      <w:r w:rsidRPr="00E340C6">
        <w:rPr>
          <w:rFonts w:cs="Arial"/>
          <w:noProof/>
        </w:rPr>
        <w:t>15</w:t>
      </w:r>
      <w:r w:rsidRPr="00E340C6">
        <w:rPr>
          <w:rFonts w:cs="Arial"/>
          <w:noProof/>
        </w:rPr>
        <w:tab/>
        <w:t>Dore D, Quinn S, Ding C, et al. Subchondral bone and cartilage damage: a prospective study in older adults. Arthritis Rheum. 2010;</w:t>
      </w:r>
      <w:r w:rsidRPr="00E340C6">
        <w:rPr>
          <w:rFonts w:cs="Arial"/>
          <w:b/>
          <w:noProof/>
        </w:rPr>
        <w:t>62</w:t>
      </w:r>
      <w:r w:rsidRPr="00E340C6">
        <w:rPr>
          <w:rFonts w:cs="Arial"/>
          <w:noProof/>
        </w:rPr>
        <w:t>:1967-73.</w:t>
      </w:r>
      <w:bookmarkEnd w:id="15"/>
    </w:p>
    <w:p w:rsidR="00E340C6" w:rsidRPr="00E340C6" w:rsidRDefault="00E340C6" w:rsidP="00E340C6">
      <w:pPr>
        <w:pStyle w:val="ManuscriptDS"/>
        <w:spacing w:after="240" w:line="240" w:lineRule="auto"/>
        <w:ind w:left="340" w:hanging="340"/>
        <w:rPr>
          <w:rFonts w:cs="Arial"/>
          <w:noProof/>
        </w:rPr>
      </w:pPr>
      <w:bookmarkStart w:id="16" w:name="_ENREF_16"/>
      <w:r w:rsidRPr="00E340C6">
        <w:rPr>
          <w:rFonts w:cs="Arial"/>
          <w:noProof/>
        </w:rPr>
        <w:t>16</w:t>
      </w:r>
      <w:r w:rsidRPr="00E340C6">
        <w:rPr>
          <w:rFonts w:cs="Arial"/>
          <w:noProof/>
        </w:rPr>
        <w:tab/>
        <w:t>Castaneda S, Roman-Blas JA, Largo R, et al. Subchondral bone as a key target for osteoarthritis treatment. Biochem Pharmacol. 2012;</w:t>
      </w:r>
      <w:r w:rsidRPr="00E340C6">
        <w:rPr>
          <w:rFonts w:cs="Arial"/>
          <w:b/>
          <w:noProof/>
        </w:rPr>
        <w:t>83</w:t>
      </w:r>
      <w:r w:rsidRPr="00E340C6">
        <w:rPr>
          <w:rFonts w:cs="Arial"/>
          <w:noProof/>
        </w:rPr>
        <w:t>:315-23.</w:t>
      </w:r>
      <w:bookmarkEnd w:id="16"/>
    </w:p>
    <w:p w:rsidR="00E340C6" w:rsidRPr="00E340C6" w:rsidRDefault="00E340C6" w:rsidP="00E340C6">
      <w:pPr>
        <w:pStyle w:val="ManuscriptDS"/>
        <w:spacing w:after="240" w:line="240" w:lineRule="auto"/>
        <w:ind w:left="340" w:hanging="340"/>
        <w:rPr>
          <w:rFonts w:cs="Arial"/>
          <w:noProof/>
        </w:rPr>
      </w:pPr>
      <w:bookmarkStart w:id="17" w:name="_ENREF_17"/>
      <w:r w:rsidRPr="00E340C6">
        <w:rPr>
          <w:rFonts w:cs="Arial"/>
          <w:noProof/>
        </w:rPr>
        <w:t>17</w:t>
      </w:r>
      <w:r w:rsidRPr="00E340C6">
        <w:rPr>
          <w:rFonts w:cs="Arial"/>
          <w:noProof/>
        </w:rPr>
        <w:tab/>
        <w:t>Carbone LD, Nevitt MC, Wildy K, et al. The relationship of antiresorptive drug use to structural findings and symptoms of knee osteoarthritis. Arthritis Rheum. 2004;</w:t>
      </w:r>
      <w:r w:rsidRPr="00E340C6">
        <w:rPr>
          <w:rFonts w:cs="Arial"/>
          <w:b/>
          <w:noProof/>
        </w:rPr>
        <w:t>50</w:t>
      </w:r>
      <w:r w:rsidRPr="00E340C6">
        <w:rPr>
          <w:rFonts w:cs="Arial"/>
          <w:noProof/>
        </w:rPr>
        <w:t>:3516-25.</w:t>
      </w:r>
      <w:bookmarkEnd w:id="17"/>
    </w:p>
    <w:p w:rsidR="00E340C6" w:rsidRPr="00E340C6" w:rsidRDefault="00E340C6" w:rsidP="00E340C6">
      <w:pPr>
        <w:pStyle w:val="ManuscriptDS"/>
        <w:spacing w:after="240" w:line="240" w:lineRule="auto"/>
        <w:ind w:left="340" w:hanging="340"/>
        <w:rPr>
          <w:rFonts w:cs="Arial"/>
          <w:noProof/>
        </w:rPr>
      </w:pPr>
      <w:bookmarkStart w:id="18" w:name="_ENREF_18"/>
      <w:r w:rsidRPr="00E340C6">
        <w:rPr>
          <w:rFonts w:cs="Arial"/>
          <w:noProof/>
        </w:rPr>
        <w:t>18</w:t>
      </w:r>
      <w:r w:rsidRPr="00E340C6">
        <w:rPr>
          <w:rFonts w:cs="Arial"/>
          <w:noProof/>
        </w:rPr>
        <w:tab/>
        <w:t>Raynauld JP, Martel-Pelletier J, Berthiaume MJ, et al. Correlation between bone lesion changes and cartilage volume loss in patients with osteoarthritis of the knee as assessed by quantitative magnetic resonance imaging over a 24-month period. Ann Rheum Dis. 2008;</w:t>
      </w:r>
      <w:r w:rsidRPr="00E340C6">
        <w:rPr>
          <w:rFonts w:cs="Arial"/>
          <w:b/>
          <w:noProof/>
        </w:rPr>
        <w:t>67</w:t>
      </w:r>
      <w:r w:rsidRPr="00E340C6">
        <w:rPr>
          <w:rFonts w:cs="Arial"/>
          <w:noProof/>
        </w:rPr>
        <w:t>:683-8.</w:t>
      </w:r>
      <w:bookmarkEnd w:id="18"/>
    </w:p>
    <w:p w:rsidR="00E340C6" w:rsidRPr="00E340C6" w:rsidRDefault="00E340C6" w:rsidP="00E340C6">
      <w:pPr>
        <w:pStyle w:val="ManuscriptDS"/>
        <w:spacing w:after="240" w:line="240" w:lineRule="auto"/>
        <w:ind w:left="340" w:hanging="340"/>
        <w:rPr>
          <w:rFonts w:cs="Arial"/>
          <w:noProof/>
        </w:rPr>
      </w:pPr>
      <w:bookmarkStart w:id="19" w:name="_ENREF_19"/>
      <w:r w:rsidRPr="00E340C6">
        <w:rPr>
          <w:rFonts w:cs="Arial"/>
          <w:noProof/>
        </w:rPr>
        <w:t>19</w:t>
      </w:r>
      <w:r w:rsidRPr="00E340C6">
        <w:rPr>
          <w:rFonts w:cs="Arial"/>
          <w:noProof/>
        </w:rPr>
        <w:tab/>
        <w:t>Spector TD, Conaghan PG, Buckland-Wright JC, et al. Effect of risedronate on joint structure and symptoms of knee osteoarthritis: results of the BRISK randomized, controlled trial [ISRCTN01928173]. Arthritis Res Ther. 2005;</w:t>
      </w:r>
      <w:r w:rsidRPr="00E340C6">
        <w:rPr>
          <w:rFonts w:cs="Arial"/>
          <w:b/>
          <w:noProof/>
        </w:rPr>
        <w:t>7</w:t>
      </w:r>
      <w:r w:rsidRPr="00E340C6">
        <w:rPr>
          <w:rFonts w:cs="Arial"/>
          <w:noProof/>
        </w:rPr>
        <w:t>:R625-33.</w:t>
      </w:r>
      <w:bookmarkEnd w:id="19"/>
    </w:p>
    <w:p w:rsidR="00E340C6" w:rsidRPr="00E340C6" w:rsidRDefault="00E340C6" w:rsidP="00E340C6">
      <w:pPr>
        <w:pStyle w:val="ManuscriptDS"/>
        <w:spacing w:after="240" w:line="240" w:lineRule="auto"/>
        <w:ind w:left="340" w:hanging="340"/>
        <w:rPr>
          <w:rFonts w:cs="Arial"/>
          <w:noProof/>
        </w:rPr>
      </w:pPr>
      <w:bookmarkStart w:id="20" w:name="_ENREF_20"/>
      <w:r w:rsidRPr="00E340C6">
        <w:rPr>
          <w:rFonts w:cs="Arial"/>
          <w:noProof/>
        </w:rPr>
        <w:t>20</w:t>
      </w:r>
      <w:r w:rsidRPr="00E340C6">
        <w:rPr>
          <w:rFonts w:cs="Arial"/>
          <w:noProof/>
        </w:rPr>
        <w:tab/>
        <w:t>Bingham CO, 3rd, Buckland-Wright JC, Garnero P, et al. Risedronate decreases biochemical markers of cartilage degradation but does not decrease symptoms or slow radiographic progression in patients with medial compartment osteoarthritis of the knee: results of the two-year multinational knee osteoarthritis structural arthritis study. Arthritis Rheum. 2006;</w:t>
      </w:r>
      <w:r w:rsidRPr="00E340C6">
        <w:rPr>
          <w:rFonts w:cs="Arial"/>
          <w:b/>
          <w:noProof/>
        </w:rPr>
        <w:t>54</w:t>
      </w:r>
      <w:r w:rsidRPr="00E340C6">
        <w:rPr>
          <w:rFonts w:cs="Arial"/>
          <w:noProof/>
        </w:rPr>
        <w:t>:3494-507.</w:t>
      </w:r>
      <w:bookmarkEnd w:id="20"/>
    </w:p>
    <w:p w:rsidR="00E340C6" w:rsidRPr="00E340C6" w:rsidRDefault="00E340C6" w:rsidP="00E340C6">
      <w:pPr>
        <w:pStyle w:val="ManuscriptDS"/>
        <w:spacing w:after="240" w:line="240" w:lineRule="auto"/>
        <w:ind w:left="340" w:hanging="340"/>
        <w:rPr>
          <w:rFonts w:cs="Arial"/>
          <w:noProof/>
        </w:rPr>
      </w:pPr>
      <w:bookmarkStart w:id="21" w:name="_ENREF_21"/>
      <w:r w:rsidRPr="00E340C6">
        <w:rPr>
          <w:rFonts w:cs="Arial"/>
          <w:noProof/>
        </w:rPr>
        <w:t>21</w:t>
      </w:r>
      <w:r w:rsidRPr="00E340C6">
        <w:rPr>
          <w:rFonts w:cs="Arial"/>
          <w:noProof/>
        </w:rPr>
        <w:tab/>
        <w:t>Nevitt MC, Felson DT, Lester G. The osteoarthritis initiative:  protocol for the cohort study, 2006.</w:t>
      </w:r>
      <w:bookmarkEnd w:id="21"/>
    </w:p>
    <w:p w:rsidR="00E340C6" w:rsidRPr="00E340C6" w:rsidRDefault="00E340C6" w:rsidP="00E340C6">
      <w:pPr>
        <w:pStyle w:val="ManuscriptDS"/>
        <w:spacing w:after="240" w:line="240" w:lineRule="auto"/>
        <w:ind w:left="340" w:hanging="340"/>
        <w:rPr>
          <w:rFonts w:cs="Arial"/>
          <w:noProof/>
        </w:rPr>
      </w:pPr>
      <w:bookmarkStart w:id="22" w:name="_ENREF_22"/>
      <w:r w:rsidRPr="00E340C6">
        <w:rPr>
          <w:rFonts w:cs="Arial"/>
          <w:noProof/>
        </w:rPr>
        <w:t>22</w:t>
      </w:r>
      <w:r w:rsidRPr="00E340C6">
        <w:rPr>
          <w:rFonts w:cs="Arial"/>
          <w:noProof/>
        </w:rPr>
        <w:tab/>
        <w:t>Nevitt MC, Peterfy C, Guermazi A, et al. Longitudinal performance evaluation and validation of fixed-flexion radiography of the knee for detection of joint space loss. Arthritis Rheum. 2007;</w:t>
      </w:r>
      <w:r w:rsidRPr="00E340C6">
        <w:rPr>
          <w:rFonts w:cs="Arial"/>
          <w:b/>
          <w:noProof/>
        </w:rPr>
        <w:t>56</w:t>
      </w:r>
      <w:r w:rsidRPr="00E340C6">
        <w:rPr>
          <w:rFonts w:cs="Arial"/>
          <w:noProof/>
        </w:rPr>
        <w:t>:1512-20.</w:t>
      </w:r>
      <w:bookmarkEnd w:id="22"/>
    </w:p>
    <w:p w:rsidR="00E340C6" w:rsidRPr="00E340C6" w:rsidRDefault="00E340C6" w:rsidP="00E340C6">
      <w:pPr>
        <w:pStyle w:val="ManuscriptDS"/>
        <w:spacing w:after="240" w:line="240" w:lineRule="auto"/>
        <w:ind w:left="340" w:hanging="340"/>
        <w:rPr>
          <w:rFonts w:cs="Arial"/>
          <w:noProof/>
        </w:rPr>
      </w:pPr>
      <w:bookmarkStart w:id="23" w:name="_ENREF_23"/>
      <w:r w:rsidRPr="00E340C6">
        <w:rPr>
          <w:rFonts w:cs="Arial"/>
          <w:noProof/>
        </w:rPr>
        <w:t>23</w:t>
      </w:r>
      <w:r w:rsidRPr="00E340C6">
        <w:rPr>
          <w:rFonts w:cs="Arial"/>
          <w:noProof/>
        </w:rPr>
        <w:tab/>
        <w:t>Peterfy C, Li J, Zaim S, et al. Comparison of fixed-flexion positioning with fluoroscopic semi-flexed positioning for quantifying radiographic joint-space width in the knee: test-retest reproducibility. Skeletal Radiol. 2003;</w:t>
      </w:r>
      <w:r w:rsidRPr="00E340C6">
        <w:rPr>
          <w:rFonts w:cs="Arial"/>
          <w:b/>
          <w:noProof/>
        </w:rPr>
        <w:t>32</w:t>
      </w:r>
      <w:r w:rsidRPr="00E340C6">
        <w:rPr>
          <w:rFonts w:cs="Arial"/>
          <w:noProof/>
        </w:rPr>
        <w:t>:128-32.</w:t>
      </w:r>
      <w:bookmarkEnd w:id="23"/>
    </w:p>
    <w:p w:rsidR="00E340C6" w:rsidRPr="00E340C6" w:rsidRDefault="00E340C6" w:rsidP="00E340C6">
      <w:pPr>
        <w:pStyle w:val="ManuscriptDS"/>
        <w:spacing w:after="240" w:line="240" w:lineRule="auto"/>
        <w:ind w:left="340" w:hanging="340"/>
        <w:rPr>
          <w:rFonts w:cs="Arial"/>
          <w:noProof/>
        </w:rPr>
      </w:pPr>
      <w:bookmarkStart w:id="24" w:name="_ENREF_24"/>
      <w:r w:rsidRPr="00E340C6">
        <w:rPr>
          <w:rFonts w:cs="Arial"/>
          <w:noProof/>
        </w:rPr>
        <w:t>24</w:t>
      </w:r>
      <w:r w:rsidRPr="00E340C6">
        <w:rPr>
          <w:rFonts w:cs="Arial"/>
          <w:noProof/>
        </w:rPr>
        <w:tab/>
        <w:t>Kellgren JH, Lawrence JS. Radiological assessment of osteo-arthrosis. Ann Rheum Dis. 1957;</w:t>
      </w:r>
      <w:r w:rsidRPr="00E340C6">
        <w:rPr>
          <w:rFonts w:cs="Arial"/>
          <w:b/>
          <w:noProof/>
        </w:rPr>
        <w:t>16</w:t>
      </w:r>
      <w:r w:rsidRPr="00E340C6">
        <w:rPr>
          <w:rFonts w:cs="Arial"/>
          <w:noProof/>
        </w:rPr>
        <w:t>:494-502.</w:t>
      </w:r>
      <w:bookmarkEnd w:id="24"/>
    </w:p>
    <w:p w:rsidR="00E340C6" w:rsidRPr="00E340C6" w:rsidRDefault="00E340C6" w:rsidP="00E340C6">
      <w:pPr>
        <w:pStyle w:val="ManuscriptDS"/>
        <w:spacing w:after="240" w:line="240" w:lineRule="auto"/>
        <w:ind w:left="340" w:hanging="340"/>
        <w:rPr>
          <w:rFonts w:cs="Arial"/>
          <w:noProof/>
        </w:rPr>
      </w:pPr>
      <w:bookmarkStart w:id="25" w:name="_ENREF_25"/>
      <w:r w:rsidRPr="00E340C6">
        <w:rPr>
          <w:rFonts w:cs="Arial"/>
          <w:noProof/>
        </w:rPr>
        <w:t>25</w:t>
      </w:r>
      <w:r w:rsidRPr="00E340C6">
        <w:rPr>
          <w:rFonts w:cs="Arial"/>
          <w:noProof/>
        </w:rPr>
        <w:tab/>
        <w:t>Altman R, Asch E, Bloch D, et al. Development of criteria for the classification and reporting of osteoarthritis. Classification of osteoarthritis of the knee. Diagnostic and Therapeutic Criteria Committee of the American Rheumatism Association. Arthritis Rheum. 1986;</w:t>
      </w:r>
      <w:r w:rsidRPr="00E340C6">
        <w:rPr>
          <w:rFonts w:cs="Arial"/>
          <w:b/>
          <w:noProof/>
        </w:rPr>
        <w:t>29</w:t>
      </w:r>
      <w:r w:rsidRPr="00E340C6">
        <w:rPr>
          <w:rFonts w:cs="Arial"/>
          <w:noProof/>
        </w:rPr>
        <w:t>:1039-49.</w:t>
      </w:r>
      <w:bookmarkEnd w:id="25"/>
    </w:p>
    <w:p w:rsidR="00E340C6" w:rsidRPr="00E340C6" w:rsidRDefault="00E340C6" w:rsidP="00E340C6">
      <w:pPr>
        <w:pStyle w:val="ManuscriptDS"/>
        <w:spacing w:after="240" w:line="240" w:lineRule="auto"/>
        <w:ind w:left="340" w:hanging="340"/>
        <w:rPr>
          <w:rFonts w:cs="Arial"/>
          <w:noProof/>
        </w:rPr>
      </w:pPr>
      <w:bookmarkStart w:id="26" w:name="_ENREF_26"/>
      <w:r w:rsidRPr="00E340C6">
        <w:rPr>
          <w:rFonts w:cs="Arial"/>
          <w:noProof/>
        </w:rPr>
        <w:t>26</w:t>
      </w:r>
      <w:r w:rsidRPr="00E340C6">
        <w:rPr>
          <w:rFonts w:cs="Arial"/>
          <w:noProof/>
        </w:rPr>
        <w:tab/>
        <w:t>Duryea J, Li J, Peterfy CG, et al. Trainable rule-based algorithm for the measurement of joint space width in digital radiographic images of the knee. Med Phys. 2000;</w:t>
      </w:r>
      <w:r w:rsidRPr="00E340C6">
        <w:rPr>
          <w:rFonts w:cs="Arial"/>
          <w:b/>
          <w:noProof/>
        </w:rPr>
        <w:t>27</w:t>
      </w:r>
      <w:r w:rsidRPr="00E340C6">
        <w:rPr>
          <w:rFonts w:cs="Arial"/>
          <w:noProof/>
        </w:rPr>
        <w:t>:580-91.</w:t>
      </w:r>
      <w:bookmarkEnd w:id="26"/>
    </w:p>
    <w:p w:rsidR="00E340C6" w:rsidRPr="00E340C6" w:rsidRDefault="00E340C6" w:rsidP="00E340C6">
      <w:pPr>
        <w:pStyle w:val="ManuscriptDS"/>
        <w:spacing w:after="240" w:line="240" w:lineRule="auto"/>
        <w:ind w:left="340" w:hanging="340"/>
        <w:rPr>
          <w:rFonts w:cs="Arial"/>
          <w:noProof/>
        </w:rPr>
      </w:pPr>
      <w:bookmarkStart w:id="27" w:name="_ENREF_27"/>
      <w:r w:rsidRPr="00E340C6">
        <w:rPr>
          <w:rFonts w:cs="Arial"/>
          <w:noProof/>
        </w:rPr>
        <w:lastRenderedPageBreak/>
        <w:t>27</w:t>
      </w:r>
      <w:r w:rsidRPr="00E340C6">
        <w:rPr>
          <w:rFonts w:cs="Arial"/>
          <w:noProof/>
        </w:rPr>
        <w:tab/>
        <w:t>Neumann G, Hunter D, Nevitt M, et al. Location specific radiographic joint space width for osteoarthritis progression. Osteoarthritis Cartilage. 2009;</w:t>
      </w:r>
      <w:r w:rsidRPr="00E340C6">
        <w:rPr>
          <w:rFonts w:cs="Arial"/>
          <w:b/>
          <w:noProof/>
        </w:rPr>
        <w:t>17</w:t>
      </w:r>
      <w:r w:rsidRPr="00E340C6">
        <w:rPr>
          <w:rFonts w:cs="Arial"/>
          <w:noProof/>
        </w:rPr>
        <w:t>:761-5.</w:t>
      </w:r>
      <w:bookmarkEnd w:id="27"/>
    </w:p>
    <w:p w:rsidR="00E340C6" w:rsidRPr="00E340C6" w:rsidRDefault="00E340C6" w:rsidP="00E340C6">
      <w:pPr>
        <w:pStyle w:val="ManuscriptDS"/>
        <w:spacing w:after="240" w:line="240" w:lineRule="auto"/>
        <w:ind w:left="340" w:hanging="340"/>
        <w:rPr>
          <w:rFonts w:cs="Arial"/>
          <w:noProof/>
        </w:rPr>
      </w:pPr>
      <w:bookmarkStart w:id="28" w:name="_ENREF_28"/>
      <w:r w:rsidRPr="00E340C6">
        <w:rPr>
          <w:rFonts w:cs="Arial"/>
          <w:noProof/>
        </w:rPr>
        <w:t>28</w:t>
      </w:r>
      <w:r w:rsidRPr="00E340C6">
        <w:rPr>
          <w:rFonts w:cs="Arial"/>
          <w:noProof/>
        </w:rPr>
        <w:tab/>
        <w:t>Ornetti P, Brandt K, Hellio-Le Graverand MP, et al. OARSI-OMERACT definition of relevant radiological progression in hip/knee osteoarthritis. Osteoarthritis Cartilage. 2009;</w:t>
      </w:r>
      <w:r w:rsidRPr="00E340C6">
        <w:rPr>
          <w:rFonts w:cs="Arial"/>
          <w:b/>
          <w:noProof/>
        </w:rPr>
        <w:t>17</w:t>
      </w:r>
      <w:r w:rsidRPr="00E340C6">
        <w:rPr>
          <w:rFonts w:cs="Arial"/>
          <w:noProof/>
        </w:rPr>
        <w:t>:856-63.</w:t>
      </w:r>
      <w:bookmarkEnd w:id="28"/>
    </w:p>
    <w:p w:rsidR="00E340C6" w:rsidRPr="00E340C6" w:rsidRDefault="00E340C6" w:rsidP="00E340C6">
      <w:pPr>
        <w:pStyle w:val="ManuscriptDS"/>
        <w:spacing w:after="240" w:line="240" w:lineRule="auto"/>
        <w:ind w:left="340" w:hanging="340"/>
        <w:rPr>
          <w:rFonts w:cs="Arial"/>
          <w:noProof/>
        </w:rPr>
      </w:pPr>
      <w:bookmarkStart w:id="29" w:name="_ENREF_29"/>
      <w:r w:rsidRPr="00E340C6">
        <w:rPr>
          <w:rFonts w:cs="Arial"/>
          <w:noProof/>
        </w:rPr>
        <w:t>29</w:t>
      </w:r>
      <w:r w:rsidRPr="00E340C6">
        <w:rPr>
          <w:rFonts w:cs="Arial"/>
          <w:noProof/>
        </w:rPr>
        <w:tab/>
        <w:t>Walsh DA, Chapman V. Bisphosphonates for osteoarthritis. Arthritis research &amp; therapy. 2011;</w:t>
      </w:r>
      <w:r w:rsidRPr="00E340C6">
        <w:rPr>
          <w:rFonts w:cs="Arial"/>
          <w:b/>
          <w:noProof/>
        </w:rPr>
        <w:t>13</w:t>
      </w:r>
      <w:r w:rsidRPr="00E340C6">
        <w:rPr>
          <w:rFonts w:cs="Arial"/>
          <w:noProof/>
        </w:rPr>
        <w:t>:128.</w:t>
      </w:r>
      <w:bookmarkEnd w:id="29"/>
    </w:p>
    <w:p w:rsidR="00E340C6" w:rsidRPr="00E340C6" w:rsidRDefault="00E340C6" w:rsidP="00E340C6">
      <w:pPr>
        <w:pStyle w:val="ManuscriptDS"/>
        <w:spacing w:after="240" w:line="240" w:lineRule="auto"/>
        <w:ind w:left="340" w:hanging="340"/>
        <w:rPr>
          <w:rFonts w:cs="Arial"/>
          <w:noProof/>
        </w:rPr>
      </w:pPr>
      <w:bookmarkStart w:id="30" w:name="_ENREF_30"/>
      <w:r w:rsidRPr="00E340C6">
        <w:rPr>
          <w:rFonts w:cs="Arial"/>
          <w:noProof/>
        </w:rPr>
        <w:t>30</w:t>
      </w:r>
      <w:r w:rsidRPr="00E340C6">
        <w:rPr>
          <w:rFonts w:cs="Arial"/>
          <w:noProof/>
        </w:rPr>
        <w:tab/>
        <w:t>Roelofs AJ, Thompson K, Ebetino FH, et al. Bisphosphonates: molecular mechanisms of action and effects on bone cells, monocytes and macrophages. Curr Pharm Des. 2010;</w:t>
      </w:r>
      <w:r w:rsidRPr="00E340C6">
        <w:rPr>
          <w:rFonts w:cs="Arial"/>
          <w:b/>
          <w:noProof/>
        </w:rPr>
        <w:t>16</w:t>
      </w:r>
      <w:r w:rsidRPr="00E340C6">
        <w:rPr>
          <w:rFonts w:cs="Arial"/>
          <w:noProof/>
        </w:rPr>
        <w:t>:2950-60.</w:t>
      </w:r>
      <w:bookmarkEnd w:id="30"/>
    </w:p>
    <w:p w:rsidR="00E340C6" w:rsidRPr="00E340C6" w:rsidRDefault="00E340C6" w:rsidP="00E340C6">
      <w:pPr>
        <w:pStyle w:val="ManuscriptDS"/>
        <w:spacing w:after="240" w:line="240" w:lineRule="auto"/>
        <w:ind w:left="340" w:hanging="340"/>
        <w:rPr>
          <w:rFonts w:cs="Arial"/>
          <w:noProof/>
        </w:rPr>
      </w:pPr>
      <w:bookmarkStart w:id="31" w:name="_ENREF_31"/>
      <w:r w:rsidRPr="00E340C6">
        <w:rPr>
          <w:rFonts w:cs="Arial"/>
          <w:noProof/>
        </w:rPr>
        <w:t>31</w:t>
      </w:r>
      <w:r w:rsidRPr="00E340C6">
        <w:rPr>
          <w:rFonts w:cs="Arial"/>
          <w:noProof/>
        </w:rPr>
        <w:tab/>
        <w:t>Baroja-Mazo A, Pelegrin P. Modulating P2X7 Receptor Signaling during Rheumatoid Arthritis: New Therapeutic Approaches for Bisphosphonates. J Osteoporos. 2012;</w:t>
      </w:r>
      <w:r w:rsidRPr="00E340C6">
        <w:rPr>
          <w:rFonts w:cs="Arial"/>
          <w:b/>
          <w:noProof/>
        </w:rPr>
        <w:t>2012</w:t>
      </w:r>
      <w:r w:rsidRPr="00E340C6">
        <w:rPr>
          <w:rFonts w:cs="Arial"/>
          <w:noProof/>
        </w:rPr>
        <w:t>:Article ID 408242.</w:t>
      </w:r>
      <w:bookmarkEnd w:id="31"/>
    </w:p>
    <w:p w:rsidR="00E340C6" w:rsidRPr="00E340C6" w:rsidRDefault="00E340C6" w:rsidP="00E340C6">
      <w:pPr>
        <w:pStyle w:val="ManuscriptDS"/>
        <w:spacing w:after="240" w:line="240" w:lineRule="auto"/>
        <w:ind w:left="340" w:hanging="340"/>
        <w:rPr>
          <w:rFonts w:cs="Arial"/>
          <w:noProof/>
        </w:rPr>
      </w:pPr>
      <w:bookmarkStart w:id="32" w:name="_ENREF_32"/>
      <w:r w:rsidRPr="00E340C6">
        <w:rPr>
          <w:rFonts w:cs="Arial"/>
          <w:noProof/>
        </w:rPr>
        <w:t>32</w:t>
      </w:r>
      <w:r w:rsidRPr="00E340C6">
        <w:rPr>
          <w:rFonts w:cs="Arial"/>
          <w:noProof/>
        </w:rPr>
        <w:tab/>
        <w:t>Davis AM, Badley EM, Beaton DE, et al. Rasch analysis of the Western Ontario McMaster (WOMAC) Osteoarthritis Index: results from community and arthroplasty samples. J Clin Epidemiol. 2003;</w:t>
      </w:r>
      <w:r w:rsidRPr="00E340C6">
        <w:rPr>
          <w:rFonts w:cs="Arial"/>
          <w:b/>
          <w:noProof/>
        </w:rPr>
        <w:t>56</w:t>
      </w:r>
      <w:r w:rsidRPr="00E340C6">
        <w:rPr>
          <w:rFonts w:cs="Arial"/>
          <w:noProof/>
        </w:rPr>
        <w:t>:1076-83.</w:t>
      </w:r>
      <w:bookmarkEnd w:id="32"/>
    </w:p>
    <w:p w:rsidR="00E340C6" w:rsidRPr="00E340C6" w:rsidRDefault="00E340C6" w:rsidP="00E340C6">
      <w:pPr>
        <w:pStyle w:val="ManuscriptDS"/>
        <w:spacing w:after="240" w:line="240" w:lineRule="auto"/>
        <w:ind w:left="340" w:hanging="340"/>
        <w:rPr>
          <w:rFonts w:cs="Arial"/>
          <w:noProof/>
        </w:rPr>
      </w:pPr>
      <w:bookmarkStart w:id="33" w:name="_ENREF_33"/>
      <w:r w:rsidRPr="00E340C6">
        <w:rPr>
          <w:rFonts w:cs="Arial"/>
          <w:noProof/>
        </w:rPr>
        <w:t>33</w:t>
      </w:r>
      <w:r w:rsidRPr="00E340C6">
        <w:rPr>
          <w:rFonts w:cs="Arial"/>
          <w:noProof/>
        </w:rPr>
        <w:tab/>
        <w:t>Wolfe F, Kong SX. Rasch analysis of the Western Ontario MacMaster questionnaire (WOMAC) in 2205 patients with osteoarthritis, rheumatoid arthritis, and fibromyalgia. Ann Rheum Dis. 1999;</w:t>
      </w:r>
      <w:r w:rsidRPr="00E340C6">
        <w:rPr>
          <w:rFonts w:cs="Arial"/>
          <w:b/>
          <w:noProof/>
        </w:rPr>
        <w:t>58</w:t>
      </w:r>
      <w:r w:rsidRPr="00E340C6">
        <w:rPr>
          <w:rFonts w:cs="Arial"/>
          <w:noProof/>
        </w:rPr>
        <w:t>:563-8.</w:t>
      </w:r>
      <w:bookmarkEnd w:id="33"/>
    </w:p>
    <w:p w:rsidR="00E340C6" w:rsidRPr="00E340C6" w:rsidRDefault="00E340C6" w:rsidP="00E340C6">
      <w:pPr>
        <w:pStyle w:val="ManuscriptDS"/>
        <w:spacing w:after="240" w:line="240" w:lineRule="auto"/>
        <w:ind w:left="340" w:hanging="340"/>
        <w:rPr>
          <w:rFonts w:cs="Arial"/>
          <w:noProof/>
        </w:rPr>
      </w:pPr>
      <w:bookmarkStart w:id="34" w:name="_ENREF_34"/>
      <w:r w:rsidRPr="00E340C6">
        <w:rPr>
          <w:rFonts w:cs="Arial"/>
          <w:noProof/>
        </w:rPr>
        <w:t>34</w:t>
      </w:r>
      <w:r w:rsidRPr="00E340C6">
        <w:rPr>
          <w:rFonts w:cs="Arial"/>
          <w:noProof/>
        </w:rPr>
        <w:tab/>
        <w:t>Cranney A, Guyatt G, Griffith L, et al. Meta-analyses of therapies for postmenopausal osteoporosis. IX: Summary of meta-analyses of therapies for postmenopausal osteoporosis. Endocr Rev. 2002;</w:t>
      </w:r>
      <w:r w:rsidRPr="00E340C6">
        <w:rPr>
          <w:rFonts w:cs="Arial"/>
          <w:b/>
          <w:noProof/>
        </w:rPr>
        <w:t>23</w:t>
      </w:r>
      <w:r w:rsidRPr="00E340C6">
        <w:rPr>
          <w:rFonts w:cs="Arial"/>
          <w:noProof/>
        </w:rPr>
        <w:t>:570-8.</w:t>
      </w:r>
      <w:bookmarkEnd w:id="34"/>
    </w:p>
    <w:p w:rsidR="00E340C6" w:rsidRPr="00E340C6" w:rsidRDefault="00E340C6" w:rsidP="00E340C6">
      <w:pPr>
        <w:pStyle w:val="ManuscriptDS"/>
        <w:spacing w:after="240" w:line="240" w:lineRule="auto"/>
        <w:ind w:left="340" w:hanging="340"/>
        <w:rPr>
          <w:rFonts w:cs="Arial"/>
          <w:noProof/>
        </w:rPr>
      </w:pPr>
      <w:bookmarkStart w:id="35" w:name="_ENREF_35"/>
      <w:r w:rsidRPr="00E340C6">
        <w:rPr>
          <w:rFonts w:cs="Arial"/>
          <w:noProof/>
        </w:rPr>
        <w:t>35</w:t>
      </w:r>
      <w:r w:rsidRPr="00E340C6">
        <w:rPr>
          <w:rFonts w:cs="Arial"/>
          <w:noProof/>
        </w:rPr>
        <w:tab/>
        <w:t>Cummings SR, Black DM, Thompson DE, et al. Effect of alendronate on risk of fracture in women with low bone density but without vertebral fractures: results from the Fracture Intervention Trial. JAMA. 1998;</w:t>
      </w:r>
      <w:r w:rsidRPr="00E340C6">
        <w:rPr>
          <w:rFonts w:cs="Arial"/>
          <w:b/>
          <w:noProof/>
        </w:rPr>
        <w:t>280</w:t>
      </w:r>
      <w:r w:rsidRPr="00E340C6">
        <w:rPr>
          <w:rFonts w:cs="Arial"/>
          <w:noProof/>
        </w:rPr>
        <w:t>:2077-82.</w:t>
      </w:r>
      <w:bookmarkEnd w:id="35"/>
    </w:p>
    <w:p w:rsidR="00E340C6" w:rsidRPr="00E340C6" w:rsidRDefault="00E340C6" w:rsidP="00E340C6">
      <w:pPr>
        <w:pStyle w:val="ManuscriptDS"/>
        <w:spacing w:after="240" w:line="240" w:lineRule="auto"/>
        <w:ind w:left="340" w:hanging="340"/>
        <w:rPr>
          <w:rFonts w:cs="Arial"/>
          <w:noProof/>
        </w:rPr>
      </w:pPr>
      <w:bookmarkStart w:id="36" w:name="_ENREF_36"/>
      <w:r w:rsidRPr="00E340C6">
        <w:rPr>
          <w:rFonts w:cs="Arial"/>
          <w:noProof/>
        </w:rPr>
        <w:t>36</w:t>
      </w:r>
      <w:r w:rsidRPr="00E340C6">
        <w:rPr>
          <w:rFonts w:cs="Arial"/>
          <w:noProof/>
        </w:rPr>
        <w:tab/>
        <w:t>Neogi T, Nevitt MC, Ensrud KE, et al. The effect of alendronate on progression of spinal osteophytes and disc-space narrowing. Ann Rheum Dis. 2008;</w:t>
      </w:r>
      <w:r w:rsidRPr="00E340C6">
        <w:rPr>
          <w:rFonts w:cs="Arial"/>
          <w:b/>
          <w:noProof/>
        </w:rPr>
        <w:t>67</w:t>
      </w:r>
      <w:r w:rsidRPr="00E340C6">
        <w:rPr>
          <w:rFonts w:cs="Arial"/>
          <w:noProof/>
        </w:rPr>
        <w:t>:1427-30.</w:t>
      </w:r>
      <w:bookmarkEnd w:id="36"/>
    </w:p>
    <w:p w:rsidR="00E340C6" w:rsidRPr="00E340C6" w:rsidRDefault="00E340C6" w:rsidP="00E340C6">
      <w:pPr>
        <w:pStyle w:val="ManuscriptDS"/>
        <w:spacing w:after="240" w:line="240" w:lineRule="auto"/>
        <w:ind w:left="340" w:hanging="340"/>
        <w:rPr>
          <w:rFonts w:cs="Arial"/>
          <w:noProof/>
        </w:rPr>
      </w:pPr>
      <w:bookmarkStart w:id="37" w:name="_ENREF_37"/>
      <w:r w:rsidRPr="00E340C6">
        <w:rPr>
          <w:rFonts w:cs="Arial"/>
          <w:noProof/>
        </w:rPr>
        <w:t>37</w:t>
      </w:r>
      <w:r w:rsidRPr="00E340C6">
        <w:rPr>
          <w:rFonts w:cs="Arial"/>
          <w:noProof/>
        </w:rPr>
        <w:tab/>
        <w:t>Nevitt MC, Zhang Y, Javaid MK, et al. High systemic bone mineral density increases the risk of incident knee OA and joint space narrowing, but not radiographic progression of existing knee OA: the MOST study. Ann Rheum Dis. 2010;</w:t>
      </w:r>
      <w:r w:rsidRPr="00E340C6">
        <w:rPr>
          <w:rFonts w:cs="Arial"/>
          <w:b/>
          <w:noProof/>
        </w:rPr>
        <w:t>69</w:t>
      </w:r>
      <w:r w:rsidRPr="00E340C6">
        <w:rPr>
          <w:rFonts w:cs="Arial"/>
          <w:noProof/>
        </w:rPr>
        <w:t>:163-8.</w:t>
      </w:r>
      <w:bookmarkEnd w:id="37"/>
    </w:p>
    <w:p w:rsidR="00E340C6" w:rsidRPr="00E340C6" w:rsidRDefault="00E340C6" w:rsidP="00E340C6">
      <w:pPr>
        <w:pStyle w:val="ManuscriptDS"/>
        <w:spacing w:after="240" w:line="240" w:lineRule="auto"/>
        <w:ind w:left="340" w:hanging="340"/>
        <w:rPr>
          <w:rFonts w:cs="Arial"/>
          <w:noProof/>
        </w:rPr>
      </w:pPr>
      <w:bookmarkStart w:id="38" w:name="_ENREF_38"/>
      <w:r w:rsidRPr="00E340C6">
        <w:rPr>
          <w:rFonts w:cs="Arial"/>
          <w:noProof/>
        </w:rPr>
        <w:t>38</w:t>
      </w:r>
      <w:r w:rsidRPr="00E340C6">
        <w:rPr>
          <w:rFonts w:cs="Arial"/>
          <w:noProof/>
        </w:rPr>
        <w:tab/>
        <w:t>Karvonen RL, Miller PR, Nelson DA, et al. Periarticular osteoporosis in osteoarthritis of the knee. J Rheumatol. 1998;</w:t>
      </w:r>
      <w:r w:rsidRPr="00E340C6">
        <w:rPr>
          <w:rFonts w:cs="Arial"/>
          <w:b/>
          <w:noProof/>
        </w:rPr>
        <w:t>25</w:t>
      </w:r>
      <w:r w:rsidRPr="00E340C6">
        <w:rPr>
          <w:rFonts w:cs="Arial"/>
          <w:noProof/>
        </w:rPr>
        <w:t>:2187-94.</w:t>
      </w:r>
      <w:bookmarkEnd w:id="38"/>
    </w:p>
    <w:p w:rsidR="00E340C6" w:rsidRPr="00E340C6" w:rsidRDefault="00E340C6" w:rsidP="00E340C6">
      <w:pPr>
        <w:pStyle w:val="ManuscriptDS"/>
        <w:spacing w:after="240" w:line="240" w:lineRule="auto"/>
        <w:ind w:left="340" w:hanging="340"/>
        <w:rPr>
          <w:rFonts w:cs="Arial"/>
          <w:noProof/>
        </w:rPr>
      </w:pPr>
      <w:bookmarkStart w:id="39" w:name="_ENREF_39"/>
      <w:r w:rsidRPr="00E340C6">
        <w:rPr>
          <w:rFonts w:cs="Arial"/>
          <w:noProof/>
        </w:rPr>
        <w:t>39</w:t>
      </w:r>
      <w:r w:rsidRPr="00E340C6">
        <w:rPr>
          <w:rFonts w:cs="Arial"/>
          <w:noProof/>
        </w:rPr>
        <w:tab/>
        <w:t>Messent EA, Buckland-Wright JC, Blake GM. Fractal analysis of trabecular bone in knee osteoarthritis (OA) is a more sensitive marker of disease status than bone mineral density (BMD). Calcif Tissue Int. 2005;</w:t>
      </w:r>
      <w:r w:rsidRPr="00E340C6">
        <w:rPr>
          <w:rFonts w:cs="Arial"/>
          <w:b/>
          <w:noProof/>
        </w:rPr>
        <w:t>76</w:t>
      </w:r>
      <w:r w:rsidRPr="00E340C6">
        <w:rPr>
          <w:rFonts w:cs="Arial"/>
          <w:noProof/>
        </w:rPr>
        <w:t>:419-25.</w:t>
      </w:r>
      <w:bookmarkEnd w:id="39"/>
    </w:p>
    <w:p w:rsidR="00E340C6" w:rsidRPr="00E340C6" w:rsidRDefault="00E340C6" w:rsidP="00E340C6">
      <w:pPr>
        <w:pStyle w:val="ManuscriptDS"/>
        <w:spacing w:after="240" w:line="240" w:lineRule="auto"/>
        <w:ind w:left="340" w:hanging="340"/>
        <w:rPr>
          <w:rFonts w:cs="Arial"/>
          <w:noProof/>
        </w:rPr>
      </w:pPr>
      <w:bookmarkStart w:id="40" w:name="_ENREF_40"/>
      <w:r w:rsidRPr="00E340C6">
        <w:rPr>
          <w:rFonts w:cs="Arial"/>
          <w:noProof/>
        </w:rPr>
        <w:t>40</w:t>
      </w:r>
      <w:r w:rsidRPr="00E340C6">
        <w:rPr>
          <w:rFonts w:cs="Arial"/>
          <w:noProof/>
        </w:rPr>
        <w:tab/>
        <w:t>Clarke S, Wakeley C, Duddy J, et al. Dual-energy X-ray absorptiometry applied to the assessment of tibial subchondral bone mineral density in osteoarthritis of the knee. Skeletal Radiol. 2004;</w:t>
      </w:r>
      <w:r w:rsidRPr="00E340C6">
        <w:rPr>
          <w:rFonts w:cs="Arial"/>
          <w:b/>
          <w:noProof/>
        </w:rPr>
        <w:t>33</w:t>
      </w:r>
      <w:r w:rsidRPr="00E340C6">
        <w:rPr>
          <w:rFonts w:cs="Arial"/>
          <w:noProof/>
        </w:rPr>
        <w:t>:588-95.</w:t>
      </w:r>
      <w:bookmarkEnd w:id="40"/>
    </w:p>
    <w:p w:rsidR="00E340C6" w:rsidRPr="00E340C6" w:rsidRDefault="00E340C6" w:rsidP="00E340C6">
      <w:pPr>
        <w:pStyle w:val="ManuscriptDS"/>
        <w:spacing w:after="240" w:line="240" w:lineRule="auto"/>
        <w:ind w:left="340" w:hanging="340"/>
        <w:rPr>
          <w:rFonts w:cs="Arial"/>
          <w:noProof/>
        </w:rPr>
      </w:pPr>
      <w:bookmarkStart w:id="41" w:name="_ENREF_41"/>
      <w:r w:rsidRPr="00E340C6">
        <w:rPr>
          <w:rFonts w:cs="Arial"/>
          <w:noProof/>
        </w:rPr>
        <w:lastRenderedPageBreak/>
        <w:t>41</w:t>
      </w:r>
      <w:r w:rsidRPr="00E340C6">
        <w:rPr>
          <w:rFonts w:cs="Arial"/>
          <w:noProof/>
        </w:rPr>
        <w:tab/>
        <w:t>Lo GH, Zhang Y, McLennan C, et al. The ratio of medial to lateral tibial plateau bone mineral density and compartment-specific tibiofemoral osteoarthritis. Osteoarthritis Cartilage. 2006;</w:t>
      </w:r>
      <w:r w:rsidRPr="00E340C6">
        <w:rPr>
          <w:rFonts w:cs="Arial"/>
          <w:b/>
          <w:noProof/>
        </w:rPr>
        <w:t>14</w:t>
      </w:r>
      <w:r w:rsidRPr="00E340C6">
        <w:rPr>
          <w:rFonts w:cs="Arial"/>
          <w:noProof/>
        </w:rPr>
        <w:t>:984-90.</w:t>
      </w:r>
      <w:bookmarkEnd w:id="41"/>
    </w:p>
    <w:p w:rsidR="00E340C6" w:rsidRPr="00E340C6" w:rsidRDefault="00E340C6" w:rsidP="00E340C6">
      <w:pPr>
        <w:pStyle w:val="ManuscriptDS"/>
        <w:spacing w:after="240" w:line="240" w:lineRule="auto"/>
        <w:ind w:left="340" w:hanging="340"/>
        <w:rPr>
          <w:rFonts w:cs="Arial"/>
          <w:noProof/>
        </w:rPr>
      </w:pPr>
      <w:bookmarkStart w:id="42" w:name="_ENREF_42"/>
      <w:r w:rsidRPr="00E340C6">
        <w:rPr>
          <w:rFonts w:cs="Arial"/>
          <w:noProof/>
        </w:rPr>
        <w:t>42</w:t>
      </w:r>
      <w:r w:rsidRPr="00E340C6">
        <w:rPr>
          <w:rFonts w:cs="Arial"/>
          <w:noProof/>
        </w:rPr>
        <w:tab/>
        <w:t>Bruyere O, Dardenne C, Lejeune E, et al. Subchondral tibial bone mineral density predicts future joint space narrowing at the medial femoro-tibial compartment in patients with knee osteoarthritis. Bone. 2003;</w:t>
      </w:r>
      <w:r w:rsidRPr="00E340C6">
        <w:rPr>
          <w:rFonts w:cs="Arial"/>
          <w:b/>
          <w:noProof/>
        </w:rPr>
        <w:t>32</w:t>
      </w:r>
      <w:r w:rsidRPr="00E340C6">
        <w:rPr>
          <w:rFonts w:cs="Arial"/>
          <w:noProof/>
        </w:rPr>
        <w:t>:541-5.</w:t>
      </w:r>
      <w:bookmarkEnd w:id="42"/>
    </w:p>
    <w:p w:rsidR="00E340C6" w:rsidRPr="00E340C6" w:rsidRDefault="00E340C6" w:rsidP="00E340C6">
      <w:pPr>
        <w:pStyle w:val="ManuscriptDS"/>
        <w:spacing w:after="240" w:line="240" w:lineRule="auto"/>
        <w:ind w:left="340" w:hanging="340"/>
        <w:rPr>
          <w:rFonts w:cs="Arial"/>
          <w:noProof/>
        </w:rPr>
      </w:pPr>
      <w:bookmarkStart w:id="43" w:name="_ENREF_43"/>
      <w:r w:rsidRPr="00E340C6">
        <w:rPr>
          <w:rFonts w:cs="Arial"/>
          <w:noProof/>
        </w:rPr>
        <w:t>43</w:t>
      </w:r>
      <w:r w:rsidRPr="00E340C6">
        <w:rPr>
          <w:rFonts w:cs="Arial"/>
          <w:noProof/>
        </w:rPr>
        <w:tab/>
        <w:t>Sambrook P. Compliance with treatment in osteoporosis patients--an ongoing problem. Aust Fam Physician. 2006;</w:t>
      </w:r>
      <w:r w:rsidRPr="00E340C6">
        <w:rPr>
          <w:rFonts w:cs="Arial"/>
          <w:b/>
          <w:noProof/>
        </w:rPr>
        <w:t>35</w:t>
      </w:r>
      <w:r w:rsidRPr="00E340C6">
        <w:rPr>
          <w:rFonts w:cs="Arial"/>
          <w:noProof/>
        </w:rPr>
        <w:t>:135-7.</w:t>
      </w:r>
      <w:bookmarkEnd w:id="43"/>
    </w:p>
    <w:p w:rsidR="00E340C6" w:rsidRPr="00E340C6" w:rsidRDefault="00E340C6" w:rsidP="00E340C6">
      <w:pPr>
        <w:pStyle w:val="ManuscriptDS"/>
        <w:spacing w:line="240" w:lineRule="auto"/>
        <w:ind w:left="340" w:hanging="340"/>
        <w:rPr>
          <w:rFonts w:cs="Arial"/>
          <w:noProof/>
        </w:rPr>
      </w:pPr>
      <w:bookmarkStart w:id="44" w:name="_ENREF_44"/>
      <w:r w:rsidRPr="00E340C6">
        <w:rPr>
          <w:rFonts w:cs="Arial"/>
          <w:noProof/>
        </w:rPr>
        <w:t>44</w:t>
      </w:r>
      <w:r w:rsidRPr="00E340C6">
        <w:rPr>
          <w:rFonts w:cs="Arial"/>
          <w:noProof/>
        </w:rPr>
        <w:tab/>
        <w:t>Siris ES, Harris ST, Rosen CJ, et al. Adherence to bisphosphonate therapy and fracture rates in osteoporotic women: relationship to vertebral and nonvertebral fractures from 2 US claims databases. Mayo Clin Proc. 2006;</w:t>
      </w:r>
      <w:r w:rsidRPr="00E340C6">
        <w:rPr>
          <w:rFonts w:cs="Arial"/>
          <w:b/>
          <w:noProof/>
        </w:rPr>
        <w:t>81</w:t>
      </w:r>
      <w:r w:rsidRPr="00E340C6">
        <w:rPr>
          <w:rFonts w:cs="Arial"/>
          <w:noProof/>
        </w:rPr>
        <w:t>:1013-22.</w:t>
      </w:r>
      <w:bookmarkEnd w:id="44"/>
    </w:p>
    <w:p w:rsidR="00E340C6" w:rsidRDefault="00E340C6" w:rsidP="00E340C6">
      <w:pPr>
        <w:pStyle w:val="ManuscriptDS"/>
        <w:spacing w:line="240" w:lineRule="auto"/>
        <w:rPr>
          <w:rFonts w:cs="Arial"/>
          <w:noProof/>
        </w:rPr>
      </w:pPr>
    </w:p>
    <w:p w:rsidR="00CA5EA8" w:rsidRDefault="00520E45" w:rsidP="006F4F55">
      <w:pPr>
        <w:pStyle w:val="ManuscriptDS"/>
        <w:spacing w:line="240" w:lineRule="auto"/>
        <w:ind w:left="720" w:hanging="720"/>
      </w:pPr>
      <w:r>
        <w:fldChar w:fldCharType="end"/>
      </w:r>
    </w:p>
    <w:p w:rsidR="00975937" w:rsidRDefault="00975937" w:rsidP="00FB30AB">
      <w:pPr>
        <w:sectPr w:rsidR="00975937" w:rsidSect="00646FB0">
          <w:footerReference w:type="default" r:id="rId8"/>
          <w:type w:val="continuous"/>
          <w:pgSz w:w="11906" w:h="16838"/>
          <w:pgMar w:top="1440" w:right="1440" w:bottom="1440" w:left="1440" w:header="708" w:footer="708" w:gutter="0"/>
          <w:cols w:space="708"/>
          <w:docGrid w:linePitch="360"/>
        </w:sectPr>
      </w:pPr>
    </w:p>
    <w:p w:rsidR="006D31AD" w:rsidRDefault="00EE00B6" w:rsidP="00EE00B6">
      <w:pPr>
        <w:pStyle w:val="Heading2"/>
      </w:pPr>
      <w:r>
        <w:lastRenderedPageBreak/>
        <w:t>Tables</w:t>
      </w:r>
    </w:p>
    <w:p w:rsidR="00975937" w:rsidRPr="0026350F" w:rsidRDefault="00975937" w:rsidP="00975937">
      <w:pPr>
        <w:pStyle w:val="Caption"/>
        <w:rPr>
          <w:rFonts w:cs="Arial"/>
        </w:rPr>
      </w:pPr>
      <w:bookmarkStart w:id="45" w:name="_Ref333865173"/>
      <w:r w:rsidRPr="0026350F">
        <w:rPr>
          <w:rFonts w:cs="Arial"/>
        </w:rPr>
        <w:t xml:space="preserve">Table </w:t>
      </w:r>
      <w:r w:rsidR="00520E45" w:rsidRPr="0026350F">
        <w:rPr>
          <w:rFonts w:cs="Arial"/>
        </w:rPr>
        <w:fldChar w:fldCharType="begin"/>
      </w:r>
      <w:r w:rsidRPr="0026350F">
        <w:rPr>
          <w:rFonts w:cs="Arial"/>
        </w:rPr>
        <w:instrText xml:space="preserve"> SEQ Table \* ARABIC </w:instrText>
      </w:r>
      <w:r w:rsidR="00520E45" w:rsidRPr="0026350F">
        <w:rPr>
          <w:rFonts w:cs="Arial"/>
        </w:rPr>
        <w:fldChar w:fldCharType="separate"/>
      </w:r>
      <w:r>
        <w:rPr>
          <w:rFonts w:cs="Arial"/>
          <w:noProof/>
        </w:rPr>
        <w:t>1</w:t>
      </w:r>
      <w:r w:rsidR="00520E45" w:rsidRPr="0026350F">
        <w:rPr>
          <w:rFonts w:cs="Arial"/>
        </w:rPr>
        <w:fldChar w:fldCharType="end"/>
      </w:r>
      <w:bookmarkEnd w:id="45"/>
      <w:r w:rsidRPr="0026350F">
        <w:rPr>
          <w:rFonts w:cs="Arial"/>
        </w:rPr>
        <w:t xml:space="preserve">: Demographic profile </w:t>
      </w:r>
      <w:r>
        <w:rPr>
          <w:rFonts w:cs="Arial"/>
        </w:rPr>
        <w:t xml:space="preserve">of </w:t>
      </w:r>
      <w:r w:rsidR="0067290C">
        <w:rPr>
          <w:rFonts w:cs="Arial"/>
        </w:rPr>
        <w:t>study patients, by use of bisphosphonates</w:t>
      </w:r>
    </w:p>
    <w:tbl>
      <w:tblPr>
        <w:tblW w:w="8237" w:type="dxa"/>
        <w:tblInd w:w="93" w:type="dxa"/>
        <w:tblBorders>
          <w:top w:val="single" w:sz="12" w:space="0" w:color="auto"/>
          <w:bottom w:val="single" w:sz="8" w:space="0" w:color="auto"/>
        </w:tblBorders>
        <w:tblLook w:val="04A0" w:firstRow="1" w:lastRow="0" w:firstColumn="1" w:lastColumn="0" w:noHBand="0" w:noVBand="1"/>
      </w:tblPr>
      <w:tblGrid>
        <w:gridCol w:w="3843"/>
        <w:gridCol w:w="1880"/>
        <w:gridCol w:w="1522"/>
        <w:gridCol w:w="1084"/>
      </w:tblGrid>
      <w:tr w:rsidR="00975937" w:rsidRPr="00B51793" w:rsidTr="00CD4E1B">
        <w:trPr>
          <w:trHeight w:val="300"/>
        </w:trPr>
        <w:tc>
          <w:tcPr>
            <w:tcW w:w="3843" w:type="dxa"/>
            <w:tcBorders>
              <w:top w:val="single" w:sz="12" w:space="0" w:color="auto"/>
              <w:bottom w:val="nil"/>
            </w:tcBorders>
            <w:shd w:val="clear" w:color="auto" w:fill="auto"/>
            <w:noWrap/>
            <w:vAlign w:val="bottom"/>
            <w:hideMark/>
          </w:tcPr>
          <w:p w:rsidR="00975937" w:rsidRPr="00B51793" w:rsidRDefault="00975937" w:rsidP="00C60A4E">
            <w:pPr>
              <w:pStyle w:val="Table"/>
              <w:rPr>
                <w:lang w:eastAsia="en-GB"/>
              </w:rPr>
            </w:pPr>
          </w:p>
        </w:tc>
        <w:tc>
          <w:tcPr>
            <w:tcW w:w="1880" w:type="dxa"/>
            <w:tcBorders>
              <w:top w:val="single" w:sz="12" w:space="0" w:color="auto"/>
              <w:bottom w:val="nil"/>
            </w:tcBorders>
            <w:shd w:val="clear" w:color="auto" w:fill="auto"/>
            <w:noWrap/>
            <w:vAlign w:val="bottom"/>
            <w:hideMark/>
          </w:tcPr>
          <w:p w:rsidR="00975937" w:rsidRPr="00B51793" w:rsidRDefault="00975937" w:rsidP="00C60A4E">
            <w:pPr>
              <w:pStyle w:val="Table"/>
              <w:rPr>
                <w:lang w:eastAsia="en-GB"/>
              </w:rPr>
            </w:pPr>
            <w:r w:rsidRPr="00B51793">
              <w:t>Non-users</w:t>
            </w:r>
            <w:r w:rsidRPr="00B51793">
              <w:br/>
              <w:t>Mean (sd)</w:t>
            </w:r>
          </w:p>
        </w:tc>
        <w:tc>
          <w:tcPr>
            <w:tcW w:w="1522" w:type="dxa"/>
            <w:tcBorders>
              <w:top w:val="single" w:sz="12" w:space="0" w:color="auto"/>
              <w:bottom w:val="nil"/>
            </w:tcBorders>
            <w:shd w:val="clear" w:color="auto" w:fill="auto"/>
            <w:noWrap/>
            <w:vAlign w:val="bottom"/>
            <w:hideMark/>
          </w:tcPr>
          <w:p w:rsidR="00975937" w:rsidRPr="00B51793" w:rsidRDefault="00975937" w:rsidP="00C60A4E">
            <w:pPr>
              <w:pStyle w:val="Table"/>
              <w:rPr>
                <w:lang w:eastAsia="en-GB"/>
              </w:rPr>
            </w:pPr>
            <w:r w:rsidRPr="00B51793">
              <w:t>Users</w:t>
            </w:r>
            <w:r w:rsidRPr="00B51793">
              <w:br/>
              <w:t>Mean (sd)</w:t>
            </w:r>
          </w:p>
        </w:tc>
        <w:tc>
          <w:tcPr>
            <w:tcW w:w="992" w:type="dxa"/>
            <w:tcBorders>
              <w:top w:val="single" w:sz="12" w:space="0" w:color="auto"/>
              <w:bottom w:val="nil"/>
            </w:tcBorders>
            <w:shd w:val="clear" w:color="auto" w:fill="auto"/>
            <w:noWrap/>
            <w:vAlign w:val="bottom"/>
            <w:hideMark/>
          </w:tcPr>
          <w:p w:rsidR="00975937" w:rsidRPr="00B51793" w:rsidRDefault="00975937" w:rsidP="00C60A4E">
            <w:pPr>
              <w:pStyle w:val="Table"/>
              <w:rPr>
                <w:lang w:eastAsia="en-GB"/>
              </w:rPr>
            </w:pPr>
          </w:p>
        </w:tc>
      </w:tr>
      <w:tr w:rsidR="00975937" w:rsidRPr="00B51793" w:rsidTr="00CD4E1B">
        <w:trPr>
          <w:trHeight w:val="300"/>
        </w:trPr>
        <w:tc>
          <w:tcPr>
            <w:tcW w:w="3843" w:type="dxa"/>
            <w:tcBorders>
              <w:top w:val="nil"/>
              <w:bottom w:val="single" w:sz="8" w:space="0" w:color="auto"/>
            </w:tcBorders>
            <w:shd w:val="clear" w:color="auto" w:fill="auto"/>
            <w:noWrap/>
            <w:vAlign w:val="bottom"/>
            <w:hideMark/>
          </w:tcPr>
          <w:p w:rsidR="00975937" w:rsidRPr="00B51793" w:rsidRDefault="00975937" w:rsidP="00C60A4E">
            <w:pPr>
              <w:pStyle w:val="Table"/>
              <w:rPr>
                <w:lang w:eastAsia="en-GB"/>
              </w:rPr>
            </w:pPr>
          </w:p>
        </w:tc>
        <w:tc>
          <w:tcPr>
            <w:tcW w:w="1880" w:type="dxa"/>
            <w:tcBorders>
              <w:top w:val="nil"/>
              <w:bottom w:val="single" w:sz="8" w:space="0" w:color="auto"/>
            </w:tcBorders>
            <w:shd w:val="clear" w:color="auto" w:fill="auto"/>
            <w:noWrap/>
            <w:vAlign w:val="bottom"/>
            <w:hideMark/>
          </w:tcPr>
          <w:p w:rsidR="00975937" w:rsidRPr="00B51793" w:rsidRDefault="00975937" w:rsidP="00C60A4E">
            <w:pPr>
              <w:pStyle w:val="Table"/>
              <w:rPr>
                <w:lang w:eastAsia="en-GB"/>
              </w:rPr>
            </w:pPr>
            <w:r w:rsidRPr="00B51793">
              <w:rPr>
                <w:lang w:eastAsia="en-GB"/>
              </w:rPr>
              <w:t>n=268</w:t>
            </w:r>
          </w:p>
        </w:tc>
        <w:tc>
          <w:tcPr>
            <w:tcW w:w="1522" w:type="dxa"/>
            <w:tcBorders>
              <w:top w:val="nil"/>
              <w:bottom w:val="single" w:sz="8" w:space="0" w:color="auto"/>
            </w:tcBorders>
            <w:shd w:val="clear" w:color="auto" w:fill="auto"/>
            <w:noWrap/>
            <w:vAlign w:val="bottom"/>
            <w:hideMark/>
          </w:tcPr>
          <w:p w:rsidR="00975937" w:rsidRPr="00B51793" w:rsidRDefault="00975937" w:rsidP="00C60A4E">
            <w:pPr>
              <w:pStyle w:val="Table"/>
              <w:rPr>
                <w:lang w:eastAsia="en-GB"/>
              </w:rPr>
            </w:pPr>
            <w:r w:rsidRPr="00B51793">
              <w:rPr>
                <w:lang w:eastAsia="en-GB"/>
              </w:rPr>
              <w:t>n=55</w:t>
            </w:r>
          </w:p>
        </w:tc>
        <w:tc>
          <w:tcPr>
            <w:tcW w:w="992" w:type="dxa"/>
            <w:tcBorders>
              <w:top w:val="nil"/>
              <w:bottom w:val="single" w:sz="8" w:space="0" w:color="auto"/>
            </w:tcBorders>
            <w:shd w:val="clear" w:color="auto" w:fill="auto"/>
            <w:noWrap/>
            <w:vAlign w:val="bottom"/>
            <w:hideMark/>
          </w:tcPr>
          <w:p w:rsidR="00975937" w:rsidRPr="00B51793" w:rsidRDefault="00975937" w:rsidP="00C60A4E">
            <w:pPr>
              <w:pStyle w:val="Table"/>
              <w:rPr>
                <w:lang w:eastAsia="en-GB"/>
              </w:rPr>
            </w:pPr>
            <w:r w:rsidRPr="00B51793">
              <w:rPr>
                <w:lang w:eastAsia="en-GB"/>
              </w:rPr>
              <w:t>p</w:t>
            </w:r>
          </w:p>
        </w:tc>
      </w:tr>
      <w:tr w:rsidR="00975937" w:rsidRPr="00B51793" w:rsidTr="00CD4E1B">
        <w:trPr>
          <w:trHeight w:val="285"/>
        </w:trPr>
        <w:tc>
          <w:tcPr>
            <w:tcW w:w="3843" w:type="dxa"/>
            <w:tcBorders>
              <w:top w:val="single" w:sz="8" w:space="0" w:color="auto"/>
            </w:tcBorders>
            <w:shd w:val="clear" w:color="auto" w:fill="auto"/>
            <w:noWrap/>
            <w:vAlign w:val="bottom"/>
            <w:hideMark/>
          </w:tcPr>
          <w:p w:rsidR="00975937" w:rsidRPr="00B51793" w:rsidRDefault="00975937" w:rsidP="00C60A4E">
            <w:pPr>
              <w:pStyle w:val="Table"/>
              <w:rPr>
                <w:lang w:eastAsia="en-GB"/>
              </w:rPr>
            </w:pPr>
            <w:r w:rsidRPr="00B51793">
              <w:rPr>
                <w:lang w:eastAsia="en-GB"/>
              </w:rPr>
              <w:t>Age</w:t>
            </w:r>
          </w:p>
        </w:tc>
        <w:tc>
          <w:tcPr>
            <w:tcW w:w="1880" w:type="dxa"/>
            <w:tcBorders>
              <w:top w:val="single" w:sz="8" w:space="0" w:color="auto"/>
            </w:tcBorders>
            <w:shd w:val="clear" w:color="auto" w:fill="auto"/>
            <w:noWrap/>
            <w:vAlign w:val="bottom"/>
            <w:hideMark/>
          </w:tcPr>
          <w:p w:rsidR="00975937" w:rsidRPr="00B51793" w:rsidRDefault="00975937" w:rsidP="00C60A4E">
            <w:pPr>
              <w:pStyle w:val="Table"/>
              <w:tabs>
                <w:tab w:val="decimal" w:pos="369"/>
              </w:tabs>
              <w:rPr>
                <w:lang w:eastAsia="en-GB"/>
              </w:rPr>
            </w:pPr>
            <w:r w:rsidRPr="00B51793">
              <w:rPr>
                <w:lang w:eastAsia="en-GB"/>
              </w:rPr>
              <w:t>59.8 (8</w:t>
            </w:r>
            <w:r>
              <w:rPr>
                <w:lang w:eastAsia="en-GB"/>
              </w:rPr>
              <w:t>.0</w:t>
            </w:r>
            <w:r w:rsidRPr="00B51793">
              <w:rPr>
                <w:lang w:eastAsia="en-GB"/>
              </w:rPr>
              <w:t>)</w:t>
            </w:r>
          </w:p>
        </w:tc>
        <w:tc>
          <w:tcPr>
            <w:tcW w:w="1522" w:type="dxa"/>
            <w:tcBorders>
              <w:top w:val="single" w:sz="8" w:space="0" w:color="auto"/>
            </w:tcBorders>
            <w:shd w:val="clear" w:color="auto" w:fill="auto"/>
            <w:noWrap/>
            <w:vAlign w:val="bottom"/>
            <w:hideMark/>
          </w:tcPr>
          <w:p w:rsidR="00975937" w:rsidRPr="00B51793" w:rsidRDefault="00975937" w:rsidP="00C60A4E">
            <w:pPr>
              <w:pStyle w:val="Table"/>
              <w:tabs>
                <w:tab w:val="decimal" w:pos="349"/>
              </w:tabs>
              <w:rPr>
                <w:lang w:eastAsia="en-GB"/>
              </w:rPr>
            </w:pPr>
            <w:r w:rsidRPr="00B51793">
              <w:rPr>
                <w:lang w:eastAsia="en-GB"/>
              </w:rPr>
              <w:t>66.7 (7.4)</w:t>
            </w:r>
          </w:p>
        </w:tc>
        <w:tc>
          <w:tcPr>
            <w:tcW w:w="992" w:type="dxa"/>
            <w:tcBorders>
              <w:top w:val="single" w:sz="8" w:space="0" w:color="auto"/>
            </w:tcBorders>
            <w:shd w:val="clear" w:color="auto" w:fill="auto"/>
            <w:noWrap/>
            <w:vAlign w:val="bottom"/>
            <w:hideMark/>
          </w:tcPr>
          <w:p w:rsidR="00975937" w:rsidRPr="006F1F50" w:rsidRDefault="00975937" w:rsidP="00CD4E1B">
            <w:pPr>
              <w:pStyle w:val="Table"/>
              <w:tabs>
                <w:tab w:val="decimal" w:pos="317"/>
              </w:tabs>
              <w:rPr>
                <w:b/>
                <w:lang w:eastAsia="en-GB"/>
              </w:rPr>
            </w:pPr>
            <w:r w:rsidRPr="006F1F50">
              <w:rPr>
                <w:b/>
                <w:lang w:eastAsia="en-GB"/>
              </w:rPr>
              <w:t>&lt;0.001</w:t>
            </w:r>
          </w:p>
        </w:tc>
      </w:tr>
      <w:tr w:rsidR="00975937" w:rsidRPr="00B51793" w:rsidTr="00CD4E1B">
        <w:trPr>
          <w:trHeight w:val="285"/>
        </w:trPr>
        <w:tc>
          <w:tcPr>
            <w:tcW w:w="3843" w:type="dxa"/>
            <w:shd w:val="clear" w:color="auto" w:fill="auto"/>
            <w:noWrap/>
            <w:vAlign w:val="bottom"/>
            <w:hideMark/>
          </w:tcPr>
          <w:p w:rsidR="00975937" w:rsidRPr="00B51793" w:rsidRDefault="00975937" w:rsidP="00C60A4E">
            <w:pPr>
              <w:pStyle w:val="Table"/>
              <w:rPr>
                <w:lang w:eastAsia="en-GB"/>
              </w:rPr>
            </w:pPr>
            <w:r w:rsidRPr="00B51793">
              <w:rPr>
                <w:lang w:eastAsia="en-GB"/>
              </w:rPr>
              <w:t>Height</w:t>
            </w:r>
          </w:p>
        </w:tc>
        <w:tc>
          <w:tcPr>
            <w:tcW w:w="1880" w:type="dxa"/>
            <w:shd w:val="clear" w:color="auto" w:fill="auto"/>
            <w:noWrap/>
            <w:vAlign w:val="bottom"/>
            <w:hideMark/>
          </w:tcPr>
          <w:p w:rsidR="00975937" w:rsidRPr="00B51793" w:rsidRDefault="00975937" w:rsidP="00C60A4E">
            <w:pPr>
              <w:pStyle w:val="Table"/>
              <w:tabs>
                <w:tab w:val="decimal" w:pos="369"/>
              </w:tabs>
              <w:rPr>
                <w:lang w:eastAsia="en-GB"/>
              </w:rPr>
            </w:pPr>
            <w:r w:rsidRPr="00B51793">
              <w:rPr>
                <w:lang w:eastAsia="en-GB"/>
              </w:rPr>
              <w:t>162.6 (6.3)</w:t>
            </w:r>
          </w:p>
        </w:tc>
        <w:tc>
          <w:tcPr>
            <w:tcW w:w="1522" w:type="dxa"/>
            <w:shd w:val="clear" w:color="auto" w:fill="auto"/>
            <w:noWrap/>
            <w:vAlign w:val="bottom"/>
            <w:hideMark/>
          </w:tcPr>
          <w:p w:rsidR="00975937" w:rsidRPr="00B51793" w:rsidRDefault="00975937" w:rsidP="00C60A4E">
            <w:pPr>
              <w:pStyle w:val="Table"/>
              <w:tabs>
                <w:tab w:val="decimal" w:pos="349"/>
              </w:tabs>
              <w:rPr>
                <w:lang w:eastAsia="en-GB"/>
              </w:rPr>
            </w:pPr>
            <w:r w:rsidRPr="00B51793">
              <w:rPr>
                <w:lang w:eastAsia="en-GB"/>
              </w:rPr>
              <w:t>160.4 (5.6)</w:t>
            </w:r>
          </w:p>
        </w:tc>
        <w:tc>
          <w:tcPr>
            <w:tcW w:w="992" w:type="dxa"/>
            <w:shd w:val="clear" w:color="auto" w:fill="auto"/>
            <w:noWrap/>
            <w:vAlign w:val="bottom"/>
            <w:hideMark/>
          </w:tcPr>
          <w:p w:rsidR="00975937" w:rsidRPr="006F1F50" w:rsidRDefault="00975937" w:rsidP="00CD4E1B">
            <w:pPr>
              <w:pStyle w:val="Table"/>
              <w:tabs>
                <w:tab w:val="decimal" w:pos="317"/>
              </w:tabs>
              <w:rPr>
                <w:b/>
                <w:lang w:eastAsia="en-GB"/>
              </w:rPr>
            </w:pPr>
            <w:r w:rsidRPr="006F1F50">
              <w:rPr>
                <w:b/>
                <w:lang w:eastAsia="en-GB"/>
              </w:rPr>
              <w:t>0.033</w:t>
            </w:r>
          </w:p>
        </w:tc>
      </w:tr>
      <w:tr w:rsidR="00975937" w:rsidRPr="00B51793" w:rsidTr="00CD4E1B">
        <w:trPr>
          <w:trHeight w:val="285"/>
        </w:trPr>
        <w:tc>
          <w:tcPr>
            <w:tcW w:w="3843" w:type="dxa"/>
            <w:shd w:val="clear" w:color="auto" w:fill="auto"/>
            <w:noWrap/>
            <w:vAlign w:val="bottom"/>
            <w:hideMark/>
          </w:tcPr>
          <w:p w:rsidR="00975937" w:rsidRPr="00B51793" w:rsidRDefault="00975937" w:rsidP="00C60A4E">
            <w:pPr>
              <w:pStyle w:val="Table"/>
              <w:rPr>
                <w:lang w:eastAsia="en-GB"/>
              </w:rPr>
            </w:pPr>
            <w:r w:rsidRPr="00B51793">
              <w:rPr>
                <w:lang w:eastAsia="en-GB"/>
              </w:rPr>
              <w:t>Weight</w:t>
            </w:r>
          </w:p>
        </w:tc>
        <w:tc>
          <w:tcPr>
            <w:tcW w:w="1880" w:type="dxa"/>
            <w:shd w:val="clear" w:color="auto" w:fill="auto"/>
            <w:noWrap/>
            <w:vAlign w:val="bottom"/>
            <w:hideMark/>
          </w:tcPr>
          <w:p w:rsidR="00975937" w:rsidRPr="00B51793" w:rsidRDefault="00975937" w:rsidP="00C60A4E">
            <w:pPr>
              <w:pStyle w:val="Table"/>
              <w:tabs>
                <w:tab w:val="decimal" w:pos="369"/>
              </w:tabs>
              <w:rPr>
                <w:lang w:eastAsia="en-GB"/>
              </w:rPr>
            </w:pPr>
            <w:r w:rsidRPr="00B51793">
              <w:rPr>
                <w:lang w:eastAsia="en-GB"/>
              </w:rPr>
              <w:t>85 (14.7)</w:t>
            </w:r>
          </w:p>
        </w:tc>
        <w:tc>
          <w:tcPr>
            <w:tcW w:w="1522" w:type="dxa"/>
            <w:shd w:val="clear" w:color="auto" w:fill="auto"/>
            <w:noWrap/>
            <w:vAlign w:val="bottom"/>
            <w:hideMark/>
          </w:tcPr>
          <w:p w:rsidR="00975937" w:rsidRPr="00B51793" w:rsidRDefault="00975937" w:rsidP="00C60A4E">
            <w:pPr>
              <w:pStyle w:val="Table"/>
              <w:tabs>
                <w:tab w:val="decimal" w:pos="349"/>
              </w:tabs>
              <w:rPr>
                <w:lang w:eastAsia="en-GB"/>
              </w:rPr>
            </w:pPr>
            <w:r w:rsidRPr="00B51793">
              <w:rPr>
                <w:lang w:eastAsia="en-GB"/>
              </w:rPr>
              <w:t>71 (12</w:t>
            </w:r>
            <w:r>
              <w:rPr>
                <w:lang w:eastAsia="en-GB"/>
              </w:rPr>
              <w:t>.0</w:t>
            </w:r>
            <w:r w:rsidRPr="00B51793">
              <w:rPr>
                <w:lang w:eastAsia="en-GB"/>
              </w:rPr>
              <w:t>)</w:t>
            </w:r>
          </w:p>
        </w:tc>
        <w:tc>
          <w:tcPr>
            <w:tcW w:w="992" w:type="dxa"/>
            <w:shd w:val="clear" w:color="auto" w:fill="auto"/>
            <w:noWrap/>
            <w:vAlign w:val="bottom"/>
            <w:hideMark/>
          </w:tcPr>
          <w:p w:rsidR="00975937" w:rsidRPr="006F1F50" w:rsidRDefault="00975937" w:rsidP="00CD4E1B">
            <w:pPr>
              <w:pStyle w:val="Table"/>
              <w:tabs>
                <w:tab w:val="decimal" w:pos="317"/>
              </w:tabs>
              <w:rPr>
                <w:b/>
                <w:lang w:eastAsia="en-GB"/>
              </w:rPr>
            </w:pPr>
            <w:r w:rsidRPr="006F1F50">
              <w:rPr>
                <w:b/>
                <w:lang w:eastAsia="en-GB"/>
              </w:rPr>
              <w:t>&lt;0.001</w:t>
            </w:r>
          </w:p>
        </w:tc>
      </w:tr>
      <w:tr w:rsidR="00975937" w:rsidRPr="00B51793" w:rsidTr="00CD4E1B">
        <w:trPr>
          <w:trHeight w:val="326"/>
        </w:trPr>
        <w:tc>
          <w:tcPr>
            <w:tcW w:w="3843" w:type="dxa"/>
            <w:shd w:val="clear" w:color="auto" w:fill="auto"/>
            <w:noWrap/>
            <w:vAlign w:val="bottom"/>
            <w:hideMark/>
          </w:tcPr>
          <w:p w:rsidR="00975937" w:rsidRPr="00B51793" w:rsidRDefault="00975937" w:rsidP="00C60A4E">
            <w:pPr>
              <w:pStyle w:val="Table"/>
              <w:rPr>
                <w:lang w:eastAsia="en-GB"/>
              </w:rPr>
            </w:pPr>
            <w:r w:rsidRPr="00B51793">
              <w:rPr>
                <w:lang w:eastAsia="en-GB"/>
              </w:rPr>
              <w:t>BMI</w:t>
            </w:r>
          </w:p>
        </w:tc>
        <w:tc>
          <w:tcPr>
            <w:tcW w:w="1880" w:type="dxa"/>
            <w:shd w:val="clear" w:color="auto" w:fill="auto"/>
            <w:noWrap/>
            <w:vAlign w:val="bottom"/>
            <w:hideMark/>
          </w:tcPr>
          <w:p w:rsidR="00975937" w:rsidRPr="00B51793" w:rsidRDefault="00975937" w:rsidP="00C60A4E">
            <w:pPr>
              <w:pStyle w:val="Table"/>
              <w:tabs>
                <w:tab w:val="decimal" w:pos="369"/>
              </w:tabs>
              <w:rPr>
                <w:lang w:eastAsia="en-GB"/>
              </w:rPr>
            </w:pPr>
            <w:r w:rsidRPr="00B51793">
              <w:rPr>
                <w:lang w:eastAsia="en-GB"/>
              </w:rPr>
              <w:t>32.3 (5.4)</w:t>
            </w:r>
          </w:p>
        </w:tc>
        <w:tc>
          <w:tcPr>
            <w:tcW w:w="1522" w:type="dxa"/>
            <w:shd w:val="clear" w:color="auto" w:fill="auto"/>
            <w:noWrap/>
            <w:vAlign w:val="bottom"/>
            <w:hideMark/>
          </w:tcPr>
          <w:p w:rsidR="00975937" w:rsidRPr="00B51793" w:rsidRDefault="00975937" w:rsidP="00C60A4E">
            <w:pPr>
              <w:pStyle w:val="Table"/>
              <w:tabs>
                <w:tab w:val="decimal" w:pos="349"/>
              </w:tabs>
              <w:rPr>
                <w:lang w:eastAsia="en-GB"/>
              </w:rPr>
            </w:pPr>
            <w:r w:rsidRPr="00B51793">
              <w:rPr>
                <w:lang w:eastAsia="en-GB"/>
              </w:rPr>
              <w:t>27.9 (4.4)</w:t>
            </w:r>
          </w:p>
        </w:tc>
        <w:tc>
          <w:tcPr>
            <w:tcW w:w="992" w:type="dxa"/>
            <w:shd w:val="clear" w:color="auto" w:fill="auto"/>
            <w:noWrap/>
            <w:vAlign w:val="bottom"/>
            <w:hideMark/>
          </w:tcPr>
          <w:p w:rsidR="00975937" w:rsidRPr="006F1F50" w:rsidRDefault="00975937" w:rsidP="00CD4E1B">
            <w:pPr>
              <w:pStyle w:val="Table"/>
              <w:tabs>
                <w:tab w:val="decimal" w:pos="317"/>
              </w:tabs>
              <w:rPr>
                <w:b/>
                <w:lang w:eastAsia="en-GB"/>
              </w:rPr>
            </w:pPr>
            <w:r w:rsidRPr="006F1F50">
              <w:rPr>
                <w:b/>
                <w:lang w:eastAsia="en-GB"/>
              </w:rPr>
              <w:t>&lt;0.001</w:t>
            </w:r>
          </w:p>
        </w:tc>
      </w:tr>
      <w:tr w:rsidR="00975937" w:rsidRPr="00B51793" w:rsidTr="00CD4E1B">
        <w:trPr>
          <w:trHeight w:val="285"/>
        </w:trPr>
        <w:tc>
          <w:tcPr>
            <w:tcW w:w="3843" w:type="dxa"/>
            <w:shd w:val="clear" w:color="auto" w:fill="auto"/>
            <w:noWrap/>
            <w:vAlign w:val="bottom"/>
            <w:hideMark/>
          </w:tcPr>
          <w:p w:rsidR="00975937" w:rsidRPr="00B51793" w:rsidRDefault="00975937" w:rsidP="00C60A4E">
            <w:pPr>
              <w:pStyle w:val="Table"/>
              <w:rPr>
                <w:lang w:eastAsia="en-GB"/>
              </w:rPr>
            </w:pPr>
            <w:r w:rsidRPr="00B51793">
              <w:rPr>
                <w:lang w:eastAsia="en-GB"/>
              </w:rPr>
              <w:t>Race (%)</w:t>
            </w:r>
          </w:p>
        </w:tc>
        <w:tc>
          <w:tcPr>
            <w:tcW w:w="1880" w:type="dxa"/>
            <w:shd w:val="clear" w:color="auto" w:fill="auto"/>
            <w:noWrap/>
            <w:vAlign w:val="bottom"/>
            <w:hideMark/>
          </w:tcPr>
          <w:p w:rsidR="00975937" w:rsidRPr="00B51793" w:rsidRDefault="00975937" w:rsidP="00C60A4E">
            <w:pPr>
              <w:pStyle w:val="Table"/>
              <w:tabs>
                <w:tab w:val="decimal" w:pos="369"/>
              </w:tabs>
              <w:rPr>
                <w:lang w:eastAsia="en-GB"/>
              </w:rPr>
            </w:pPr>
          </w:p>
        </w:tc>
        <w:tc>
          <w:tcPr>
            <w:tcW w:w="1522" w:type="dxa"/>
            <w:shd w:val="clear" w:color="auto" w:fill="auto"/>
            <w:noWrap/>
            <w:vAlign w:val="bottom"/>
            <w:hideMark/>
          </w:tcPr>
          <w:p w:rsidR="00975937" w:rsidRPr="00B51793" w:rsidRDefault="00975937" w:rsidP="00C60A4E">
            <w:pPr>
              <w:pStyle w:val="Table"/>
              <w:tabs>
                <w:tab w:val="decimal" w:pos="349"/>
              </w:tabs>
              <w:rPr>
                <w:lang w:eastAsia="en-GB"/>
              </w:rPr>
            </w:pPr>
          </w:p>
        </w:tc>
        <w:tc>
          <w:tcPr>
            <w:tcW w:w="992" w:type="dxa"/>
            <w:shd w:val="clear" w:color="auto" w:fill="auto"/>
            <w:noWrap/>
            <w:vAlign w:val="bottom"/>
            <w:hideMark/>
          </w:tcPr>
          <w:p w:rsidR="00975937" w:rsidRPr="006F1F50" w:rsidRDefault="00975937" w:rsidP="00CD4E1B">
            <w:pPr>
              <w:pStyle w:val="Table"/>
              <w:tabs>
                <w:tab w:val="decimal" w:pos="317"/>
              </w:tabs>
              <w:rPr>
                <w:b/>
                <w:lang w:eastAsia="en-GB"/>
              </w:rPr>
            </w:pPr>
            <w:r w:rsidRPr="006F1F50">
              <w:rPr>
                <w:b/>
                <w:lang w:eastAsia="en-GB"/>
              </w:rPr>
              <w:t>0.048</w:t>
            </w:r>
          </w:p>
        </w:tc>
      </w:tr>
      <w:tr w:rsidR="00975937" w:rsidRPr="00B51793" w:rsidTr="00CD4E1B">
        <w:trPr>
          <w:trHeight w:val="285"/>
        </w:trPr>
        <w:tc>
          <w:tcPr>
            <w:tcW w:w="3843" w:type="dxa"/>
            <w:shd w:val="clear" w:color="auto" w:fill="auto"/>
            <w:noWrap/>
            <w:vAlign w:val="bottom"/>
            <w:hideMark/>
          </w:tcPr>
          <w:p w:rsidR="00975937" w:rsidRPr="00B51793" w:rsidRDefault="00975937" w:rsidP="00C60A4E">
            <w:pPr>
              <w:pStyle w:val="Table"/>
              <w:rPr>
                <w:lang w:eastAsia="en-GB"/>
              </w:rPr>
            </w:pPr>
            <w:r w:rsidRPr="00B51793">
              <w:rPr>
                <w:lang w:eastAsia="en-GB"/>
              </w:rPr>
              <w:t xml:space="preserve">  White or Caucasian</w:t>
            </w:r>
          </w:p>
        </w:tc>
        <w:tc>
          <w:tcPr>
            <w:tcW w:w="1880" w:type="dxa"/>
            <w:shd w:val="clear" w:color="auto" w:fill="auto"/>
            <w:noWrap/>
            <w:vAlign w:val="bottom"/>
            <w:hideMark/>
          </w:tcPr>
          <w:p w:rsidR="00975937" w:rsidRPr="00B51793" w:rsidRDefault="00975937" w:rsidP="00C60A4E">
            <w:pPr>
              <w:pStyle w:val="Table"/>
              <w:tabs>
                <w:tab w:val="decimal" w:pos="369"/>
              </w:tabs>
              <w:rPr>
                <w:lang w:eastAsia="en-GB"/>
              </w:rPr>
            </w:pPr>
            <w:r w:rsidRPr="00B51793">
              <w:rPr>
                <w:lang w:eastAsia="en-GB"/>
              </w:rPr>
              <w:t>54.1</w:t>
            </w:r>
          </w:p>
        </w:tc>
        <w:tc>
          <w:tcPr>
            <w:tcW w:w="1522" w:type="dxa"/>
            <w:shd w:val="clear" w:color="auto" w:fill="auto"/>
            <w:noWrap/>
            <w:vAlign w:val="bottom"/>
            <w:hideMark/>
          </w:tcPr>
          <w:p w:rsidR="00975937" w:rsidRPr="00B51793" w:rsidRDefault="00975937" w:rsidP="00C60A4E">
            <w:pPr>
              <w:pStyle w:val="Table"/>
              <w:tabs>
                <w:tab w:val="decimal" w:pos="349"/>
              </w:tabs>
              <w:rPr>
                <w:lang w:eastAsia="en-GB"/>
              </w:rPr>
            </w:pPr>
            <w:r w:rsidRPr="00B51793">
              <w:rPr>
                <w:lang w:eastAsia="en-GB"/>
              </w:rPr>
              <w:t>69.1</w:t>
            </w:r>
          </w:p>
        </w:tc>
        <w:tc>
          <w:tcPr>
            <w:tcW w:w="992" w:type="dxa"/>
            <w:shd w:val="clear" w:color="auto" w:fill="auto"/>
            <w:noWrap/>
            <w:vAlign w:val="bottom"/>
            <w:hideMark/>
          </w:tcPr>
          <w:p w:rsidR="00975937" w:rsidRPr="00B51793" w:rsidRDefault="00975937" w:rsidP="00CD4E1B">
            <w:pPr>
              <w:pStyle w:val="Table"/>
              <w:tabs>
                <w:tab w:val="decimal" w:pos="317"/>
              </w:tabs>
              <w:rPr>
                <w:lang w:eastAsia="en-GB"/>
              </w:rPr>
            </w:pPr>
          </w:p>
        </w:tc>
      </w:tr>
      <w:tr w:rsidR="00975937" w:rsidRPr="00B51793" w:rsidTr="00CD4E1B">
        <w:trPr>
          <w:trHeight w:val="285"/>
        </w:trPr>
        <w:tc>
          <w:tcPr>
            <w:tcW w:w="3843" w:type="dxa"/>
            <w:shd w:val="clear" w:color="auto" w:fill="auto"/>
            <w:noWrap/>
            <w:vAlign w:val="bottom"/>
            <w:hideMark/>
          </w:tcPr>
          <w:p w:rsidR="00975937" w:rsidRPr="00B51793" w:rsidRDefault="00975937" w:rsidP="00C60A4E">
            <w:pPr>
              <w:pStyle w:val="Table"/>
              <w:rPr>
                <w:lang w:eastAsia="en-GB"/>
              </w:rPr>
            </w:pPr>
            <w:r w:rsidRPr="00B51793">
              <w:rPr>
                <w:lang w:eastAsia="en-GB"/>
              </w:rPr>
              <w:t xml:space="preserve">  Black or African American </w:t>
            </w:r>
          </w:p>
        </w:tc>
        <w:tc>
          <w:tcPr>
            <w:tcW w:w="1880" w:type="dxa"/>
            <w:shd w:val="clear" w:color="auto" w:fill="auto"/>
            <w:noWrap/>
            <w:vAlign w:val="bottom"/>
            <w:hideMark/>
          </w:tcPr>
          <w:p w:rsidR="00975937" w:rsidRPr="00B51793" w:rsidRDefault="00975937" w:rsidP="00C60A4E">
            <w:pPr>
              <w:pStyle w:val="Table"/>
              <w:tabs>
                <w:tab w:val="decimal" w:pos="369"/>
              </w:tabs>
              <w:rPr>
                <w:lang w:eastAsia="en-GB"/>
              </w:rPr>
            </w:pPr>
            <w:r w:rsidRPr="00B51793">
              <w:rPr>
                <w:lang w:eastAsia="en-GB"/>
              </w:rPr>
              <w:t>42.2</w:t>
            </w:r>
          </w:p>
        </w:tc>
        <w:tc>
          <w:tcPr>
            <w:tcW w:w="1522" w:type="dxa"/>
            <w:shd w:val="clear" w:color="auto" w:fill="auto"/>
            <w:noWrap/>
            <w:vAlign w:val="bottom"/>
            <w:hideMark/>
          </w:tcPr>
          <w:p w:rsidR="00975937" w:rsidRPr="00B51793" w:rsidRDefault="00975937" w:rsidP="00C60A4E">
            <w:pPr>
              <w:pStyle w:val="Table"/>
              <w:tabs>
                <w:tab w:val="decimal" w:pos="349"/>
              </w:tabs>
              <w:rPr>
                <w:lang w:eastAsia="en-GB"/>
              </w:rPr>
            </w:pPr>
            <w:r w:rsidRPr="00B51793">
              <w:rPr>
                <w:lang w:eastAsia="en-GB"/>
              </w:rPr>
              <w:t>30.9</w:t>
            </w:r>
          </w:p>
        </w:tc>
        <w:tc>
          <w:tcPr>
            <w:tcW w:w="992" w:type="dxa"/>
            <w:shd w:val="clear" w:color="auto" w:fill="auto"/>
            <w:noWrap/>
            <w:vAlign w:val="bottom"/>
            <w:hideMark/>
          </w:tcPr>
          <w:p w:rsidR="00975937" w:rsidRPr="00B51793" w:rsidRDefault="00975937" w:rsidP="00CD4E1B">
            <w:pPr>
              <w:pStyle w:val="Table"/>
              <w:tabs>
                <w:tab w:val="decimal" w:pos="317"/>
              </w:tabs>
              <w:rPr>
                <w:lang w:eastAsia="en-GB"/>
              </w:rPr>
            </w:pPr>
          </w:p>
        </w:tc>
      </w:tr>
      <w:tr w:rsidR="00975937" w:rsidRPr="00B51793" w:rsidTr="00CD4E1B">
        <w:trPr>
          <w:trHeight w:val="285"/>
        </w:trPr>
        <w:tc>
          <w:tcPr>
            <w:tcW w:w="3843" w:type="dxa"/>
            <w:shd w:val="clear" w:color="auto" w:fill="auto"/>
            <w:noWrap/>
            <w:vAlign w:val="bottom"/>
            <w:hideMark/>
          </w:tcPr>
          <w:p w:rsidR="00975937" w:rsidRPr="00B51793" w:rsidRDefault="00975937" w:rsidP="00C60A4E">
            <w:pPr>
              <w:pStyle w:val="Table"/>
              <w:rPr>
                <w:lang w:eastAsia="en-GB"/>
              </w:rPr>
            </w:pPr>
            <w:r w:rsidRPr="00B51793">
              <w:rPr>
                <w:lang w:eastAsia="en-GB"/>
              </w:rPr>
              <w:t xml:space="preserve">  Other non-white</w:t>
            </w:r>
          </w:p>
        </w:tc>
        <w:tc>
          <w:tcPr>
            <w:tcW w:w="1880" w:type="dxa"/>
            <w:shd w:val="clear" w:color="auto" w:fill="auto"/>
            <w:noWrap/>
            <w:vAlign w:val="bottom"/>
            <w:hideMark/>
          </w:tcPr>
          <w:p w:rsidR="00975937" w:rsidRPr="00B51793" w:rsidRDefault="00975937" w:rsidP="00C60A4E">
            <w:pPr>
              <w:pStyle w:val="Table"/>
              <w:tabs>
                <w:tab w:val="decimal" w:pos="369"/>
              </w:tabs>
              <w:rPr>
                <w:lang w:eastAsia="en-GB"/>
              </w:rPr>
            </w:pPr>
            <w:r w:rsidRPr="00B51793">
              <w:rPr>
                <w:lang w:eastAsia="en-GB"/>
              </w:rPr>
              <w:t>2.2</w:t>
            </w:r>
          </w:p>
        </w:tc>
        <w:tc>
          <w:tcPr>
            <w:tcW w:w="1522" w:type="dxa"/>
            <w:shd w:val="clear" w:color="auto" w:fill="auto"/>
            <w:noWrap/>
            <w:vAlign w:val="bottom"/>
            <w:hideMark/>
          </w:tcPr>
          <w:p w:rsidR="00975937" w:rsidRPr="00B51793" w:rsidRDefault="00975937" w:rsidP="00C60A4E">
            <w:pPr>
              <w:pStyle w:val="Table"/>
              <w:tabs>
                <w:tab w:val="decimal" w:pos="349"/>
              </w:tabs>
              <w:rPr>
                <w:lang w:eastAsia="en-GB"/>
              </w:rPr>
            </w:pPr>
            <w:r w:rsidRPr="00B51793">
              <w:rPr>
                <w:lang w:eastAsia="en-GB"/>
              </w:rPr>
              <w:t>0</w:t>
            </w:r>
            <w:r>
              <w:rPr>
                <w:lang w:eastAsia="en-GB"/>
              </w:rPr>
              <w:t>.0</w:t>
            </w:r>
          </w:p>
        </w:tc>
        <w:tc>
          <w:tcPr>
            <w:tcW w:w="992" w:type="dxa"/>
            <w:shd w:val="clear" w:color="auto" w:fill="auto"/>
            <w:noWrap/>
            <w:vAlign w:val="bottom"/>
            <w:hideMark/>
          </w:tcPr>
          <w:p w:rsidR="00975937" w:rsidRPr="00B51793" w:rsidRDefault="00975937" w:rsidP="00CD4E1B">
            <w:pPr>
              <w:pStyle w:val="Table"/>
              <w:tabs>
                <w:tab w:val="decimal" w:pos="317"/>
              </w:tabs>
              <w:rPr>
                <w:lang w:eastAsia="en-GB"/>
              </w:rPr>
            </w:pPr>
          </w:p>
        </w:tc>
      </w:tr>
      <w:tr w:rsidR="00975937" w:rsidRPr="00B51793" w:rsidTr="00CD4E1B">
        <w:trPr>
          <w:trHeight w:val="285"/>
        </w:trPr>
        <w:tc>
          <w:tcPr>
            <w:tcW w:w="3843" w:type="dxa"/>
            <w:shd w:val="clear" w:color="auto" w:fill="auto"/>
            <w:noWrap/>
            <w:vAlign w:val="bottom"/>
            <w:hideMark/>
          </w:tcPr>
          <w:p w:rsidR="00975937" w:rsidRPr="00B51793" w:rsidRDefault="00975937" w:rsidP="00C60A4E">
            <w:pPr>
              <w:pStyle w:val="Table"/>
              <w:rPr>
                <w:lang w:eastAsia="en-GB"/>
              </w:rPr>
            </w:pPr>
            <w:r w:rsidRPr="00B51793">
              <w:rPr>
                <w:lang w:eastAsia="en-GB"/>
              </w:rPr>
              <w:t xml:space="preserve">  Asian</w:t>
            </w:r>
          </w:p>
        </w:tc>
        <w:tc>
          <w:tcPr>
            <w:tcW w:w="1880" w:type="dxa"/>
            <w:shd w:val="clear" w:color="auto" w:fill="auto"/>
            <w:noWrap/>
            <w:vAlign w:val="bottom"/>
            <w:hideMark/>
          </w:tcPr>
          <w:p w:rsidR="00975937" w:rsidRPr="00B51793" w:rsidRDefault="00975937" w:rsidP="00C60A4E">
            <w:pPr>
              <w:pStyle w:val="Table"/>
              <w:tabs>
                <w:tab w:val="decimal" w:pos="369"/>
              </w:tabs>
              <w:rPr>
                <w:lang w:eastAsia="en-GB"/>
              </w:rPr>
            </w:pPr>
            <w:r w:rsidRPr="00B51793">
              <w:rPr>
                <w:lang w:eastAsia="en-GB"/>
              </w:rPr>
              <w:t>1.5</w:t>
            </w:r>
          </w:p>
        </w:tc>
        <w:tc>
          <w:tcPr>
            <w:tcW w:w="1522" w:type="dxa"/>
            <w:shd w:val="clear" w:color="auto" w:fill="auto"/>
            <w:noWrap/>
            <w:vAlign w:val="bottom"/>
            <w:hideMark/>
          </w:tcPr>
          <w:p w:rsidR="00975937" w:rsidRPr="00B51793" w:rsidRDefault="00975937" w:rsidP="00C60A4E">
            <w:pPr>
              <w:pStyle w:val="Table"/>
              <w:tabs>
                <w:tab w:val="decimal" w:pos="349"/>
              </w:tabs>
              <w:rPr>
                <w:lang w:eastAsia="en-GB"/>
              </w:rPr>
            </w:pPr>
            <w:r w:rsidRPr="00B51793">
              <w:rPr>
                <w:lang w:eastAsia="en-GB"/>
              </w:rPr>
              <w:t>0</w:t>
            </w:r>
            <w:r>
              <w:rPr>
                <w:lang w:eastAsia="en-GB"/>
              </w:rPr>
              <w:t>.0</w:t>
            </w:r>
          </w:p>
        </w:tc>
        <w:tc>
          <w:tcPr>
            <w:tcW w:w="992" w:type="dxa"/>
            <w:shd w:val="clear" w:color="auto" w:fill="auto"/>
            <w:noWrap/>
            <w:vAlign w:val="bottom"/>
            <w:hideMark/>
          </w:tcPr>
          <w:p w:rsidR="00975937" w:rsidRPr="00B51793" w:rsidRDefault="00975937" w:rsidP="00CD4E1B">
            <w:pPr>
              <w:pStyle w:val="Table"/>
              <w:tabs>
                <w:tab w:val="decimal" w:pos="317"/>
              </w:tabs>
              <w:rPr>
                <w:lang w:eastAsia="en-GB"/>
              </w:rPr>
            </w:pPr>
          </w:p>
        </w:tc>
      </w:tr>
      <w:tr w:rsidR="00D64849" w:rsidRPr="00B51793" w:rsidTr="00CD4E1B">
        <w:trPr>
          <w:trHeight w:val="285"/>
        </w:trPr>
        <w:tc>
          <w:tcPr>
            <w:tcW w:w="3843" w:type="dxa"/>
            <w:shd w:val="clear" w:color="auto" w:fill="auto"/>
            <w:noWrap/>
            <w:vAlign w:val="bottom"/>
            <w:hideMark/>
          </w:tcPr>
          <w:p w:rsidR="00D64849" w:rsidRPr="00B51793" w:rsidRDefault="00D64849" w:rsidP="00C60A4E">
            <w:pPr>
              <w:pStyle w:val="Table"/>
              <w:rPr>
                <w:lang w:eastAsia="en-GB"/>
              </w:rPr>
            </w:pPr>
            <w:r w:rsidRPr="00B51793">
              <w:rPr>
                <w:lang w:eastAsia="en-GB"/>
              </w:rPr>
              <w:t>Current smoking prevalence (%)</w:t>
            </w:r>
          </w:p>
        </w:tc>
        <w:tc>
          <w:tcPr>
            <w:tcW w:w="1880" w:type="dxa"/>
            <w:shd w:val="clear" w:color="auto" w:fill="auto"/>
            <w:noWrap/>
            <w:vAlign w:val="bottom"/>
            <w:hideMark/>
          </w:tcPr>
          <w:p w:rsidR="00D64849" w:rsidRPr="00B51793" w:rsidRDefault="00D64849" w:rsidP="00C60A4E">
            <w:pPr>
              <w:pStyle w:val="Table"/>
              <w:tabs>
                <w:tab w:val="decimal" w:pos="369"/>
              </w:tabs>
              <w:rPr>
                <w:lang w:eastAsia="en-GB"/>
              </w:rPr>
            </w:pPr>
            <w:r w:rsidRPr="00B51793">
              <w:rPr>
                <w:lang w:eastAsia="en-GB"/>
              </w:rPr>
              <w:t>6.4</w:t>
            </w:r>
          </w:p>
        </w:tc>
        <w:tc>
          <w:tcPr>
            <w:tcW w:w="1522" w:type="dxa"/>
            <w:shd w:val="clear" w:color="auto" w:fill="auto"/>
            <w:noWrap/>
            <w:vAlign w:val="bottom"/>
            <w:hideMark/>
          </w:tcPr>
          <w:p w:rsidR="00D64849" w:rsidRPr="00B51793" w:rsidRDefault="00D64849" w:rsidP="00C60A4E">
            <w:pPr>
              <w:pStyle w:val="Table"/>
              <w:tabs>
                <w:tab w:val="decimal" w:pos="349"/>
              </w:tabs>
              <w:rPr>
                <w:lang w:eastAsia="en-GB"/>
              </w:rPr>
            </w:pPr>
            <w:r w:rsidRPr="00B51793">
              <w:rPr>
                <w:lang w:eastAsia="en-GB"/>
              </w:rPr>
              <w:t>5.5</w:t>
            </w:r>
          </w:p>
        </w:tc>
        <w:tc>
          <w:tcPr>
            <w:tcW w:w="992" w:type="dxa"/>
            <w:shd w:val="clear" w:color="auto" w:fill="auto"/>
            <w:noWrap/>
            <w:vAlign w:val="bottom"/>
            <w:hideMark/>
          </w:tcPr>
          <w:p w:rsidR="00D64849" w:rsidRPr="00B51793" w:rsidRDefault="00D64849" w:rsidP="000B3513">
            <w:pPr>
              <w:pStyle w:val="Table"/>
              <w:tabs>
                <w:tab w:val="decimal" w:pos="317"/>
              </w:tabs>
              <w:rPr>
                <w:lang w:eastAsia="en-GB"/>
              </w:rPr>
            </w:pPr>
            <w:r w:rsidRPr="00B51793">
              <w:rPr>
                <w:lang w:eastAsia="en-GB"/>
              </w:rPr>
              <w:t>0.17</w:t>
            </w:r>
            <w:r>
              <w:rPr>
                <w:lang w:eastAsia="en-GB"/>
              </w:rPr>
              <w:t>0</w:t>
            </w:r>
          </w:p>
        </w:tc>
      </w:tr>
      <w:tr w:rsidR="00F42900" w:rsidRPr="00B51793" w:rsidTr="00CD4E1B">
        <w:trPr>
          <w:trHeight w:val="285"/>
        </w:trPr>
        <w:tc>
          <w:tcPr>
            <w:tcW w:w="3843" w:type="dxa"/>
            <w:shd w:val="clear" w:color="auto" w:fill="auto"/>
            <w:noWrap/>
            <w:vAlign w:val="bottom"/>
          </w:tcPr>
          <w:p w:rsidR="00F42900" w:rsidRPr="00B51793" w:rsidRDefault="00F42900" w:rsidP="00752C13">
            <w:pPr>
              <w:pStyle w:val="Table"/>
              <w:rPr>
                <w:lang w:eastAsia="en-GB"/>
              </w:rPr>
            </w:pPr>
            <w:r>
              <w:rPr>
                <w:lang w:eastAsia="en-GB"/>
              </w:rPr>
              <w:t>Fracture prevalence</w:t>
            </w:r>
            <w:r w:rsidR="00752C13">
              <w:rPr>
                <w:lang w:eastAsia="en-GB"/>
              </w:rPr>
              <w:t xml:space="preserve"> </w:t>
            </w:r>
            <w:r w:rsidR="00832984">
              <w:rPr>
                <w:lang w:eastAsia="en-GB"/>
              </w:rPr>
              <w:t>(%)</w:t>
            </w:r>
            <w:r w:rsidR="00520E45" w:rsidRPr="006B45DC">
              <w:rPr>
                <w:rFonts w:cs="Arial"/>
                <w:vertAlign w:val="superscript"/>
                <w:lang w:eastAsia="en-GB"/>
              </w:rPr>
              <w:t>¥</w:t>
            </w:r>
          </w:p>
        </w:tc>
        <w:tc>
          <w:tcPr>
            <w:tcW w:w="1880" w:type="dxa"/>
            <w:shd w:val="clear" w:color="auto" w:fill="auto"/>
            <w:noWrap/>
            <w:vAlign w:val="bottom"/>
          </w:tcPr>
          <w:p w:rsidR="00F42900" w:rsidRPr="00B51793" w:rsidRDefault="00832984" w:rsidP="00832984">
            <w:pPr>
              <w:pStyle w:val="Table"/>
              <w:tabs>
                <w:tab w:val="decimal" w:pos="369"/>
              </w:tabs>
              <w:rPr>
                <w:lang w:eastAsia="en-GB"/>
              </w:rPr>
            </w:pPr>
            <w:r>
              <w:rPr>
                <w:lang w:eastAsia="en-GB"/>
              </w:rPr>
              <w:t>18.1</w:t>
            </w:r>
          </w:p>
        </w:tc>
        <w:tc>
          <w:tcPr>
            <w:tcW w:w="1522" w:type="dxa"/>
            <w:shd w:val="clear" w:color="auto" w:fill="auto"/>
            <w:noWrap/>
            <w:vAlign w:val="bottom"/>
          </w:tcPr>
          <w:p w:rsidR="00F42900" w:rsidRPr="00B51793" w:rsidRDefault="00832984" w:rsidP="00832984">
            <w:pPr>
              <w:pStyle w:val="Table"/>
              <w:tabs>
                <w:tab w:val="decimal" w:pos="349"/>
              </w:tabs>
              <w:rPr>
                <w:lang w:eastAsia="en-GB"/>
              </w:rPr>
            </w:pPr>
            <w:r w:rsidRPr="00832984">
              <w:rPr>
                <w:lang w:eastAsia="en-GB"/>
              </w:rPr>
              <w:t>36</w:t>
            </w:r>
            <w:r>
              <w:rPr>
                <w:lang w:eastAsia="en-GB"/>
              </w:rPr>
              <w:t>.4</w:t>
            </w:r>
          </w:p>
        </w:tc>
        <w:tc>
          <w:tcPr>
            <w:tcW w:w="992" w:type="dxa"/>
            <w:shd w:val="clear" w:color="auto" w:fill="auto"/>
            <w:noWrap/>
            <w:vAlign w:val="bottom"/>
          </w:tcPr>
          <w:p w:rsidR="00F42900" w:rsidRPr="006B45DC" w:rsidRDefault="00520E45" w:rsidP="000B3513">
            <w:pPr>
              <w:pStyle w:val="Table"/>
              <w:tabs>
                <w:tab w:val="decimal" w:pos="317"/>
              </w:tabs>
              <w:rPr>
                <w:b/>
                <w:lang w:eastAsia="en-GB"/>
              </w:rPr>
            </w:pPr>
            <w:r w:rsidRPr="006B45DC">
              <w:rPr>
                <w:b/>
                <w:lang w:eastAsia="en-GB"/>
              </w:rPr>
              <w:t>0.0025</w:t>
            </w:r>
          </w:p>
        </w:tc>
      </w:tr>
      <w:tr w:rsidR="00D64849" w:rsidRPr="00B51793" w:rsidTr="00CD4E1B">
        <w:trPr>
          <w:trHeight w:val="285"/>
        </w:trPr>
        <w:tc>
          <w:tcPr>
            <w:tcW w:w="3843" w:type="dxa"/>
            <w:shd w:val="clear" w:color="auto" w:fill="auto"/>
            <w:noWrap/>
            <w:vAlign w:val="bottom"/>
            <w:hideMark/>
          </w:tcPr>
          <w:p w:rsidR="00D64849" w:rsidRPr="00B51793" w:rsidRDefault="00D64849" w:rsidP="00C60A4E">
            <w:pPr>
              <w:pStyle w:val="Table"/>
              <w:rPr>
                <w:lang w:eastAsia="en-GB"/>
              </w:rPr>
            </w:pPr>
            <w:r>
              <w:rPr>
                <w:lang w:eastAsia="en-GB"/>
              </w:rPr>
              <w:t>Physical activity (</w:t>
            </w:r>
            <w:r w:rsidRPr="00B51793">
              <w:rPr>
                <w:lang w:eastAsia="en-GB"/>
              </w:rPr>
              <w:t>PASE</w:t>
            </w:r>
            <w:r>
              <w:rPr>
                <w:lang w:eastAsia="en-GB"/>
              </w:rPr>
              <w:t>)</w:t>
            </w:r>
          </w:p>
        </w:tc>
        <w:tc>
          <w:tcPr>
            <w:tcW w:w="1880" w:type="dxa"/>
            <w:shd w:val="clear" w:color="auto" w:fill="auto"/>
            <w:noWrap/>
            <w:vAlign w:val="bottom"/>
            <w:hideMark/>
          </w:tcPr>
          <w:p w:rsidR="00D64849" w:rsidRPr="00B51793" w:rsidRDefault="00D64849" w:rsidP="00C60A4E">
            <w:pPr>
              <w:pStyle w:val="Table"/>
              <w:tabs>
                <w:tab w:val="decimal" w:pos="369"/>
              </w:tabs>
              <w:rPr>
                <w:lang w:eastAsia="en-GB"/>
              </w:rPr>
            </w:pPr>
            <w:r w:rsidRPr="00B51793">
              <w:rPr>
                <w:lang w:eastAsia="en-GB"/>
              </w:rPr>
              <w:t>154.4 (84.7)</w:t>
            </w:r>
          </w:p>
        </w:tc>
        <w:tc>
          <w:tcPr>
            <w:tcW w:w="1522" w:type="dxa"/>
            <w:shd w:val="clear" w:color="auto" w:fill="auto"/>
            <w:noWrap/>
            <w:vAlign w:val="bottom"/>
            <w:hideMark/>
          </w:tcPr>
          <w:p w:rsidR="00D64849" w:rsidRPr="00B51793" w:rsidRDefault="00D64849" w:rsidP="00C60A4E">
            <w:pPr>
              <w:pStyle w:val="Table"/>
              <w:tabs>
                <w:tab w:val="decimal" w:pos="349"/>
              </w:tabs>
              <w:rPr>
                <w:lang w:eastAsia="en-GB"/>
              </w:rPr>
            </w:pPr>
            <w:r w:rsidRPr="00B51793">
              <w:rPr>
                <w:lang w:eastAsia="en-GB"/>
              </w:rPr>
              <w:t>135.9 (65.3)</w:t>
            </w:r>
          </w:p>
        </w:tc>
        <w:tc>
          <w:tcPr>
            <w:tcW w:w="992" w:type="dxa"/>
            <w:shd w:val="clear" w:color="auto" w:fill="auto"/>
            <w:noWrap/>
            <w:vAlign w:val="bottom"/>
            <w:hideMark/>
          </w:tcPr>
          <w:p w:rsidR="00D64849" w:rsidRPr="006F1F50" w:rsidRDefault="00D64849" w:rsidP="000B3513">
            <w:pPr>
              <w:pStyle w:val="Table"/>
              <w:tabs>
                <w:tab w:val="decimal" w:pos="317"/>
              </w:tabs>
              <w:rPr>
                <w:b/>
                <w:lang w:eastAsia="en-GB"/>
              </w:rPr>
            </w:pPr>
            <w:r w:rsidRPr="006F1F50">
              <w:rPr>
                <w:b/>
                <w:lang w:eastAsia="en-GB"/>
              </w:rPr>
              <w:t>0.006</w:t>
            </w:r>
          </w:p>
        </w:tc>
      </w:tr>
      <w:tr w:rsidR="00D64849" w:rsidRPr="00B51793" w:rsidTr="00CD4E1B">
        <w:trPr>
          <w:trHeight w:val="285"/>
        </w:trPr>
        <w:tc>
          <w:tcPr>
            <w:tcW w:w="3843" w:type="dxa"/>
            <w:shd w:val="clear" w:color="auto" w:fill="auto"/>
            <w:noWrap/>
            <w:vAlign w:val="bottom"/>
            <w:hideMark/>
          </w:tcPr>
          <w:p w:rsidR="00D64849" w:rsidRPr="009706D9" w:rsidRDefault="00D64849" w:rsidP="00C60A4E">
            <w:pPr>
              <w:pStyle w:val="Table"/>
              <w:rPr>
                <w:lang w:eastAsia="en-GB"/>
              </w:rPr>
            </w:pPr>
            <w:r>
              <w:rPr>
                <w:lang w:eastAsia="en-GB"/>
              </w:rPr>
              <w:t>Severity of knee OA (KL grade) (%)</w:t>
            </w:r>
          </w:p>
        </w:tc>
        <w:tc>
          <w:tcPr>
            <w:tcW w:w="1880" w:type="dxa"/>
            <w:shd w:val="clear" w:color="auto" w:fill="auto"/>
            <w:noWrap/>
            <w:vAlign w:val="bottom"/>
            <w:hideMark/>
          </w:tcPr>
          <w:p w:rsidR="00D64849" w:rsidRPr="009706D9" w:rsidRDefault="00D64849" w:rsidP="00C60A4E">
            <w:pPr>
              <w:pStyle w:val="Table"/>
              <w:tabs>
                <w:tab w:val="decimal" w:pos="369"/>
              </w:tabs>
              <w:rPr>
                <w:lang w:eastAsia="en-GB"/>
              </w:rPr>
            </w:pPr>
          </w:p>
        </w:tc>
        <w:tc>
          <w:tcPr>
            <w:tcW w:w="1522" w:type="dxa"/>
            <w:shd w:val="clear" w:color="auto" w:fill="auto"/>
            <w:noWrap/>
            <w:vAlign w:val="bottom"/>
            <w:hideMark/>
          </w:tcPr>
          <w:p w:rsidR="00D64849" w:rsidRPr="009706D9" w:rsidRDefault="00D64849" w:rsidP="00C60A4E">
            <w:pPr>
              <w:pStyle w:val="Table"/>
              <w:tabs>
                <w:tab w:val="decimal" w:pos="349"/>
              </w:tabs>
              <w:rPr>
                <w:lang w:eastAsia="en-GB"/>
              </w:rPr>
            </w:pPr>
          </w:p>
        </w:tc>
        <w:tc>
          <w:tcPr>
            <w:tcW w:w="992" w:type="dxa"/>
            <w:shd w:val="clear" w:color="auto" w:fill="auto"/>
            <w:noWrap/>
            <w:vAlign w:val="bottom"/>
            <w:hideMark/>
          </w:tcPr>
          <w:p w:rsidR="00D64849" w:rsidRPr="009706D9" w:rsidRDefault="00D64849" w:rsidP="000B3513">
            <w:pPr>
              <w:pStyle w:val="Table"/>
              <w:tabs>
                <w:tab w:val="decimal" w:pos="317"/>
              </w:tabs>
              <w:rPr>
                <w:lang w:eastAsia="en-GB"/>
              </w:rPr>
            </w:pPr>
            <w:r w:rsidRPr="009706D9">
              <w:rPr>
                <w:lang w:eastAsia="en-GB"/>
              </w:rPr>
              <w:t>0.45</w:t>
            </w:r>
            <w:r>
              <w:rPr>
                <w:lang w:eastAsia="en-GB"/>
              </w:rPr>
              <w:t>3</w:t>
            </w:r>
          </w:p>
        </w:tc>
      </w:tr>
      <w:tr w:rsidR="00D64849" w:rsidRPr="00B51793" w:rsidTr="00CD4E1B">
        <w:trPr>
          <w:trHeight w:val="285"/>
        </w:trPr>
        <w:tc>
          <w:tcPr>
            <w:tcW w:w="3843" w:type="dxa"/>
            <w:shd w:val="clear" w:color="auto" w:fill="auto"/>
            <w:noWrap/>
            <w:vAlign w:val="bottom"/>
            <w:hideMark/>
          </w:tcPr>
          <w:p w:rsidR="00D64849" w:rsidRPr="009706D9" w:rsidRDefault="00D64849" w:rsidP="00C60A4E">
            <w:pPr>
              <w:pStyle w:val="Table"/>
              <w:rPr>
                <w:lang w:eastAsia="en-GB"/>
              </w:rPr>
            </w:pPr>
            <w:r w:rsidRPr="009706D9">
              <w:rPr>
                <w:lang w:eastAsia="en-GB"/>
              </w:rPr>
              <w:t xml:space="preserve">  Grade 2</w:t>
            </w:r>
          </w:p>
        </w:tc>
        <w:tc>
          <w:tcPr>
            <w:tcW w:w="1880" w:type="dxa"/>
            <w:shd w:val="clear" w:color="auto" w:fill="auto"/>
            <w:noWrap/>
            <w:vAlign w:val="bottom"/>
            <w:hideMark/>
          </w:tcPr>
          <w:p w:rsidR="00D64849" w:rsidRPr="009706D9" w:rsidRDefault="00D64849" w:rsidP="00C60A4E">
            <w:pPr>
              <w:pStyle w:val="Table"/>
              <w:tabs>
                <w:tab w:val="decimal" w:pos="369"/>
              </w:tabs>
              <w:rPr>
                <w:lang w:eastAsia="en-GB"/>
              </w:rPr>
            </w:pPr>
            <w:r w:rsidRPr="009706D9">
              <w:rPr>
                <w:lang w:eastAsia="en-GB"/>
              </w:rPr>
              <w:t>65.7</w:t>
            </w:r>
          </w:p>
        </w:tc>
        <w:tc>
          <w:tcPr>
            <w:tcW w:w="1522" w:type="dxa"/>
            <w:shd w:val="clear" w:color="auto" w:fill="auto"/>
            <w:noWrap/>
            <w:vAlign w:val="bottom"/>
            <w:hideMark/>
          </w:tcPr>
          <w:p w:rsidR="00D64849" w:rsidRPr="009706D9" w:rsidRDefault="00D64849" w:rsidP="00C60A4E">
            <w:pPr>
              <w:pStyle w:val="Table"/>
              <w:tabs>
                <w:tab w:val="decimal" w:pos="349"/>
              </w:tabs>
              <w:rPr>
                <w:lang w:eastAsia="en-GB"/>
              </w:rPr>
            </w:pPr>
            <w:r w:rsidRPr="009706D9">
              <w:rPr>
                <w:lang w:eastAsia="en-GB"/>
              </w:rPr>
              <w:t>70.9</w:t>
            </w:r>
          </w:p>
        </w:tc>
        <w:tc>
          <w:tcPr>
            <w:tcW w:w="992" w:type="dxa"/>
            <w:shd w:val="clear" w:color="auto" w:fill="auto"/>
            <w:noWrap/>
            <w:vAlign w:val="bottom"/>
            <w:hideMark/>
          </w:tcPr>
          <w:p w:rsidR="00D64849" w:rsidRPr="009706D9" w:rsidRDefault="00D64849" w:rsidP="000B3513">
            <w:pPr>
              <w:pStyle w:val="Table"/>
              <w:tabs>
                <w:tab w:val="decimal" w:pos="317"/>
              </w:tabs>
              <w:rPr>
                <w:lang w:eastAsia="en-GB"/>
              </w:rPr>
            </w:pPr>
          </w:p>
        </w:tc>
      </w:tr>
      <w:tr w:rsidR="00D64849" w:rsidRPr="00B51793" w:rsidTr="00CD4E1B">
        <w:trPr>
          <w:trHeight w:val="285"/>
        </w:trPr>
        <w:tc>
          <w:tcPr>
            <w:tcW w:w="3843" w:type="dxa"/>
            <w:shd w:val="clear" w:color="auto" w:fill="auto"/>
            <w:noWrap/>
            <w:vAlign w:val="bottom"/>
            <w:hideMark/>
          </w:tcPr>
          <w:p w:rsidR="00D64849" w:rsidRPr="009706D9" w:rsidRDefault="00D64849" w:rsidP="00C60A4E">
            <w:pPr>
              <w:pStyle w:val="Table"/>
              <w:rPr>
                <w:lang w:eastAsia="en-GB"/>
              </w:rPr>
            </w:pPr>
            <w:r w:rsidRPr="009706D9">
              <w:rPr>
                <w:lang w:eastAsia="en-GB"/>
              </w:rPr>
              <w:t xml:space="preserve">  Grade 3</w:t>
            </w:r>
          </w:p>
        </w:tc>
        <w:tc>
          <w:tcPr>
            <w:tcW w:w="1880" w:type="dxa"/>
            <w:shd w:val="clear" w:color="auto" w:fill="auto"/>
            <w:noWrap/>
            <w:vAlign w:val="bottom"/>
            <w:hideMark/>
          </w:tcPr>
          <w:p w:rsidR="00D64849" w:rsidRPr="009706D9" w:rsidRDefault="00D64849" w:rsidP="00C60A4E">
            <w:pPr>
              <w:pStyle w:val="Table"/>
              <w:tabs>
                <w:tab w:val="decimal" w:pos="369"/>
              </w:tabs>
              <w:rPr>
                <w:lang w:eastAsia="en-GB"/>
              </w:rPr>
            </w:pPr>
            <w:r w:rsidRPr="009706D9">
              <w:rPr>
                <w:lang w:eastAsia="en-GB"/>
              </w:rPr>
              <w:t>34.3</w:t>
            </w:r>
          </w:p>
        </w:tc>
        <w:tc>
          <w:tcPr>
            <w:tcW w:w="1522" w:type="dxa"/>
            <w:shd w:val="clear" w:color="auto" w:fill="auto"/>
            <w:noWrap/>
            <w:vAlign w:val="bottom"/>
            <w:hideMark/>
          </w:tcPr>
          <w:p w:rsidR="00D64849" w:rsidRPr="009706D9" w:rsidRDefault="00D64849" w:rsidP="00C60A4E">
            <w:pPr>
              <w:pStyle w:val="Table"/>
              <w:tabs>
                <w:tab w:val="decimal" w:pos="349"/>
              </w:tabs>
              <w:rPr>
                <w:lang w:eastAsia="en-GB"/>
              </w:rPr>
            </w:pPr>
            <w:r w:rsidRPr="009706D9">
              <w:rPr>
                <w:lang w:eastAsia="en-GB"/>
              </w:rPr>
              <w:t>29.1</w:t>
            </w:r>
          </w:p>
        </w:tc>
        <w:tc>
          <w:tcPr>
            <w:tcW w:w="992" w:type="dxa"/>
            <w:shd w:val="clear" w:color="auto" w:fill="auto"/>
            <w:noWrap/>
            <w:vAlign w:val="bottom"/>
            <w:hideMark/>
          </w:tcPr>
          <w:p w:rsidR="00D64849" w:rsidRPr="009706D9" w:rsidRDefault="00D64849" w:rsidP="000B3513">
            <w:pPr>
              <w:pStyle w:val="Table"/>
              <w:tabs>
                <w:tab w:val="decimal" w:pos="317"/>
              </w:tabs>
              <w:rPr>
                <w:lang w:eastAsia="en-GB"/>
              </w:rPr>
            </w:pPr>
          </w:p>
        </w:tc>
      </w:tr>
      <w:tr w:rsidR="00D64849" w:rsidRPr="00B51793" w:rsidTr="00CD4E1B">
        <w:trPr>
          <w:trHeight w:val="285"/>
        </w:trPr>
        <w:tc>
          <w:tcPr>
            <w:tcW w:w="3843" w:type="dxa"/>
            <w:shd w:val="clear" w:color="auto" w:fill="auto"/>
            <w:noWrap/>
            <w:vAlign w:val="bottom"/>
            <w:hideMark/>
          </w:tcPr>
          <w:p w:rsidR="00D64849" w:rsidRPr="009706D9" w:rsidRDefault="00D64849" w:rsidP="00C60A4E">
            <w:pPr>
              <w:pStyle w:val="Table"/>
            </w:pPr>
            <w:r w:rsidRPr="009706D9">
              <w:t>WOMAC pain score</w:t>
            </w:r>
          </w:p>
        </w:tc>
        <w:tc>
          <w:tcPr>
            <w:tcW w:w="1880" w:type="dxa"/>
            <w:shd w:val="clear" w:color="auto" w:fill="auto"/>
            <w:noWrap/>
            <w:vAlign w:val="bottom"/>
            <w:hideMark/>
          </w:tcPr>
          <w:p w:rsidR="00D64849" w:rsidRPr="00D758EA" w:rsidRDefault="00D64849" w:rsidP="00C60A4E">
            <w:pPr>
              <w:pStyle w:val="Table"/>
              <w:tabs>
                <w:tab w:val="decimal" w:pos="369"/>
              </w:tabs>
            </w:pPr>
            <w:r w:rsidRPr="00D758EA">
              <w:t>6.5 (4.3)</w:t>
            </w:r>
          </w:p>
        </w:tc>
        <w:tc>
          <w:tcPr>
            <w:tcW w:w="1522" w:type="dxa"/>
            <w:shd w:val="clear" w:color="auto" w:fill="auto"/>
            <w:noWrap/>
            <w:vAlign w:val="bottom"/>
            <w:hideMark/>
          </w:tcPr>
          <w:p w:rsidR="00D64849" w:rsidRPr="00D758EA" w:rsidRDefault="00D64849" w:rsidP="00C60A4E">
            <w:pPr>
              <w:pStyle w:val="Table"/>
              <w:tabs>
                <w:tab w:val="decimal" w:pos="349"/>
              </w:tabs>
            </w:pPr>
            <w:r w:rsidRPr="00D758EA">
              <w:t>5.6 (3.5)</w:t>
            </w:r>
          </w:p>
        </w:tc>
        <w:tc>
          <w:tcPr>
            <w:tcW w:w="992" w:type="dxa"/>
            <w:shd w:val="clear" w:color="auto" w:fill="auto"/>
            <w:noWrap/>
            <w:vAlign w:val="bottom"/>
            <w:hideMark/>
          </w:tcPr>
          <w:p w:rsidR="00D64849" w:rsidRPr="00D758EA" w:rsidRDefault="00D64849" w:rsidP="000B3513">
            <w:pPr>
              <w:pStyle w:val="Table"/>
              <w:tabs>
                <w:tab w:val="decimal" w:pos="317"/>
              </w:tabs>
            </w:pPr>
            <w:r w:rsidRPr="00D758EA">
              <w:t>0.1</w:t>
            </w:r>
            <w:r>
              <w:t>18</w:t>
            </w:r>
          </w:p>
        </w:tc>
      </w:tr>
      <w:tr w:rsidR="00D64849" w:rsidRPr="00B51793" w:rsidTr="00CD4E1B">
        <w:trPr>
          <w:trHeight w:val="285"/>
        </w:trPr>
        <w:tc>
          <w:tcPr>
            <w:tcW w:w="3843" w:type="dxa"/>
            <w:shd w:val="clear" w:color="auto" w:fill="auto"/>
            <w:noWrap/>
            <w:hideMark/>
          </w:tcPr>
          <w:p w:rsidR="00D64849" w:rsidRDefault="00D64849" w:rsidP="00C60A4E">
            <w:pPr>
              <w:pStyle w:val="Table"/>
            </w:pPr>
            <w:r>
              <w:t>WOMAC disability score</w:t>
            </w:r>
          </w:p>
        </w:tc>
        <w:tc>
          <w:tcPr>
            <w:tcW w:w="1880" w:type="dxa"/>
            <w:shd w:val="clear" w:color="auto" w:fill="auto"/>
            <w:noWrap/>
            <w:hideMark/>
          </w:tcPr>
          <w:p w:rsidR="00D64849" w:rsidRDefault="00D64849" w:rsidP="00E65C80">
            <w:pPr>
              <w:pStyle w:val="Table"/>
              <w:tabs>
                <w:tab w:val="decimal" w:pos="369"/>
              </w:tabs>
            </w:pPr>
            <w:r>
              <w:t>21.6 (14)</w:t>
            </w:r>
          </w:p>
        </w:tc>
        <w:tc>
          <w:tcPr>
            <w:tcW w:w="1522" w:type="dxa"/>
            <w:shd w:val="clear" w:color="auto" w:fill="auto"/>
            <w:noWrap/>
            <w:hideMark/>
          </w:tcPr>
          <w:p w:rsidR="00D64849" w:rsidRDefault="00D64849" w:rsidP="00E65C80">
            <w:pPr>
              <w:pStyle w:val="Table"/>
              <w:tabs>
                <w:tab w:val="decimal" w:pos="349"/>
              </w:tabs>
            </w:pPr>
            <w:r>
              <w:t>19 (10.9)</w:t>
            </w:r>
          </w:p>
        </w:tc>
        <w:tc>
          <w:tcPr>
            <w:tcW w:w="992" w:type="dxa"/>
            <w:shd w:val="clear" w:color="auto" w:fill="auto"/>
            <w:noWrap/>
            <w:hideMark/>
          </w:tcPr>
          <w:p w:rsidR="00D64849" w:rsidRDefault="00D64849" w:rsidP="000B3513">
            <w:pPr>
              <w:pStyle w:val="Table"/>
              <w:tabs>
                <w:tab w:val="decimal" w:pos="317"/>
              </w:tabs>
            </w:pPr>
            <w:r>
              <w:t>0.201</w:t>
            </w:r>
          </w:p>
        </w:tc>
      </w:tr>
      <w:tr w:rsidR="00D64849" w:rsidRPr="00B51793" w:rsidTr="00CD4E1B">
        <w:trPr>
          <w:trHeight w:val="181"/>
        </w:trPr>
        <w:tc>
          <w:tcPr>
            <w:tcW w:w="3843" w:type="dxa"/>
            <w:shd w:val="clear" w:color="auto" w:fill="auto"/>
            <w:noWrap/>
            <w:hideMark/>
          </w:tcPr>
          <w:p w:rsidR="00D64849" w:rsidRDefault="00D64849" w:rsidP="00C60A4E">
            <w:pPr>
              <w:pStyle w:val="Table"/>
            </w:pPr>
            <w:r>
              <w:t>WOMAC stiffness score</w:t>
            </w:r>
          </w:p>
        </w:tc>
        <w:tc>
          <w:tcPr>
            <w:tcW w:w="1880" w:type="dxa"/>
            <w:shd w:val="clear" w:color="auto" w:fill="auto"/>
            <w:noWrap/>
            <w:hideMark/>
          </w:tcPr>
          <w:p w:rsidR="00D64849" w:rsidRDefault="00D64849" w:rsidP="00E65C80">
            <w:pPr>
              <w:pStyle w:val="Table"/>
              <w:tabs>
                <w:tab w:val="decimal" w:pos="369"/>
              </w:tabs>
            </w:pPr>
            <w:r>
              <w:t>3.2 (1.7)</w:t>
            </w:r>
          </w:p>
        </w:tc>
        <w:tc>
          <w:tcPr>
            <w:tcW w:w="1522" w:type="dxa"/>
            <w:shd w:val="clear" w:color="auto" w:fill="auto"/>
            <w:noWrap/>
            <w:hideMark/>
          </w:tcPr>
          <w:p w:rsidR="00D64849" w:rsidRDefault="00D64849" w:rsidP="00E65C80">
            <w:pPr>
              <w:pStyle w:val="Table"/>
              <w:tabs>
                <w:tab w:val="decimal" w:pos="349"/>
              </w:tabs>
            </w:pPr>
            <w:r>
              <w:t>2.9 (1.4)</w:t>
            </w:r>
          </w:p>
        </w:tc>
        <w:tc>
          <w:tcPr>
            <w:tcW w:w="992" w:type="dxa"/>
            <w:shd w:val="clear" w:color="auto" w:fill="auto"/>
            <w:noWrap/>
            <w:hideMark/>
          </w:tcPr>
          <w:p w:rsidR="00D64849" w:rsidRDefault="00D64849" w:rsidP="000B3513">
            <w:pPr>
              <w:pStyle w:val="Table"/>
              <w:tabs>
                <w:tab w:val="decimal" w:pos="317"/>
              </w:tabs>
            </w:pPr>
            <w:r>
              <w:t>0.298</w:t>
            </w:r>
          </w:p>
        </w:tc>
      </w:tr>
      <w:tr w:rsidR="00D64849" w:rsidRPr="00B51793" w:rsidTr="00CD4E1B">
        <w:trPr>
          <w:trHeight w:val="213"/>
        </w:trPr>
        <w:tc>
          <w:tcPr>
            <w:tcW w:w="3843" w:type="dxa"/>
            <w:shd w:val="clear" w:color="auto" w:fill="auto"/>
            <w:noWrap/>
            <w:vAlign w:val="bottom"/>
            <w:hideMark/>
          </w:tcPr>
          <w:p w:rsidR="00D64849" w:rsidRPr="009706D9" w:rsidRDefault="00D64849" w:rsidP="00C60A4E">
            <w:pPr>
              <w:pStyle w:val="Table"/>
              <w:rPr>
                <w:lang w:eastAsia="en-GB"/>
              </w:rPr>
            </w:pPr>
            <w:r w:rsidRPr="009706D9">
              <w:rPr>
                <w:lang w:eastAsia="en-GB"/>
              </w:rPr>
              <w:t>Pain score (numerical rating scale)</w:t>
            </w:r>
          </w:p>
        </w:tc>
        <w:tc>
          <w:tcPr>
            <w:tcW w:w="1880" w:type="dxa"/>
            <w:shd w:val="clear" w:color="auto" w:fill="auto"/>
            <w:noWrap/>
            <w:vAlign w:val="bottom"/>
            <w:hideMark/>
          </w:tcPr>
          <w:p w:rsidR="00D64849" w:rsidRPr="00D758EA" w:rsidRDefault="00D64849" w:rsidP="00E65C80">
            <w:pPr>
              <w:pStyle w:val="Table"/>
              <w:tabs>
                <w:tab w:val="decimal" w:pos="369"/>
              </w:tabs>
              <w:rPr>
                <w:lang w:eastAsia="en-GB"/>
              </w:rPr>
            </w:pPr>
            <w:r w:rsidRPr="00D758EA">
              <w:rPr>
                <w:lang w:eastAsia="en-GB"/>
              </w:rPr>
              <w:t>6</w:t>
            </w:r>
            <w:r>
              <w:rPr>
                <w:lang w:eastAsia="en-GB"/>
              </w:rPr>
              <w:t>.0</w:t>
            </w:r>
            <w:r w:rsidRPr="00D758EA">
              <w:rPr>
                <w:lang w:eastAsia="en-GB"/>
              </w:rPr>
              <w:t xml:space="preserve"> (1.7)</w:t>
            </w:r>
          </w:p>
        </w:tc>
        <w:tc>
          <w:tcPr>
            <w:tcW w:w="1522" w:type="dxa"/>
            <w:shd w:val="clear" w:color="auto" w:fill="auto"/>
            <w:noWrap/>
            <w:vAlign w:val="bottom"/>
            <w:hideMark/>
          </w:tcPr>
          <w:p w:rsidR="00D64849" w:rsidRPr="00D758EA" w:rsidRDefault="00D64849" w:rsidP="00E65C80">
            <w:pPr>
              <w:pStyle w:val="Table"/>
              <w:tabs>
                <w:tab w:val="decimal" w:pos="349"/>
              </w:tabs>
              <w:rPr>
                <w:lang w:eastAsia="en-GB"/>
              </w:rPr>
            </w:pPr>
            <w:r w:rsidRPr="00D758EA">
              <w:rPr>
                <w:lang w:eastAsia="en-GB"/>
              </w:rPr>
              <w:t>5.5 (1.6)</w:t>
            </w:r>
          </w:p>
        </w:tc>
        <w:tc>
          <w:tcPr>
            <w:tcW w:w="992" w:type="dxa"/>
            <w:shd w:val="clear" w:color="auto" w:fill="auto"/>
            <w:noWrap/>
            <w:vAlign w:val="bottom"/>
            <w:hideMark/>
          </w:tcPr>
          <w:p w:rsidR="00D64849" w:rsidRPr="006913A4" w:rsidRDefault="00D64849" w:rsidP="000B3513">
            <w:pPr>
              <w:pStyle w:val="Table"/>
              <w:tabs>
                <w:tab w:val="decimal" w:pos="317"/>
              </w:tabs>
              <w:rPr>
                <w:lang w:eastAsia="en-GB"/>
              </w:rPr>
            </w:pPr>
            <w:r w:rsidRPr="006913A4">
              <w:rPr>
                <w:lang w:eastAsia="en-GB"/>
              </w:rPr>
              <w:t>0.0</w:t>
            </w:r>
            <w:r>
              <w:rPr>
                <w:lang w:eastAsia="en-GB"/>
              </w:rPr>
              <w:t>59</w:t>
            </w:r>
          </w:p>
        </w:tc>
      </w:tr>
      <w:tr w:rsidR="00D64849" w:rsidRPr="00B51793" w:rsidTr="00CD4E1B">
        <w:trPr>
          <w:trHeight w:val="213"/>
        </w:trPr>
        <w:tc>
          <w:tcPr>
            <w:tcW w:w="3843" w:type="dxa"/>
            <w:shd w:val="clear" w:color="auto" w:fill="auto"/>
            <w:noWrap/>
            <w:vAlign w:val="bottom"/>
            <w:hideMark/>
          </w:tcPr>
          <w:p w:rsidR="00D64849" w:rsidRPr="009706D9" w:rsidRDefault="00D64849" w:rsidP="00E65C80">
            <w:pPr>
              <w:pStyle w:val="Table"/>
              <w:rPr>
                <w:lang w:eastAsia="en-GB"/>
              </w:rPr>
            </w:pPr>
            <w:r>
              <w:rPr>
                <w:lang w:eastAsia="en-GB"/>
              </w:rPr>
              <w:t>Proportion of patients using analgesia (%)</w:t>
            </w:r>
          </w:p>
        </w:tc>
        <w:tc>
          <w:tcPr>
            <w:tcW w:w="1880" w:type="dxa"/>
            <w:shd w:val="clear" w:color="auto" w:fill="auto"/>
            <w:noWrap/>
            <w:vAlign w:val="bottom"/>
            <w:hideMark/>
          </w:tcPr>
          <w:p w:rsidR="00D64849" w:rsidRPr="00E65C80" w:rsidRDefault="00D64849" w:rsidP="00E65C80">
            <w:pPr>
              <w:tabs>
                <w:tab w:val="decimal" w:pos="369"/>
              </w:tabs>
              <w:spacing w:after="0" w:line="240" w:lineRule="auto"/>
              <w:rPr>
                <w:rFonts w:cs="Arial"/>
                <w:color w:val="000000"/>
                <w:sz w:val="22"/>
                <w:lang w:eastAsia="en-AU"/>
              </w:rPr>
            </w:pPr>
            <w:r w:rsidRPr="00E65C80">
              <w:rPr>
                <w:rFonts w:cs="Arial"/>
                <w:color w:val="000000"/>
                <w:sz w:val="22"/>
                <w:lang w:eastAsia="en-AU"/>
              </w:rPr>
              <w:t>33.6</w:t>
            </w:r>
          </w:p>
        </w:tc>
        <w:tc>
          <w:tcPr>
            <w:tcW w:w="1522" w:type="dxa"/>
            <w:shd w:val="clear" w:color="auto" w:fill="auto"/>
            <w:noWrap/>
            <w:vAlign w:val="bottom"/>
            <w:hideMark/>
          </w:tcPr>
          <w:p w:rsidR="00D64849" w:rsidRPr="00E65C80" w:rsidRDefault="00D64849" w:rsidP="00E65C80">
            <w:pPr>
              <w:tabs>
                <w:tab w:val="decimal" w:pos="349"/>
              </w:tabs>
              <w:spacing w:after="0" w:line="240" w:lineRule="auto"/>
              <w:rPr>
                <w:rFonts w:cs="Arial"/>
                <w:color w:val="000000"/>
                <w:sz w:val="22"/>
                <w:lang w:eastAsia="en-AU"/>
              </w:rPr>
            </w:pPr>
            <w:r w:rsidRPr="00E65C80">
              <w:rPr>
                <w:rFonts w:cs="Arial"/>
                <w:color w:val="000000"/>
                <w:sz w:val="22"/>
                <w:lang w:eastAsia="en-AU"/>
              </w:rPr>
              <w:t>29.1</w:t>
            </w:r>
          </w:p>
        </w:tc>
        <w:tc>
          <w:tcPr>
            <w:tcW w:w="992" w:type="dxa"/>
            <w:shd w:val="clear" w:color="auto" w:fill="auto"/>
            <w:noWrap/>
            <w:vAlign w:val="bottom"/>
            <w:hideMark/>
          </w:tcPr>
          <w:p w:rsidR="00D64849" w:rsidRPr="00E65C80" w:rsidRDefault="00D64849" w:rsidP="000B3513">
            <w:pPr>
              <w:tabs>
                <w:tab w:val="decimal" w:pos="317"/>
              </w:tabs>
              <w:spacing w:after="0" w:line="240" w:lineRule="auto"/>
              <w:rPr>
                <w:rFonts w:cs="Arial"/>
                <w:color w:val="000000"/>
                <w:sz w:val="22"/>
                <w:lang w:eastAsia="en-AU"/>
              </w:rPr>
            </w:pPr>
            <w:r w:rsidRPr="00E65C80">
              <w:rPr>
                <w:rFonts w:cs="Arial"/>
                <w:color w:val="000000"/>
                <w:sz w:val="22"/>
                <w:lang w:eastAsia="en-AU"/>
              </w:rPr>
              <w:t>0.52</w:t>
            </w:r>
            <w:r>
              <w:rPr>
                <w:rFonts w:cs="Arial"/>
                <w:color w:val="000000"/>
                <w:sz w:val="22"/>
                <w:lang w:eastAsia="en-AU"/>
              </w:rPr>
              <w:t>0</w:t>
            </w:r>
          </w:p>
        </w:tc>
      </w:tr>
    </w:tbl>
    <w:p w:rsidR="00975937" w:rsidRPr="00874ED3" w:rsidRDefault="001A0FFE" w:rsidP="00975937">
      <w:pPr>
        <w:spacing w:after="0" w:line="240" w:lineRule="auto"/>
        <w:rPr>
          <w:rFonts w:cs="Arial"/>
          <w:color w:val="000000"/>
          <w:sz w:val="22"/>
          <w:lang w:eastAsia="en-GB"/>
        </w:rPr>
      </w:pPr>
      <w:r w:rsidRPr="001A0FFE">
        <w:rPr>
          <w:rFonts w:cs="Arial"/>
          <w:color w:val="000000"/>
          <w:sz w:val="22"/>
          <w:lang w:eastAsia="en-GB"/>
        </w:rPr>
        <w:t>*Bisphosphonate use reported in the last year on 3, 4 or 5 occasions in over 5 years</w:t>
      </w:r>
    </w:p>
    <w:p w:rsidR="00975937" w:rsidRDefault="00752C13" w:rsidP="00975937">
      <w:pPr>
        <w:rPr>
          <w:rFonts w:cs="Arial"/>
          <w:color w:val="000000"/>
          <w:sz w:val="22"/>
          <w:lang w:eastAsia="en-GB"/>
        </w:rPr>
      </w:pPr>
      <w:r w:rsidRPr="00954E54">
        <w:rPr>
          <w:rFonts w:cs="Arial"/>
          <w:vertAlign w:val="superscript"/>
          <w:lang w:eastAsia="en-GB"/>
        </w:rPr>
        <w:t>¥</w:t>
      </w:r>
      <w:r w:rsidR="00E340C6">
        <w:rPr>
          <w:rFonts w:cs="Arial"/>
          <w:color w:val="000000"/>
          <w:sz w:val="22"/>
          <w:lang w:eastAsia="en-GB"/>
        </w:rPr>
        <w:t>I</w:t>
      </w:r>
      <w:r w:rsidRPr="00E340C6">
        <w:rPr>
          <w:rFonts w:cs="Arial"/>
          <w:color w:val="000000"/>
          <w:sz w:val="22"/>
          <w:lang w:eastAsia="en-GB"/>
        </w:rPr>
        <w:t>ncludes any fracture sustained after age 45</w:t>
      </w:r>
    </w:p>
    <w:p w:rsidR="00E340C6" w:rsidRDefault="00E340C6" w:rsidP="00975937">
      <w:pPr>
        <w:rPr>
          <w:rFonts w:cs="Arial"/>
        </w:rPr>
      </w:pPr>
    </w:p>
    <w:p w:rsidR="00975937" w:rsidRDefault="00975937" w:rsidP="00975937">
      <w:pPr>
        <w:pStyle w:val="Caption"/>
      </w:pPr>
      <w:bookmarkStart w:id="46" w:name="_Ref333866167"/>
      <w:r>
        <w:t xml:space="preserve">Table </w:t>
      </w:r>
      <w:r w:rsidR="006B45DC">
        <w:fldChar w:fldCharType="begin"/>
      </w:r>
      <w:r w:rsidR="006B45DC">
        <w:instrText xml:space="preserve"> SEQ Table \* ARABIC </w:instrText>
      </w:r>
      <w:r w:rsidR="006B45DC">
        <w:fldChar w:fldCharType="separate"/>
      </w:r>
      <w:r>
        <w:rPr>
          <w:noProof/>
        </w:rPr>
        <w:t>2</w:t>
      </w:r>
      <w:r w:rsidR="006B45DC">
        <w:rPr>
          <w:noProof/>
        </w:rPr>
        <w:fldChar w:fldCharType="end"/>
      </w:r>
      <w:bookmarkEnd w:id="46"/>
      <w:r>
        <w:t>:</w:t>
      </w:r>
      <w:r>
        <w:rPr>
          <w:rFonts w:cs="Arial"/>
          <w:color w:val="000000"/>
          <w:lang w:eastAsia="en-GB"/>
        </w:rPr>
        <w:t>Bisphosphonate use in patients reporting bisphosphonate use on 3-5 occasions over 5 years, by year</w:t>
      </w:r>
    </w:p>
    <w:tbl>
      <w:tblPr>
        <w:tblW w:w="4886" w:type="dxa"/>
        <w:tblInd w:w="94" w:type="dxa"/>
        <w:tblLook w:val="04A0" w:firstRow="1" w:lastRow="0" w:firstColumn="1" w:lastColumn="0" w:noHBand="0" w:noVBand="1"/>
      </w:tblPr>
      <w:tblGrid>
        <w:gridCol w:w="1290"/>
        <w:gridCol w:w="1170"/>
        <w:gridCol w:w="2426"/>
      </w:tblGrid>
      <w:tr w:rsidR="00975937" w:rsidRPr="000966A1" w:rsidTr="00456CDD">
        <w:trPr>
          <w:trHeight w:val="315"/>
        </w:trPr>
        <w:tc>
          <w:tcPr>
            <w:tcW w:w="1290" w:type="dxa"/>
            <w:tcBorders>
              <w:top w:val="single" w:sz="12" w:space="0" w:color="auto"/>
              <w:left w:val="nil"/>
              <w:bottom w:val="single" w:sz="8" w:space="0" w:color="auto"/>
              <w:right w:val="nil"/>
            </w:tcBorders>
            <w:shd w:val="clear" w:color="auto" w:fill="auto"/>
            <w:noWrap/>
            <w:vAlign w:val="bottom"/>
            <w:hideMark/>
          </w:tcPr>
          <w:p w:rsidR="00975937" w:rsidRPr="000966A1" w:rsidRDefault="00975937" w:rsidP="00456CDD">
            <w:pPr>
              <w:spacing w:after="0" w:line="240" w:lineRule="auto"/>
              <w:rPr>
                <w:rFonts w:cs="Arial"/>
                <w:color w:val="000000"/>
                <w:lang w:eastAsia="en-GB"/>
              </w:rPr>
            </w:pPr>
          </w:p>
        </w:tc>
        <w:tc>
          <w:tcPr>
            <w:tcW w:w="1170" w:type="dxa"/>
            <w:tcBorders>
              <w:top w:val="single" w:sz="12" w:space="0" w:color="auto"/>
              <w:left w:val="nil"/>
              <w:bottom w:val="single" w:sz="8" w:space="0" w:color="auto"/>
              <w:right w:val="nil"/>
            </w:tcBorders>
            <w:shd w:val="clear" w:color="auto" w:fill="auto"/>
            <w:noWrap/>
            <w:vAlign w:val="bottom"/>
            <w:hideMark/>
          </w:tcPr>
          <w:p w:rsidR="00975937" w:rsidRPr="000966A1" w:rsidRDefault="00975937" w:rsidP="00456CDD">
            <w:pPr>
              <w:spacing w:after="0" w:line="240" w:lineRule="auto"/>
              <w:ind w:right="224"/>
              <w:rPr>
                <w:rFonts w:cs="Arial"/>
                <w:color w:val="000000"/>
                <w:lang w:eastAsia="en-GB"/>
              </w:rPr>
            </w:pPr>
            <w:r w:rsidRPr="000966A1">
              <w:rPr>
                <w:rFonts w:cs="Arial"/>
                <w:color w:val="000000"/>
                <w:lang w:eastAsia="en-GB"/>
              </w:rPr>
              <w:t>n</w:t>
            </w:r>
          </w:p>
        </w:tc>
        <w:tc>
          <w:tcPr>
            <w:tcW w:w="2426" w:type="dxa"/>
            <w:tcBorders>
              <w:top w:val="single" w:sz="12" w:space="0" w:color="auto"/>
              <w:left w:val="nil"/>
              <w:bottom w:val="single" w:sz="8" w:space="0" w:color="auto"/>
              <w:right w:val="nil"/>
            </w:tcBorders>
            <w:shd w:val="clear" w:color="auto" w:fill="auto"/>
            <w:noWrap/>
            <w:vAlign w:val="bottom"/>
            <w:hideMark/>
          </w:tcPr>
          <w:p w:rsidR="00975937" w:rsidRPr="000966A1" w:rsidRDefault="00975937" w:rsidP="00456CDD">
            <w:pPr>
              <w:spacing w:after="0" w:line="240" w:lineRule="auto"/>
              <w:rPr>
                <w:rFonts w:cs="Arial"/>
                <w:color w:val="000000"/>
                <w:lang w:eastAsia="en-GB"/>
              </w:rPr>
            </w:pPr>
            <w:r w:rsidRPr="0074771C">
              <w:rPr>
                <w:rFonts w:cs="Arial"/>
                <w:color w:val="000000"/>
                <w:lang w:eastAsia="en-GB"/>
              </w:rPr>
              <w:t>Proportion (95% CI)</w:t>
            </w:r>
          </w:p>
        </w:tc>
      </w:tr>
      <w:tr w:rsidR="00975937" w:rsidRPr="000966A1" w:rsidTr="00456CDD">
        <w:trPr>
          <w:trHeight w:val="285"/>
        </w:trPr>
        <w:tc>
          <w:tcPr>
            <w:tcW w:w="1290" w:type="dxa"/>
            <w:tcBorders>
              <w:top w:val="nil"/>
              <w:left w:val="nil"/>
              <w:bottom w:val="nil"/>
              <w:right w:val="nil"/>
            </w:tcBorders>
            <w:shd w:val="clear" w:color="auto" w:fill="auto"/>
            <w:noWrap/>
            <w:vAlign w:val="bottom"/>
            <w:hideMark/>
          </w:tcPr>
          <w:p w:rsidR="00975937" w:rsidRPr="000966A1" w:rsidRDefault="00975937" w:rsidP="00456CDD">
            <w:pPr>
              <w:spacing w:after="0" w:line="240" w:lineRule="auto"/>
              <w:rPr>
                <w:rFonts w:cs="Arial"/>
                <w:color w:val="000000"/>
                <w:lang w:eastAsia="en-GB"/>
              </w:rPr>
            </w:pPr>
            <w:r w:rsidRPr="000966A1">
              <w:rPr>
                <w:rFonts w:cs="Arial"/>
                <w:color w:val="000000"/>
                <w:lang w:eastAsia="en-GB"/>
              </w:rPr>
              <w:t>Baseline</w:t>
            </w:r>
          </w:p>
        </w:tc>
        <w:tc>
          <w:tcPr>
            <w:tcW w:w="1170" w:type="dxa"/>
            <w:tcBorders>
              <w:top w:val="nil"/>
              <w:left w:val="nil"/>
              <w:bottom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55</w:t>
            </w:r>
          </w:p>
        </w:tc>
        <w:tc>
          <w:tcPr>
            <w:tcW w:w="2426" w:type="dxa"/>
            <w:tcBorders>
              <w:top w:val="nil"/>
              <w:left w:val="nil"/>
              <w:bottom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76.4 (64.8 to 88</w:t>
            </w:r>
            <w:r>
              <w:rPr>
                <w:rFonts w:cs="Arial"/>
                <w:color w:val="000000"/>
                <w:lang w:eastAsia="en-GB"/>
              </w:rPr>
              <w:t>.0</w:t>
            </w:r>
            <w:r w:rsidRPr="00F35341">
              <w:rPr>
                <w:rFonts w:cs="Arial"/>
                <w:color w:val="000000"/>
                <w:lang w:eastAsia="en-GB"/>
              </w:rPr>
              <w:t>)</w:t>
            </w:r>
          </w:p>
        </w:tc>
      </w:tr>
      <w:tr w:rsidR="00975937" w:rsidRPr="000966A1" w:rsidTr="00456CDD">
        <w:trPr>
          <w:trHeight w:val="285"/>
        </w:trPr>
        <w:tc>
          <w:tcPr>
            <w:tcW w:w="1290" w:type="dxa"/>
            <w:tcBorders>
              <w:top w:val="nil"/>
              <w:left w:val="nil"/>
              <w:bottom w:val="nil"/>
              <w:right w:val="nil"/>
            </w:tcBorders>
            <w:shd w:val="clear" w:color="auto" w:fill="auto"/>
            <w:noWrap/>
            <w:vAlign w:val="bottom"/>
            <w:hideMark/>
          </w:tcPr>
          <w:p w:rsidR="00975937" w:rsidRPr="000966A1" w:rsidRDefault="00975937" w:rsidP="00456CDD">
            <w:pPr>
              <w:spacing w:after="0" w:line="240" w:lineRule="auto"/>
              <w:rPr>
                <w:rFonts w:cs="Arial"/>
                <w:color w:val="000000"/>
                <w:lang w:eastAsia="en-GB"/>
              </w:rPr>
            </w:pPr>
            <w:r w:rsidRPr="000966A1">
              <w:rPr>
                <w:rFonts w:cs="Arial"/>
                <w:color w:val="000000"/>
                <w:lang w:eastAsia="en-GB"/>
              </w:rPr>
              <w:t>Year 1</w:t>
            </w:r>
          </w:p>
        </w:tc>
        <w:tc>
          <w:tcPr>
            <w:tcW w:w="1170" w:type="dxa"/>
            <w:tcBorders>
              <w:top w:val="nil"/>
              <w:left w:val="nil"/>
              <w:bottom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53</w:t>
            </w:r>
          </w:p>
        </w:tc>
        <w:tc>
          <w:tcPr>
            <w:tcW w:w="2426" w:type="dxa"/>
            <w:tcBorders>
              <w:top w:val="nil"/>
              <w:left w:val="nil"/>
              <w:bottom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84.9 (74.9 to 94.9)</w:t>
            </w:r>
          </w:p>
        </w:tc>
      </w:tr>
      <w:tr w:rsidR="00975937" w:rsidRPr="000966A1" w:rsidTr="00456CDD">
        <w:trPr>
          <w:trHeight w:val="285"/>
        </w:trPr>
        <w:tc>
          <w:tcPr>
            <w:tcW w:w="1290" w:type="dxa"/>
            <w:tcBorders>
              <w:top w:val="nil"/>
              <w:left w:val="nil"/>
              <w:bottom w:val="nil"/>
              <w:right w:val="nil"/>
            </w:tcBorders>
            <w:shd w:val="clear" w:color="auto" w:fill="auto"/>
            <w:noWrap/>
            <w:vAlign w:val="bottom"/>
            <w:hideMark/>
          </w:tcPr>
          <w:p w:rsidR="00975937" w:rsidRPr="000966A1" w:rsidRDefault="00975937" w:rsidP="00456CDD">
            <w:pPr>
              <w:spacing w:after="0" w:line="240" w:lineRule="auto"/>
              <w:rPr>
                <w:rFonts w:cs="Arial"/>
                <w:color w:val="000000"/>
                <w:lang w:eastAsia="en-GB"/>
              </w:rPr>
            </w:pPr>
            <w:r w:rsidRPr="000966A1">
              <w:rPr>
                <w:rFonts w:cs="Arial"/>
                <w:color w:val="000000"/>
                <w:lang w:eastAsia="en-GB"/>
              </w:rPr>
              <w:t>Year 2</w:t>
            </w:r>
          </w:p>
        </w:tc>
        <w:tc>
          <w:tcPr>
            <w:tcW w:w="1170" w:type="dxa"/>
            <w:tcBorders>
              <w:top w:val="nil"/>
              <w:left w:val="nil"/>
              <w:bottom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53</w:t>
            </w:r>
          </w:p>
        </w:tc>
        <w:tc>
          <w:tcPr>
            <w:tcW w:w="2426" w:type="dxa"/>
            <w:tcBorders>
              <w:top w:val="nil"/>
              <w:left w:val="nil"/>
              <w:bottom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86.8 (77.4 to 96.2)</w:t>
            </w:r>
          </w:p>
        </w:tc>
      </w:tr>
      <w:tr w:rsidR="00975937" w:rsidRPr="000966A1" w:rsidTr="00456CDD">
        <w:trPr>
          <w:trHeight w:val="285"/>
        </w:trPr>
        <w:tc>
          <w:tcPr>
            <w:tcW w:w="1290" w:type="dxa"/>
            <w:tcBorders>
              <w:top w:val="nil"/>
              <w:left w:val="nil"/>
              <w:bottom w:val="nil"/>
              <w:right w:val="nil"/>
            </w:tcBorders>
            <w:shd w:val="clear" w:color="auto" w:fill="auto"/>
            <w:noWrap/>
            <w:vAlign w:val="bottom"/>
            <w:hideMark/>
          </w:tcPr>
          <w:p w:rsidR="00975937" w:rsidRPr="000966A1" w:rsidRDefault="00975937" w:rsidP="00456CDD">
            <w:pPr>
              <w:spacing w:after="0" w:line="240" w:lineRule="auto"/>
              <w:rPr>
                <w:rFonts w:cs="Arial"/>
                <w:color w:val="000000"/>
                <w:lang w:eastAsia="en-GB"/>
              </w:rPr>
            </w:pPr>
            <w:r w:rsidRPr="000966A1">
              <w:rPr>
                <w:rFonts w:cs="Arial"/>
                <w:color w:val="000000"/>
                <w:lang w:eastAsia="en-GB"/>
              </w:rPr>
              <w:t>Year 3</w:t>
            </w:r>
          </w:p>
        </w:tc>
        <w:tc>
          <w:tcPr>
            <w:tcW w:w="1170" w:type="dxa"/>
            <w:tcBorders>
              <w:top w:val="nil"/>
              <w:left w:val="nil"/>
              <w:bottom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54</w:t>
            </w:r>
          </w:p>
        </w:tc>
        <w:tc>
          <w:tcPr>
            <w:tcW w:w="2426" w:type="dxa"/>
            <w:tcBorders>
              <w:top w:val="nil"/>
              <w:left w:val="nil"/>
              <w:bottom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88.9 (80.2 to 97.5)</w:t>
            </w:r>
          </w:p>
        </w:tc>
      </w:tr>
      <w:tr w:rsidR="00975937" w:rsidRPr="000966A1" w:rsidTr="00456CDD">
        <w:trPr>
          <w:trHeight w:val="285"/>
        </w:trPr>
        <w:tc>
          <w:tcPr>
            <w:tcW w:w="1290" w:type="dxa"/>
            <w:tcBorders>
              <w:top w:val="nil"/>
              <w:left w:val="nil"/>
              <w:right w:val="nil"/>
            </w:tcBorders>
            <w:shd w:val="clear" w:color="auto" w:fill="auto"/>
            <w:noWrap/>
            <w:vAlign w:val="bottom"/>
            <w:hideMark/>
          </w:tcPr>
          <w:p w:rsidR="00975937" w:rsidRPr="000966A1" w:rsidRDefault="00975937" w:rsidP="00456CDD">
            <w:pPr>
              <w:spacing w:after="0" w:line="240" w:lineRule="auto"/>
              <w:rPr>
                <w:rFonts w:cs="Arial"/>
                <w:color w:val="000000"/>
                <w:lang w:eastAsia="en-GB"/>
              </w:rPr>
            </w:pPr>
            <w:r w:rsidRPr="000966A1">
              <w:rPr>
                <w:rFonts w:cs="Arial"/>
                <w:color w:val="000000"/>
                <w:lang w:eastAsia="en-GB"/>
              </w:rPr>
              <w:t>Year 4</w:t>
            </w:r>
          </w:p>
        </w:tc>
        <w:tc>
          <w:tcPr>
            <w:tcW w:w="1170" w:type="dxa"/>
            <w:tcBorders>
              <w:top w:val="nil"/>
              <w:left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54</w:t>
            </w:r>
          </w:p>
        </w:tc>
        <w:tc>
          <w:tcPr>
            <w:tcW w:w="2426" w:type="dxa"/>
            <w:tcBorders>
              <w:top w:val="nil"/>
              <w:left w:val="nil"/>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75.9 (64.1 to 87.7)</w:t>
            </w:r>
          </w:p>
        </w:tc>
      </w:tr>
      <w:tr w:rsidR="00975937" w:rsidRPr="000966A1" w:rsidTr="00456CDD">
        <w:trPr>
          <w:trHeight w:val="300"/>
        </w:trPr>
        <w:tc>
          <w:tcPr>
            <w:tcW w:w="1290" w:type="dxa"/>
            <w:tcBorders>
              <w:top w:val="nil"/>
              <w:left w:val="nil"/>
              <w:bottom w:val="single" w:sz="4" w:space="0" w:color="auto"/>
              <w:right w:val="nil"/>
            </w:tcBorders>
            <w:shd w:val="clear" w:color="auto" w:fill="auto"/>
            <w:noWrap/>
            <w:vAlign w:val="bottom"/>
            <w:hideMark/>
          </w:tcPr>
          <w:p w:rsidR="00975937" w:rsidRPr="000966A1" w:rsidRDefault="00975937" w:rsidP="00456CDD">
            <w:pPr>
              <w:spacing w:after="0" w:line="240" w:lineRule="auto"/>
              <w:rPr>
                <w:rFonts w:cs="Arial"/>
                <w:color w:val="000000"/>
                <w:lang w:eastAsia="en-GB"/>
              </w:rPr>
            </w:pPr>
            <w:r w:rsidRPr="000966A1">
              <w:rPr>
                <w:rFonts w:cs="Arial"/>
                <w:color w:val="000000"/>
                <w:lang w:eastAsia="en-GB"/>
              </w:rPr>
              <w:t>Year 5*</w:t>
            </w:r>
          </w:p>
        </w:tc>
        <w:tc>
          <w:tcPr>
            <w:tcW w:w="1170" w:type="dxa"/>
            <w:tcBorders>
              <w:top w:val="nil"/>
              <w:left w:val="nil"/>
              <w:bottom w:val="single" w:sz="4" w:space="0" w:color="auto"/>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51</w:t>
            </w:r>
          </w:p>
        </w:tc>
        <w:tc>
          <w:tcPr>
            <w:tcW w:w="2426" w:type="dxa"/>
            <w:tcBorders>
              <w:top w:val="nil"/>
              <w:left w:val="nil"/>
              <w:bottom w:val="single" w:sz="4" w:space="0" w:color="auto"/>
              <w:right w:val="nil"/>
            </w:tcBorders>
            <w:shd w:val="clear" w:color="auto" w:fill="auto"/>
            <w:noWrap/>
            <w:vAlign w:val="bottom"/>
            <w:hideMark/>
          </w:tcPr>
          <w:p w:rsidR="00975937" w:rsidRPr="00F35341" w:rsidRDefault="00975937" w:rsidP="00456CDD">
            <w:pPr>
              <w:spacing w:after="0" w:line="240" w:lineRule="auto"/>
              <w:rPr>
                <w:rFonts w:cs="Arial"/>
                <w:color w:val="000000"/>
                <w:lang w:eastAsia="en-GB"/>
              </w:rPr>
            </w:pPr>
            <w:r w:rsidRPr="00F35341">
              <w:rPr>
                <w:rFonts w:cs="Arial"/>
                <w:color w:val="000000"/>
                <w:lang w:eastAsia="en-GB"/>
              </w:rPr>
              <w:t>70.6 (57.6 to 83.5)</w:t>
            </w:r>
          </w:p>
        </w:tc>
      </w:tr>
    </w:tbl>
    <w:p w:rsidR="00975937" w:rsidRPr="00AE15F7" w:rsidRDefault="00975937" w:rsidP="00975937">
      <w:pPr>
        <w:pStyle w:val="Table"/>
      </w:pPr>
      <w:r w:rsidRPr="0074771C">
        <w:t xml:space="preserve">*Year 5 not included in models as JSW measurements </w:t>
      </w:r>
      <w:r w:rsidRPr="00AE15F7">
        <w:t>only available to Year 4.</w:t>
      </w:r>
      <w:r w:rsidRPr="00AE15F7">
        <w:br/>
        <w:t>Some data based on previous and subsequent year if data missing</w:t>
      </w:r>
    </w:p>
    <w:p w:rsidR="00975937" w:rsidRDefault="00975937" w:rsidP="00975937">
      <w:pPr>
        <w:pStyle w:val="Manuscript"/>
      </w:pPr>
    </w:p>
    <w:p w:rsidR="000D66C3" w:rsidRDefault="000D66C3">
      <w:pPr>
        <w:spacing w:after="0" w:line="240" w:lineRule="auto"/>
        <w:rPr>
          <w:rFonts w:eastAsiaTheme="minorHAnsi" w:cs="Arial"/>
          <w:sz w:val="22"/>
          <w:lang w:val="en-GB"/>
        </w:rPr>
      </w:pPr>
      <w:r>
        <w:br w:type="page"/>
      </w:r>
    </w:p>
    <w:p w:rsidR="00975937" w:rsidRDefault="00975937" w:rsidP="00975937">
      <w:pPr>
        <w:pStyle w:val="Manuscript"/>
      </w:pPr>
    </w:p>
    <w:p w:rsidR="00975937" w:rsidRDefault="00975937" w:rsidP="00975937">
      <w:pPr>
        <w:pStyle w:val="Caption"/>
      </w:pPr>
      <w:bookmarkStart w:id="47" w:name="_Ref333866334"/>
      <w:r>
        <w:t xml:space="preserve">Table </w:t>
      </w:r>
      <w:r w:rsidR="006B45DC">
        <w:fldChar w:fldCharType="begin"/>
      </w:r>
      <w:r w:rsidR="006B45DC">
        <w:instrText xml:space="preserve"> SEQ Table \* ARABIC </w:instrText>
      </w:r>
      <w:r w:rsidR="006B45DC">
        <w:fldChar w:fldCharType="separate"/>
      </w:r>
      <w:r>
        <w:rPr>
          <w:noProof/>
        </w:rPr>
        <w:t>3</w:t>
      </w:r>
      <w:r w:rsidR="006B45DC">
        <w:rPr>
          <w:noProof/>
        </w:rPr>
        <w:fldChar w:fldCharType="end"/>
      </w:r>
      <w:bookmarkEnd w:id="47"/>
      <w:r>
        <w:t>: Bisphosphonate medication used in past five years</w:t>
      </w:r>
    </w:p>
    <w:tbl>
      <w:tblPr>
        <w:tblW w:w="9654" w:type="dxa"/>
        <w:tblInd w:w="93" w:type="dxa"/>
        <w:tblLook w:val="04A0" w:firstRow="1" w:lastRow="0" w:firstColumn="1" w:lastColumn="0" w:noHBand="0" w:noVBand="1"/>
      </w:tblPr>
      <w:tblGrid>
        <w:gridCol w:w="3559"/>
        <w:gridCol w:w="1241"/>
        <w:gridCol w:w="1183"/>
        <w:gridCol w:w="1207"/>
        <w:gridCol w:w="1189"/>
        <w:gridCol w:w="1275"/>
      </w:tblGrid>
      <w:tr w:rsidR="00975937" w:rsidRPr="00874ED3" w:rsidTr="005E7BA1">
        <w:trPr>
          <w:trHeight w:val="300"/>
        </w:trPr>
        <w:tc>
          <w:tcPr>
            <w:tcW w:w="3559" w:type="dxa"/>
            <w:tcBorders>
              <w:top w:val="single" w:sz="12" w:space="0" w:color="auto"/>
              <w:left w:val="nil"/>
              <w:bottom w:val="nil"/>
              <w:right w:val="nil"/>
            </w:tcBorders>
            <w:shd w:val="clear" w:color="auto" w:fill="auto"/>
            <w:noWrap/>
            <w:vAlign w:val="bottom"/>
            <w:hideMark/>
          </w:tcPr>
          <w:p w:rsidR="00975937" w:rsidRPr="00874ED3" w:rsidRDefault="00975937" w:rsidP="00456CDD">
            <w:pPr>
              <w:spacing w:after="0" w:line="240" w:lineRule="auto"/>
              <w:rPr>
                <w:rFonts w:cs="Arial"/>
                <w:color w:val="000000"/>
                <w:sz w:val="22"/>
                <w:lang w:eastAsia="en-GB"/>
              </w:rPr>
            </w:pPr>
          </w:p>
        </w:tc>
        <w:tc>
          <w:tcPr>
            <w:tcW w:w="1241" w:type="dxa"/>
            <w:tcBorders>
              <w:top w:val="single" w:sz="12" w:space="0" w:color="auto"/>
              <w:left w:val="nil"/>
              <w:bottom w:val="nil"/>
              <w:right w:val="nil"/>
            </w:tcBorders>
            <w:shd w:val="clear" w:color="auto" w:fill="auto"/>
            <w:noWrap/>
            <w:vAlign w:val="bottom"/>
            <w:hideMark/>
          </w:tcPr>
          <w:p w:rsidR="006A3A03" w:rsidRDefault="001A0FFE">
            <w:pPr>
              <w:tabs>
                <w:tab w:val="decimal" w:pos="317"/>
              </w:tabs>
              <w:spacing w:after="0" w:line="240" w:lineRule="auto"/>
              <w:jc w:val="center"/>
              <w:rPr>
                <w:rFonts w:cs="Arial"/>
                <w:color w:val="000000"/>
                <w:sz w:val="22"/>
                <w:lang w:eastAsia="en-GB"/>
              </w:rPr>
            </w:pPr>
            <w:r w:rsidRPr="001A0FFE">
              <w:rPr>
                <w:rFonts w:cs="Arial"/>
                <w:color w:val="000000"/>
                <w:sz w:val="22"/>
                <w:lang w:eastAsia="en-GB"/>
              </w:rPr>
              <w:t>Baseline</w:t>
            </w:r>
          </w:p>
        </w:tc>
        <w:tc>
          <w:tcPr>
            <w:tcW w:w="1183" w:type="dxa"/>
            <w:tcBorders>
              <w:top w:val="single" w:sz="12" w:space="0" w:color="auto"/>
              <w:left w:val="nil"/>
              <w:bottom w:val="nil"/>
              <w:right w:val="nil"/>
            </w:tcBorders>
            <w:shd w:val="clear" w:color="auto" w:fill="auto"/>
            <w:noWrap/>
            <w:vAlign w:val="bottom"/>
            <w:hideMark/>
          </w:tcPr>
          <w:p w:rsidR="006A3A03" w:rsidRDefault="001A0FFE">
            <w:pPr>
              <w:tabs>
                <w:tab w:val="decimal" w:pos="333"/>
              </w:tabs>
              <w:spacing w:after="0" w:line="240" w:lineRule="auto"/>
              <w:jc w:val="center"/>
              <w:rPr>
                <w:rFonts w:cs="Arial"/>
                <w:color w:val="000000"/>
                <w:sz w:val="22"/>
                <w:lang w:eastAsia="en-GB"/>
              </w:rPr>
            </w:pPr>
            <w:r w:rsidRPr="001A0FFE">
              <w:rPr>
                <w:rFonts w:cs="Arial"/>
                <w:color w:val="000000"/>
                <w:sz w:val="22"/>
                <w:lang w:eastAsia="en-GB"/>
              </w:rPr>
              <w:t>Year 1</w:t>
            </w:r>
          </w:p>
        </w:tc>
        <w:tc>
          <w:tcPr>
            <w:tcW w:w="1207" w:type="dxa"/>
            <w:tcBorders>
              <w:top w:val="single" w:sz="12" w:space="0" w:color="auto"/>
              <w:left w:val="nil"/>
              <w:bottom w:val="nil"/>
              <w:right w:val="nil"/>
            </w:tcBorders>
            <w:shd w:val="clear" w:color="auto" w:fill="auto"/>
            <w:noWrap/>
            <w:vAlign w:val="bottom"/>
            <w:hideMark/>
          </w:tcPr>
          <w:p w:rsidR="006A3A03" w:rsidRDefault="001A0FFE">
            <w:pPr>
              <w:spacing w:after="0" w:line="240" w:lineRule="auto"/>
              <w:jc w:val="center"/>
              <w:rPr>
                <w:rFonts w:cs="Arial"/>
                <w:color w:val="000000"/>
                <w:sz w:val="22"/>
                <w:lang w:eastAsia="en-GB"/>
              </w:rPr>
            </w:pPr>
            <w:r w:rsidRPr="001A0FFE">
              <w:rPr>
                <w:rFonts w:cs="Arial"/>
                <w:color w:val="000000"/>
                <w:sz w:val="22"/>
                <w:lang w:eastAsia="en-GB"/>
              </w:rPr>
              <w:t>Year 2</w:t>
            </w:r>
          </w:p>
        </w:tc>
        <w:tc>
          <w:tcPr>
            <w:tcW w:w="1189" w:type="dxa"/>
            <w:tcBorders>
              <w:top w:val="single" w:sz="12" w:space="0" w:color="auto"/>
              <w:left w:val="nil"/>
              <w:bottom w:val="nil"/>
              <w:right w:val="nil"/>
            </w:tcBorders>
            <w:shd w:val="clear" w:color="auto" w:fill="auto"/>
            <w:noWrap/>
            <w:vAlign w:val="bottom"/>
            <w:hideMark/>
          </w:tcPr>
          <w:p w:rsidR="006A3A03" w:rsidRDefault="001A0FFE">
            <w:pPr>
              <w:spacing w:after="0" w:line="240" w:lineRule="auto"/>
              <w:jc w:val="center"/>
              <w:rPr>
                <w:rFonts w:cs="Arial"/>
                <w:color w:val="000000"/>
                <w:sz w:val="22"/>
                <w:lang w:eastAsia="en-GB"/>
              </w:rPr>
            </w:pPr>
            <w:r w:rsidRPr="001A0FFE">
              <w:rPr>
                <w:rFonts w:cs="Arial"/>
                <w:color w:val="000000"/>
                <w:sz w:val="22"/>
                <w:lang w:eastAsia="en-GB"/>
              </w:rPr>
              <w:t>Year 3</w:t>
            </w:r>
          </w:p>
        </w:tc>
        <w:tc>
          <w:tcPr>
            <w:tcW w:w="1275" w:type="dxa"/>
            <w:tcBorders>
              <w:top w:val="single" w:sz="12" w:space="0" w:color="auto"/>
              <w:left w:val="nil"/>
              <w:bottom w:val="nil"/>
              <w:right w:val="nil"/>
            </w:tcBorders>
            <w:vAlign w:val="bottom"/>
          </w:tcPr>
          <w:p w:rsidR="006A3A03" w:rsidRDefault="001A0FFE">
            <w:pPr>
              <w:spacing w:after="0" w:line="240" w:lineRule="auto"/>
              <w:jc w:val="center"/>
              <w:rPr>
                <w:rFonts w:cs="Arial"/>
                <w:color w:val="000000"/>
                <w:sz w:val="22"/>
                <w:lang w:eastAsia="en-GB"/>
              </w:rPr>
            </w:pPr>
            <w:r w:rsidRPr="001A0FFE">
              <w:rPr>
                <w:rFonts w:cs="Arial"/>
                <w:color w:val="000000"/>
                <w:sz w:val="22"/>
                <w:lang w:eastAsia="en-GB"/>
              </w:rPr>
              <w:t>Year 4</w:t>
            </w:r>
          </w:p>
        </w:tc>
      </w:tr>
      <w:tr w:rsidR="00975937" w:rsidRPr="00874ED3" w:rsidTr="005E7BA1">
        <w:trPr>
          <w:trHeight w:val="300"/>
        </w:trPr>
        <w:tc>
          <w:tcPr>
            <w:tcW w:w="3559" w:type="dxa"/>
            <w:tcBorders>
              <w:top w:val="nil"/>
              <w:left w:val="nil"/>
              <w:bottom w:val="single" w:sz="8" w:space="0" w:color="auto"/>
              <w:right w:val="nil"/>
            </w:tcBorders>
            <w:shd w:val="clear" w:color="auto" w:fill="auto"/>
            <w:noWrap/>
            <w:vAlign w:val="bottom"/>
            <w:hideMark/>
          </w:tcPr>
          <w:p w:rsidR="00975937" w:rsidRPr="00874ED3" w:rsidRDefault="00975937" w:rsidP="00456CDD">
            <w:pPr>
              <w:keepNext/>
              <w:keepLines/>
              <w:spacing w:before="480" w:after="0" w:line="240" w:lineRule="auto"/>
              <w:outlineLvl w:val="0"/>
              <w:rPr>
                <w:rFonts w:cs="Arial"/>
                <w:color w:val="000000"/>
                <w:sz w:val="22"/>
                <w:lang w:eastAsia="en-GB"/>
              </w:rPr>
            </w:pPr>
          </w:p>
        </w:tc>
        <w:tc>
          <w:tcPr>
            <w:tcW w:w="1241" w:type="dxa"/>
            <w:tcBorders>
              <w:top w:val="nil"/>
              <w:left w:val="nil"/>
              <w:bottom w:val="single" w:sz="8" w:space="0" w:color="auto"/>
              <w:right w:val="nil"/>
            </w:tcBorders>
            <w:shd w:val="clear" w:color="auto" w:fill="auto"/>
            <w:noWrap/>
            <w:vAlign w:val="bottom"/>
            <w:hideMark/>
          </w:tcPr>
          <w:p w:rsidR="006A3A03" w:rsidRDefault="001A0FFE">
            <w:pPr>
              <w:tabs>
                <w:tab w:val="decimal" w:pos="317"/>
              </w:tabs>
              <w:spacing w:after="0" w:line="240" w:lineRule="auto"/>
              <w:jc w:val="center"/>
              <w:rPr>
                <w:rFonts w:cs="Arial"/>
                <w:color w:val="000000"/>
                <w:sz w:val="22"/>
                <w:lang w:eastAsia="en-GB"/>
              </w:rPr>
            </w:pPr>
            <w:r w:rsidRPr="001A0FFE">
              <w:rPr>
                <w:rFonts w:cs="Arial"/>
                <w:color w:val="000000"/>
                <w:sz w:val="22"/>
                <w:lang w:eastAsia="en-GB"/>
              </w:rPr>
              <w:t>n (%)</w:t>
            </w:r>
          </w:p>
        </w:tc>
        <w:tc>
          <w:tcPr>
            <w:tcW w:w="1183" w:type="dxa"/>
            <w:tcBorders>
              <w:top w:val="nil"/>
              <w:left w:val="nil"/>
              <w:bottom w:val="single" w:sz="8" w:space="0" w:color="auto"/>
              <w:right w:val="nil"/>
            </w:tcBorders>
            <w:shd w:val="clear" w:color="auto" w:fill="auto"/>
            <w:noWrap/>
            <w:vAlign w:val="bottom"/>
            <w:hideMark/>
          </w:tcPr>
          <w:p w:rsidR="006A3A03" w:rsidRDefault="001A0FFE">
            <w:pPr>
              <w:tabs>
                <w:tab w:val="decimal" w:pos="333"/>
              </w:tabs>
              <w:spacing w:after="0" w:line="240" w:lineRule="auto"/>
              <w:jc w:val="center"/>
              <w:rPr>
                <w:rFonts w:cs="Arial"/>
                <w:color w:val="000000"/>
                <w:sz w:val="22"/>
                <w:lang w:eastAsia="en-GB"/>
              </w:rPr>
            </w:pPr>
            <w:r w:rsidRPr="001A0FFE">
              <w:rPr>
                <w:rFonts w:cs="Arial"/>
                <w:color w:val="000000"/>
                <w:sz w:val="22"/>
                <w:lang w:eastAsia="en-GB"/>
              </w:rPr>
              <w:t>n (%)</w:t>
            </w:r>
          </w:p>
        </w:tc>
        <w:tc>
          <w:tcPr>
            <w:tcW w:w="1207" w:type="dxa"/>
            <w:tcBorders>
              <w:top w:val="nil"/>
              <w:left w:val="nil"/>
              <w:bottom w:val="single" w:sz="8" w:space="0" w:color="auto"/>
              <w:right w:val="nil"/>
            </w:tcBorders>
            <w:shd w:val="clear" w:color="auto" w:fill="auto"/>
            <w:noWrap/>
            <w:vAlign w:val="bottom"/>
            <w:hideMark/>
          </w:tcPr>
          <w:p w:rsidR="006A3A03" w:rsidRDefault="001A0FFE">
            <w:pPr>
              <w:spacing w:after="0" w:line="240" w:lineRule="auto"/>
              <w:jc w:val="center"/>
              <w:rPr>
                <w:rFonts w:cs="Arial"/>
                <w:color w:val="000000"/>
                <w:sz w:val="22"/>
                <w:lang w:eastAsia="en-GB"/>
              </w:rPr>
            </w:pPr>
            <w:r w:rsidRPr="001A0FFE">
              <w:rPr>
                <w:rFonts w:cs="Arial"/>
                <w:color w:val="000000"/>
                <w:sz w:val="22"/>
                <w:lang w:eastAsia="en-GB"/>
              </w:rPr>
              <w:t>n (%)</w:t>
            </w:r>
          </w:p>
        </w:tc>
        <w:tc>
          <w:tcPr>
            <w:tcW w:w="1189" w:type="dxa"/>
            <w:tcBorders>
              <w:top w:val="nil"/>
              <w:left w:val="nil"/>
              <w:bottom w:val="single" w:sz="8" w:space="0" w:color="auto"/>
              <w:right w:val="nil"/>
            </w:tcBorders>
            <w:shd w:val="clear" w:color="auto" w:fill="auto"/>
            <w:noWrap/>
            <w:vAlign w:val="bottom"/>
            <w:hideMark/>
          </w:tcPr>
          <w:p w:rsidR="006A3A03" w:rsidRDefault="001A0FFE">
            <w:pPr>
              <w:spacing w:after="0" w:line="240" w:lineRule="auto"/>
              <w:jc w:val="center"/>
              <w:rPr>
                <w:rFonts w:cs="Arial"/>
                <w:color w:val="000000"/>
                <w:sz w:val="22"/>
                <w:lang w:eastAsia="en-GB"/>
              </w:rPr>
            </w:pPr>
            <w:r w:rsidRPr="001A0FFE">
              <w:rPr>
                <w:rFonts w:cs="Arial"/>
                <w:color w:val="000000"/>
                <w:sz w:val="22"/>
                <w:lang w:eastAsia="en-GB"/>
              </w:rPr>
              <w:t>n (%)</w:t>
            </w:r>
          </w:p>
        </w:tc>
        <w:tc>
          <w:tcPr>
            <w:tcW w:w="1275" w:type="dxa"/>
            <w:tcBorders>
              <w:top w:val="nil"/>
              <w:left w:val="nil"/>
              <w:bottom w:val="single" w:sz="8" w:space="0" w:color="auto"/>
              <w:right w:val="nil"/>
            </w:tcBorders>
            <w:vAlign w:val="bottom"/>
          </w:tcPr>
          <w:p w:rsidR="006A3A03" w:rsidRDefault="001A0FFE">
            <w:pPr>
              <w:spacing w:after="0" w:line="240" w:lineRule="auto"/>
              <w:jc w:val="center"/>
              <w:rPr>
                <w:rFonts w:cs="Arial"/>
                <w:color w:val="000000"/>
                <w:sz w:val="22"/>
                <w:lang w:eastAsia="en-GB"/>
              </w:rPr>
            </w:pPr>
            <w:r w:rsidRPr="001A0FFE">
              <w:rPr>
                <w:rFonts w:cs="Arial"/>
                <w:color w:val="000000"/>
                <w:sz w:val="22"/>
                <w:lang w:eastAsia="en-GB"/>
              </w:rPr>
              <w:t>n (%)</w:t>
            </w:r>
          </w:p>
        </w:tc>
      </w:tr>
      <w:tr w:rsidR="00975937" w:rsidRPr="00874ED3" w:rsidTr="005E7BA1">
        <w:trPr>
          <w:trHeight w:val="285"/>
        </w:trPr>
        <w:tc>
          <w:tcPr>
            <w:tcW w:w="3559" w:type="dxa"/>
            <w:tcBorders>
              <w:top w:val="nil"/>
              <w:left w:val="nil"/>
              <w:bottom w:val="nil"/>
              <w:right w:val="nil"/>
            </w:tcBorders>
            <w:shd w:val="clear" w:color="auto" w:fill="auto"/>
            <w:noWrap/>
            <w:vAlign w:val="bottom"/>
            <w:hideMark/>
          </w:tcPr>
          <w:p w:rsidR="00975937" w:rsidRPr="00874ED3" w:rsidRDefault="001A0FFE" w:rsidP="00456CDD">
            <w:pPr>
              <w:spacing w:after="0" w:line="240" w:lineRule="auto"/>
              <w:rPr>
                <w:rFonts w:cs="Arial"/>
                <w:color w:val="000000"/>
                <w:sz w:val="22"/>
                <w:lang w:eastAsia="en-GB"/>
              </w:rPr>
            </w:pPr>
            <w:r w:rsidRPr="001A0FFE">
              <w:rPr>
                <w:rFonts w:cs="Arial"/>
                <w:color w:val="000000"/>
                <w:sz w:val="22"/>
                <w:lang w:eastAsia="en-GB"/>
              </w:rPr>
              <w:t>None</w:t>
            </w:r>
          </w:p>
        </w:tc>
        <w:tc>
          <w:tcPr>
            <w:tcW w:w="1241" w:type="dxa"/>
            <w:tcBorders>
              <w:top w:val="nil"/>
              <w:left w:val="nil"/>
              <w:bottom w:val="nil"/>
              <w:right w:val="nil"/>
            </w:tcBorders>
            <w:shd w:val="clear" w:color="auto" w:fill="auto"/>
            <w:noWrap/>
            <w:vAlign w:val="bottom"/>
            <w:hideMark/>
          </w:tcPr>
          <w:p w:rsidR="006A3A03" w:rsidRDefault="001A0FFE">
            <w:pPr>
              <w:tabs>
                <w:tab w:val="decimal" w:pos="317"/>
              </w:tabs>
              <w:spacing w:after="0" w:line="240" w:lineRule="auto"/>
              <w:jc w:val="center"/>
              <w:rPr>
                <w:rFonts w:cs="Arial"/>
                <w:color w:val="000000"/>
                <w:sz w:val="22"/>
                <w:lang w:eastAsia="en-GB"/>
              </w:rPr>
            </w:pPr>
            <w:r w:rsidRPr="001A0FFE">
              <w:rPr>
                <w:rFonts w:cs="Arial"/>
                <w:color w:val="000000"/>
                <w:sz w:val="22"/>
                <w:lang w:eastAsia="en-GB"/>
              </w:rPr>
              <w:t>12 (21.8)</w:t>
            </w:r>
          </w:p>
        </w:tc>
        <w:tc>
          <w:tcPr>
            <w:tcW w:w="1183" w:type="dxa"/>
            <w:tcBorders>
              <w:top w:val="nil"/>
              <w:left w:val="nil"/>
              <w:bottom w:val="nil"/>
              <w:right w:val="nil"/>
            </w:tcBorders>
            <w:shd w:val="clear" w:color="auto" w:fill="auto"/>
            <w:noWrap/>
            <w:vAlign w:val="bottom"/>
            <w:hideMark/>
          </w:tcPr>
          <w:p w:rsidR="006A3A03" w:rsidRDefault="001A0FFE">
            <w:pPr>
              <w:tabs>
                <w:tab w:val="decimal" w:pos="275"/>
              </w:tabs>
              <w:spacing w:after="0" w:line="240" w:lineRule="auto"/>
              <w:jc w:val="center"/>
              <w:rPr>
                <w:rFonts w:cs="Arial"/>
                <w:color w:val="000000"/>
                <w:sz w:val="22"/>
                <w:lang w:eastAsia="en-GB"/>
              </w:rPr>
            </w:pPr>
            <w:r w:rsidRPr="001A0FFE">
              <w:rPr>
                <w:rFonts w:cs="Arial"/>
                <w:color w:val="000000"/>
                <w:sz w:val="22"/>
                <w:lang w:eastAsia="en-GB"/>
              </w:rPr>
              <w:t>6 (11.1)</w:t>
            </w:r>
          </w:p>
        </w:tc>
        <w:tc>
          <w:tcPr>
            <w:tcW w:w="1207" w:type="dxa"/>
            <w:tcBorders>
              <w:top w:val="nil"/>
              <w:left w:val="nil"/>
              <w:bottom w:val="nil"/>
              <w:right w:val="nil"/>
            </w:tcBorders>
            <w:shd w:val="clear" w:color="auto" w:fill="auto"/>
            <w:noWrap/>
            <w:vAlign w:val="bottom"/>
            <w:hideMark/>
          </w:tcPr>
          <w:p w:rsidR="006A3A03" w:rsidRDefault="001A0FFE">
            <w:pPr>
              <w:tabs>
                <w:tab w:val="decimal" w:pos="277"/>
              </w:tabs>
              <w:spacing w:after="0" w:line="240" w:lineRule="auto"/>
              <w:jc w:val="center"/>
              <w:rPr>
                <w:rFonts w:cs="Arial"/>
                <w:color w:val="000000"/>
                <w:sz w:val="22"/>
                <w:lang w:eastAsia="en-GB"/>
              </w:rPr>
            </w:pPr>
            <w:r w:rsidRPr="001A0FFE">
              <w:rPr>
                <w:rFonts w:cs="Arial"/>
                <w:color w:val="000000"/>
                <w:sz w:val="22"/>
                <w:lang w:eastAsia="en-GB"/>
              </w:rPr>
              <w:t>2 (3.6)</w:t>
            </w:r>
          </w:p>
        </w:tc>
        <w:tc>
          <w:tcPr>
            <w:tcW w:w="1189" w:type="dxa"/>
            <w:tcBorders>
              <w:top w:val="nil"/>
              <w:left w:val="nil"/>
              <w:bottom w:val="nil"/>
              <w:right w:val="nil"/>
            </w:tcBorders>
            <w:shd w:val="clear" w:color="auto" w:fill="auto"/>
            <w:noWrap/>
            <w:vAlign w:val="bottom"/>
            <w:hideMark/>
          </w:tcPr>
          <w:p w:rsidR="006A3A03" w:rsidRDefault="001A0FFE">
            <w:pPr>
              <w:tabs>
                <w:tab w:val="decimal" w:pos="270"/>
              </w:tabs>
              <w:spacing w:after="0" w:line="240" w:lineRule="auto"/>
              <w:jc w:val="center"/>
              <w:rPr>
                <w:rFonts w:cs="Arial"/>
                <w:color w:val="000000"/>
                <w:sz w:val="22"/>
                <w:lang w:eastAsia="en-GB"/>
              </w:rPr>
            </w:pPr>
            <w:r w:rsidRPr="001A0FFE">
              <w:rPr>
                <w:rFonts w:cs="Arial"/>
                <w:color w:val="000000"/>
                <w:sz w:val="22"/>
                <w:lang w:eastAsia="en-GB"/>
              </w:rPr>
              <w:t>3 (5.6)</w:t>
            </w:r>
          </w:p>
        </w:tc>
        <w:tc>
          <w:tcPr>
            <w:tcW w:w="1275" w:type="dxa"/>
            <w:tcBorders>
              <w:top w:val="nil"/>
              <w:left w:val="nil"/>
              <w:bottom w:val="nil"/>
              <w:right w:val="nil"/>
            </w:tcBorders>
          </w:tcPr>
          <w:p w:rsidR="006A3A03" w:rsidRDefault="001A0FFE">
            <w:pPr>
              <w:tabs>
                <w:tab w:val="decimal" w:pos="262"/>
              </w:tabs>
              <w:spacing w:after="0" w:line="240" w:lineRule="auto"/>
              <w:jc w:val="center"/>
              <w:rPr>
                <w:rFonts w:cs="Arial"/>
                <w:sz w:val="22"/>
                <w:lang w:eastAsia="en-GB"/>
              </w:rPr>
            </w:pPr>
            <w:r w:rsidRPr="001A0FFE">
              <w:rPr>
                <w:rFonts w:cs="Arial"/>
                <w:sz w:val="22"/>
                <w:lang w:eastAsia="en-GB"/>
              </w:rPr>
              <w:t>7 (13.0)</w:t>
            </w:r>
          </w:p>
        </w:tc>
      </w:tr>
      <w:tr w:rsidR="00975937" w:rsidRPr="00874ED3" w:rsidTr="005E7BA1">
        <w:trPr>
          <w:trHeight w:val="285"/>
        </w:trPr>
        <w:tc>
          <w:tcPr>
            <w:tcW w:w="3559" w:type="dxa"/>
            <w:tcBorders>
              <w:top w:val="nil"/>
              <w:left w:val="nil"/>
              <w:bottom w:val="nil"/>
              <w:right w:val="nil"/>
            </w:tcBorders>
            <w:shd w:val="clear" w:color="auto" w:fill="auto"/>
            <w:noWrap/>
            <w:vAlign w:val="bottom"/>
            <w:hideMark/>
          </w:tcPr>
          <w:p w:rsidR="00975937" w:rsidRPr="00874ED3" w:rsidRDefault="001A0FFE" w:rsidP="00456CDD">
            <w:pPr>
              <w:spacing w:after="0" w:line="240" w:lineRule="auto"/>
              <w:rPr>
                <w:rFonts w:cs="Arial"/>
                <w:color w:val="000000"/>
                <w:sz w:val="22"/>
                <w:lang w:eastAsia="en-GB"/>
              </w:rPr>
            </w:pPr>
            <w:r w:rsidRPr="001A0FFE">
              <w:rPr>
                <w:rFonts w:cs="Arial"/>
                <w:color w:val="000000"/>
                <w:sz w:val="22"/>
                <w:lang w:eastAsia="en-GB"/>
              </w:rPr>
              <w:t>Alendronate</w:t>
            </w:r>
          </w:p>
        </w:tc>
        <w:tc>
          <w:tcPr>
            <w:tcW w:w="1241" w:type="dxa"/>
            <w:tcBorders>
              <w:top w:val="nil"/>
              <w:left w:val="nil"/>
              <w:bottom w:val="nil"/>
              <w:right w:val="nil"/>
            </w:tcBorders>
            <w:shd w:val="clear" w:color="auto" w:fill="auto"/>
            <w:noWrap/>
            <w:vAlign w:val="bottom"/>
            <w:hideMark/>
          </w:tcPr>
          <w:p w:rsidR="006A3A03" w:rsidRDefault="001A0FFE">
            <w:pPr>
              <w:tabs>
                <w:tab w:val="decimal" w:pos="317"/>
              </w:tabs>
              <w:spacing w:after="0" w:line="240" w:lineRule="auto"/>
              <w:jc w:val="center"/>
              <w:rPr>
                <w:rFonts w:cs="Arial"/>
                <w:color w:val="000000"/>
                <w:sz w:val="22"/>
                <w:lang w:eastAsia="en-GB"/>
              </w:rPr>
            </w:pPr>
            <w:r w:rsidRPr="001A0FFE">
              <w:rPr>
                <w:rFonts w:cs="Arial"/>
                <w:color w:val="000000"/>
                <w:sz w:val="22"/>
                <w:lang w:eastAsia="en-GB"/>
              </w:rPr>
              <w:t>33 (60)</w:t>
            </w:r>
          </w:p>
        </w:tc>
        <w:tc>
          <w:tcPr>
            <w:tcW w:w="1183" w:type="dxa"/>
            <w:tcBorders>
              <w:top w:val="nil"/>
              <w:left w:val="nil"/>
              <w:bottom w:val="nil"/>
              <w:right w:val="nil"/>
            </w:tcBorders>
            <w:shd w:val="clear" w:color="auto" w:fill="auto"/>
            <w:noWrap/>
            <w:vAlign w:val="bottom"/>
            <w:hideMark/>
          </w:tcPr>
          <w:p w:rsidR="006A3A03" w:rsidRDefault="001A0FFE">
            <w:pPr>
              <w:tabs>
                <w:tab w:val="decimal" w:pos="275"/>
              </w:tabs>
              <w:spacing w:after="0" w:line="240" w:lineRule="auto"/>
              <w:jc w:val="center"/>
              <w:rPr>
                <w:rFonts w:cs="Arial"/>
                <w:color w:val="000000"/>
                <w:sz w:val="22"/>
                <w:lang w:eastAsia="en-GB"/>
              </w:rPr>
            </w:pPr>
            <w:r w:rsidRPr="001A0FFE">
              <w:rPr>
                <w:rFonts w:cs="Arial"/>
                <w:color w:val="000000"/>
                <w:sz w:val="22"/>
                <w:lang w:eastAsia="en-GB"/>
              </w:rPr>
              <w:t>36 (66.7)</w:t>
            </w:r>
          </w:p>
        </w:tc>
        <w:tc>
          <w:tcPr>
            <w:tcW w:w="1207" w:type="dxa"/>
            <w:tcBorders>
              <w:top w:val="nil"/>
              <w:left w:val="nil"/>
              <w:bottom w:val="nil"/>
              <w:right w:val="nil"/>
            </w:tcBorders>
            <w:shd w:val="clear" w:color="auto" w:fill="auto"/>
            <w:noWrap/>
            <w:vAlign w:val="bottom"/>
            <w:hideMark/>
          </w:tcPr>
          <w:p w:rsidR="006A3A03" w:rsidRDefault="001A0FFE">
            <w:pPr>
              <w:tabs>
                <w:tab w:val="decimal" w:pos="277"/>
              </w:tabs>
              <w:spacing w:after="0" w:line="240" w:lineRule="auto"/>
              <w:jc w:val="center"/>
              <w:rPr>
                <w:rFonts w:cs="Arial"/>
                <w:color w:val="000000"/>
                <w:sz w:val="22"/>
                <w:lang w:eastAsia="en-GB"/>
              </w:rPr>
            </w:pPr>
            <w:r w:rsidRPr="001A0FFE">
              <w:rPr>
                <w:rFonts w:cs="Arial"/>
                <w:color w:val="000000"/>
                <w:sz w:val="22"/>
                <w:lang w:eastAsia="en-GB"/>
              </w:rPr>
              <w:t>39 (70.9)</w:t>
            </w:r>
          </w:p>
        </w:tc>
        <w:tc>
          <w:tcPr>
            <w:tcW w:w="1189" w:type="dxa"/>
            <w:tcBorders>
              <w:top w:val="nil"/>
              <w:left w:val="nil"/>
              <w:bottom w:val="nil"/>
              <w:right w:val="nil"/>
            </w:tcBorders>
            <w:shd w:val="clear" w:color="auto" w:fill="auto"/>
            <w:noWrap/>
            <w:vAlign w:val="bottom"/>
            <w:hideMark/>
          </w:tcPr>
          <w:p w:rsidR="006A3A03" w:rsidRDefault="001A0FFE">
            <w:pPr>
              <w:tabs>
                <w:tab w:val="decimal" w:pos="270"/>
              </w:tabs>
              <w:spacing w:after="0" w:line="240" w:lineRule="auto"/>
              <w:jc w:val="center"/>
              <w:rPr>
                <w:rFonts w:cs="Arial"/>
                <w:color w:val="000000"/>
                <w:sz w:val="22"/>
                <w:lang w:eastAsia="en-GB"/>
              </w:rPr>
            </w:pPr>
            <w:r w:rsidRPr="001A0FFE">
              <w:rPr>
                <w:rFonts w:cs="Arial"/>
                <w:color w:val="000000"/>
                <w:sz w:val="22"/>
                <w:lang w:eastAsia="en-GB"/>
              </w:rPr>
              <w:t>38 (70.4)</w:t>
            </w:r>
          </w:p>
        </w:tc>
        <w:tc>
          <w:tcPr>
            <w:tcW w:w="1275" w:type="dxa"/>
            <w:tcBorders>
              <w:top w:val="nil"/>
              <w:left w:val="nil"/>
              <w:bottom w:val="nil"/>
              <w:right w:val="nil"/>
            </w:tcBorders>
            <w:vAlign w:val="bottom"/>
          </w:tcPr>
          <w:p w:rsidR="006A3A03" w:rsidRDefault="001A0FFE">
            <w:pPr>
              <w:tabs>
                <w:tab w:val="decimal" w:pos="262"/>
              </w:tabs>
              <w:spacing w:after="0" w:line="240" w:lineRule="auto"/>
              <w:jc w:val="center"/>
              <w:rPr>
                <w:rFonts w:cs="Arial"/>
                <w:color w:val="000000"/>
                <w:sz w:val="22"/>
                <w:lang w:eastAsia="en-GB"/>
              </w:rPr>
            </w:pPr>
            <w:r w:rsidRPr="001A0FFE">
              <w:rPr>
                <w:rFonts w:cs="Arial"/>
                <w:color w:val="000000"/>
                <w:sz w:val="22"/>
                <w:lang w:eastAsia="en-GB"/>
              </w:rPr>
              <w:t>36 (66.7)</w:t>
            </w:r>
          </w:p>
        </w:tc>
      </w:tr>
      <w:tr w:rsidR="00975937" w:rsidRPr="00874ED3" w:rsidTr="005E7BA1">
        <w:trPr>
          <w:trHeight w:val="285"/>
        </w:trPr>
        <w:tc>
          <w:tcPr>
            <w:tcW w:w="3559" w:type="dxa"/>
            <w:tcBorders>
              <w:top w:val="nil"/>
              <w:left w:val="nil"/>
              <w:bottom w:val="nil"/>
              <w:right w:val="nil"/>
            </w:tcBorders>
            <w:shd w:val="clear" w:color="auto" w:fill="auto"/>
            <w:noWrap/>
            <w:vAlign w:val="bottom"/>
            <w:hideMark/>
          </w:tcPr>
          <w:p w:rsidR="00975937" w:rsidRPr="00874ED3" w:rsidRDefault="001A0FFE" w:rsidP="00456CDD">
            <w:pPr>
              <w:spacing w:after="0" w:line="240" w:lineRule="auto"/>
              <w:rPr>
                <w:rFonts w:cs="Arial"/>
                <w:color w:val="000000"/>
                <w:sz w:val="22"/>
                <w:lang w:eastAsia="en-GB"/>
              </w:rPr>
            </w:pPr>
            <w:r w:rsidRPr="001A0FFE">
              <w:rPr>
                <w:rFonts w:cs="Arial"/>
                <w:color w:val="000000"/>
                <w:sz w:val="22"/>
                <w:lang w:eastAsia="en-GB"/>
              </w:rPr>
              <w:t>Risedronate</w:t>
            </w:r>
          </w:p>
        </w:tc>
        <w:tc>
          <w:tcPr>
            <w:tcW w:w="1241" w:type="dxa"/>
            <w:tcBorders>
              <w:top w:val="nil"/>
              <w:left w:val="nil"/>
              <w:bottom w:val="nil"/>
              <w:right w:val="nil"/>
            </w:tcBorders>
            <w:shd w:val="clear" w:color="auto" w:fill="auto"/>
            <w:noWrap/>
            <w:vAlign w:val="bottom"/>
            <w:hideMark/>
          </w:tcPr>
          <w:p w:rsidR="006A3A03" w:rsidRDefault="001A0FFE">
            <w:pPr>
              <w:tabs>
                <w:tab w:val="decimal" w:pos="317"/>
              </w:tabs>
              <w:spacing w:after="0" w:line="240" w:lineRule="auto"/>
              <w:jc w:val="center"/>
              <w:rPr>
                <w:rFonts w:cs="Arial"/>
                <w:color w:val="000000"/>
                <w:sz w:val="22"/>
                <w:lang w:eastAsia="en-GB"/>
              </w:rPr>
            </w:pPr>
            <w:r w:rsidRPr="001A0FFE">
              <w:rPr>
                <w:rFonts w:cs="Arial"/>
                <w:color w:val="000000"/>
                <w:sz w:val="22"/>
                <w:lang w:eastAsia="en-GB"/>
              </w:rPr>
              <w:t>9 (16.4)</w:t>
            </w:r>
          </w:p>
        </w:tc>
        <w:tc>
          <w:tcPr>
            <w:tcW w:w="1183" w:type="dxa"/>
            <w:tcBorders>
              <w:top w:val="nil"/>
              <w:left w:val="nil"/>
              <w:bottom w:val="nil"/>
              <w:right w:val="nil"/>
            </w:tcBorders>
            <w:shd w:val="clear" w:color="auto" w:fill="auto"/>
            <w:noWrap/>
            <w:vAlign w:val="bottom"/>
            <w:hideMark/>
          </w:tcPr>
          <w:p w:rsidR="006A3A03" w:rsidRDefault="001A0FFE">
            <w:pPr>
              <w:tabs>
                <w:tab w:val="decimal" w:pos="275"/>
              </w:tabs>
              <w:spacing w:after="0" w:line="240" w:lineRule="auto"/>
              <w:jc w:val="center"/>
              <w:rPr>
                <w:rFonts w:cs="Arial"/>
                <w:color w:val="000000"/>
                <w:sz w:val="22"/>
                <w:lang w:eastAsia="en-GB"/>
              </w:rPr>
            </w:pPr>
            <w:r w:rsidRPr="001A0FFE">
              <w:rPr>
                <w:rFonts w:cs="Arial"/>
                <w:color w:val="000000"/>
                <w:sz w:val="22"/>
                <w:lang w:eastAsia="en-GB"/>
              </w:rPr>
              <w:t>10 (18.5)</w:t>
            </w:r>
          </w:p>
        </w:tc>
        <w:tc>
          <w:tcPr>
            <w:tcW w:w="1207" w:type="dxa"/>
            <w:tcBorders>
              <w:top w:val="nil"/>
              <w:left w:val="nil"/>
              <w:bottom w:val="nil"/>
              <w:right w:val="nil"/>
            </w:tcBorders>
            <w:shd w:val="clear" w:color="auto" w:fill="auto"/>
            <w:noWrap/>
            <w:vAlign w:val="bottom"/>
            <w:hideMark/>
          </w:tcPr>
          <w:p w:rsidR="006A3A03" w:rsidRDefault="001A0FFE">
            <w:pPr>
              <w:tabs>
                <w:tab w:val="decimal" w:pos="277"/>
              </w:tabs>
              <w:spacing w:after="0" w:line="240" w:lineRule="auto"/>
              <w:jc w:val="center"/>
              <w:rPr>
                <w:rFonts w:cs="Arial"/>
                <w:color w:val="000000"/>
                <w:sz w:val="22"/>
                <w:lang w:eastAsia="en-GB"/>
              </w:rPr>
            </w:pPr>
            <w:r w:rsidRPr="001A0FFE">
              <w:rPr>
                <w:rFonts w:cs="Arial"/>
                <w:color w:val="000000"/>
                <w:sz w:val="22"/>
                <w:lang w:eastAsia="en-GB"/>
              </w:rPr>
              <w:t>12 (21.8)</w:t>
            </w:r>
          </w:p>
        </w:tc>
        <w:tc>
          <w:tcPr>
            <w:tcW w:w="1189" w:type="dxa"/>
            <w:tcBorders>
              <w:top w:val="nil"/>
              <w:left w:val="nil"/>
              <w:bottom w:val="nil"/>
              <w:right w:val="nil"/>
            </w:tcBorders>
            <w:shd w:val="clear" w:color="auto" w:fill="auto"/>
            <w:noWrap/>
            <w:vAlign w:val="bottom"/>
            <w:hideMark/>
          </w:tcPr>
          <w:p w:rsidR="006A3A03" w:rsidRDefault="001A0FFE">
            <w:pPr>
              <w:tabs>
                <w:tab w:val="decimal" w:pos="270"/>
              </w:tabs>
              <w:spacing w:after="0" w:line="240" w:lineRule="auto"/>
              <w:jc w:val="center"/>
              <w:rPr>
                <w:rFonts w:cs="Arial"/>
                <w:color w:val="000000"/>
                <w:sz w:val="22"/>
                <w:lang w:eastAsia="en-GB"/>
              </w:rPr>
            </w:pPr>
            <w:r w:rsidRPr="001A0FFE">
              <w:rPr>
                <w:rFonts w:cs="Arial"/>
                <w:color w:val="000000"/>
                <w:sz w:val="22"/>
                <w:lang w:eastAsia="en-GB"/>
              </w:rPr>
              <w:t>9 (16.7)</w:t>
            </w:r>
          </w:p>
        </w:tc>
        <w:tc>
          <w:tcPr>
            <w:tcW w:w="1275" w:type="dxa"/>
            <w:tcBorders>
              <w:top w:val="nil"/>
              <w:left w:val="nil"/>
              <w:bottom w:val="nil"/>
              <w:right w:val="nil"/>
            </w:tcBorders>
            <w:vAlign w:val="bottom"/>
          </w:tcPr>
          <w:p w:rsidR="006A3A03" w:rsidRDefault="001A0FFE">
            <w:pPr>
              <w:tabs>
                <w:tab w:val="decimal" w:pos="262"/>
              </w:tabs>
              <w:spacing w:after="0" w:line="240" w:lineRule="auto"/>
              <w:jc w:val="center"/>
              <w:rPr>
                <w:rFonts w:cs="Arial"/>
                <w:color w:val="000000"/>
                <w:sz w:val="22"/>
                <w:lang w:eastAsia="en-GB"/>
              </w:rPr>
            </w:pPr>
            <w:r w:rsidRPr="001A0FFE">
              <w:rPr>
                <w:rFonts w:cs="Arial"/>
                <w:color w:val="000000"/>
                <w:sz w:val="22"/>
                <w:lang w:eastAsia="en-GB"/>
              </w:rPr>
              <w:t>5 (9.3)</w:t>
            </w:r>
          </w:p>
        </w:tc>
      </w:tr>
      <w:tr w:rsidR="00975937" w:rsidRPr="00874ED3" w:rsidTr="005E7BA1">
        <w:trPr>
          <w:trHeight w:val="285"/>
        </w:trPr>
        <w:tc>
          <w:tcPr>
            <w:tcW w:w="3559" w:type="dxa"/>
            <w:tcBorders>
              <w:top w:val="nil"/>
              <w:left w:val="nil"/>
              <w:bottom w:val="nil"/>
              <w:right w:val="nil"/>
            </w:tcBorders>
            <w:shd w:val="clear" w:color="auto" w:fill="auto"/>
            <w:noWrap/>
            <w:vAlign w:val="bottom"/>
            <w:hideMark/>
          </w:tcPr>
          <w:p w:rsidR="00975937" w:rsidRPr="00874ED3" w:rsidRDefault="001A0FFE" w:rsidP="00456CDD">
            <w:pPr>
              <w:spacing w:after="0" w:line="240" w:lineRule="auto"/>
              <w:rPr>
                <w:rFonts w:cs="Arial"/>
                <w:color w:val="000000"/>
                <w:sz w:val="22"/>
                <w:lang w:eastAsia="en-GB"/>
              </w:rPr>
            </w:pPr>
            <w:r w:rsidRPr="001A0FFE">
              <w:rPr>
                <w:rFonts w:cs="Arial"/>
                <w:color w:val="000000"/>
                <w:sz w:val="22"/>
                <w:lang w:eastAsia="en-GB"/>
              </w:rPr>
              <w:t>Alendronate plus risedronate</w:t>
            </w:r>
          </w:p>
        </w:tc>
        <w:tc>
          <w:tcPr>
            <w:tcW w:w="1241" w:type="dxa"/>
            <w:tcBorders>
              <w:top w:val="nil"/>
              <w:left w:val="nil"/>
              <w:bottom w:val="nil"/>
              <w:right w:val="nil"/>
            </w:tcBorders>
            <w:shd w:val="clear" w:color="auto" w:fill="auto"/>
            <w:noWrap/>
            <w:vAlign w:val="bottom"/>
            <w:hideMark/>
          </w:tcPr>
          <w:p w:rsidR="006A3A03" w:rsidRDefault="001A0FFE">
            <w:pPr>
              <w:tabs>
                <w:tab w:val="decimal" w:pos="317"/>
              </w:tabs>
              <w:spacing w:after="0" w:line="240" w:lineRule="auto"/>
              <w:jc w:val="center"/>
              <w:rPr>
                <w:rFonts w:cs="Arial"/>
                <w:color w:val="000000"/>
                <w:sz w:val="22"/>
                <w:lang w:eastAsia="en-GB"/>
              </w:rPr>
            </w:pPr>
            <w:r w:rsidRPr="001A0FFE">
              <w:rPr>
                <w:rFonts w:cs="Arial"/>
                <w:color w:val="000000"/>
                <w:sz w:val="22"/>
                <w:lang w:eastAsia="en-GB"/>
              </w:rPr>
              <w:t>1 (1.8)</w:t>
            </w:r>
          </w:p>
        </w:tc>
        <w:tc>
          <w:tcPr>
            <w:tcW w:w="1183" w:type="dxa"/>
            <w:tcBorders>
              <w:top w:val="nil"/>
              <w:left w:val="nil"/>
              <w:bottom w:val="nil"/>
              <w:right w:val="nil"/>
            </w:tcBorders>
            <w:shd w:val="clear" w:color="auto" w:fill="auto"/>
            <w:noWrap/>
            <w:vAlign w:val="bottom"/>
            <w:hideMark/>
          </w:tcPr>
          <w:p w:rsidR="006A3A03" w:rsidRDefault="001A0FFE">
            <w:pPr>
              <w:tabs>
                <w:tab w:val="decimal" w:pos="275"/>
              </w:tabs>
              <w:spacing w:after="0" w:line="240" w:lineRule="auto"/>
              <w:jc w:val="center"/>
              <w:rPr>
                <w:rFonts w:cs="Arial"/>
                <w:color w:val="000000"/>
                <w:sz w:val="22"/>
                <w:lang w:eastAsia="en-GB"/>
              </w:rPr>
            </w:pPr>
            <w:r w:rsidRPr="001A0FFE">
              <w:rPr>
                <w:rFonts w:cs="Arial"/>
                <w:color w:val="000000"/>
                <w:sz w:val="22"/>
                <w:lang w:eastAsia="en-GB"/>
              </w:rPr>
              <w:t>1 (1.9)</w:t>
            </w:r>
          </w:p>
        </w:tc>
        <w:tc>
          <w:tcPr>
            <w:tcW w:w="1207" w:type="dxa"/>
            <w:tcBorders>
              <w:top w:val="nil"/>
              <w:left w:val="nil"/>
              <w:bottom w:val="nil"/>
              <w:right w:val="nil"/>
            </w:tcBorders>
            <w:shd w:val="clear" w:color="auto" w:fill="auto"/>
            <w:noWrap/>
            <w:vAlign w:val="bottom"/>
            <w:hideMark/>
          </w:tcPr>
          <w:p w:rsidR="006A3A03" w:rsidRDefault="001A0FFE">
            <w:pPr>
              <w:tabs>
                <w:tab w:val="decimal" w:pos="277"/>
              </w:tabs>
              <w:spacing w:after="0" w:line="240" w:lineRule="auto"/>
              <w:jc w:val="center"/>
              <w:rPr>
                <w:rFonts w:cs="Arial"/>
                <w:color w:val="000000"/>
                <w:sz w:val="22"/>
                <w:lang w:eastAsia="en-GB"/>
              </w:rPr>
            </w:pPr>
            <w:r w:rsidRPr="001A0FFE">
              <w:rPr>
                <w:rFonts w:cs="Arial"/>
                <w:color w:val="000000"/>
                <w:sz w:val="22"/>
                <w:lang w:eastAsia="en-GB"/>
              </w:rPr>
              <w:t>1 (1.8)</w:t>
            </w:r>
          </w:p>
        </w:tc>
        <w:tc>
          <w:tcPr>
            <w:tcW w:w="1189" w:type="dxa"/>
            <w:tcBorders>
              <w:top w:val="nil"/>
              <w:left w:val="nil"/>
              <w:bottom w:val="nil"/>
              <w:right w:val="nil"/>
            </w:tcBorders>
            <w:shd w:val="clear" w:color="auto" w:fill="auto"/>
            <w:noWrap/>
            <w:vAlign w:val="bottom"/>
            <w:hideMark/>
          </w:tcPr>
          <w:p w:rsidR="006A3A03" w:rsidRDefault="001A0FFE">
            <w:pPr>
              <w:tabs>
                <w:tab w:val="decimal" w:pos="270"/>
              </w:tabs>
              <w:spacing w:after="0" w:line="240" w:lineRule="auto"/>
              <w:jc w:val="center"/>
              <w:rPr>
                <w:rFonts w:cs="Arial"/>
                <w:color w:val="000000"/>
                <w:sz w:val="22"/>
                <w:lang w:eastAsia="en-GB"/>
              </w:rPr>
            </w:pPr>
            <w:r w:rsidRPr="001A0FFE">
              <w:rPr>
                <w:rFonts w:cs="Arial"/>
                <w:color w:val="000000"/>
                <w:sz w:val="22"/>
                <w:lang w:eastAsia="en-GB"/>
              </w:rPr>
              <w:t>1 (1.9)</w:t>
            </w:r>
          </w:p>
        </w:tc>
        <w:tc>
          <w:tcPr>
            <w:tcW w:w="1275" w:type="dxa"/>
            <w:tcBorders>
              <w:top w:val="nil"/>
              <w:left w:val="nil"/>
              <w:bottom w:val="nil"/>
              <w:right w:val="nil"/>
            </w:tcBorders>
            <w:vAlign w:val="bottom"/>
          </w:tcPr>
          <w:p w:rsidR="006A3A03" w:rsidRDefault="001A0FFE">
            <w:pPr>
              <w:tabs>
                <w:tab w:val="decimal" w:pos="262"/>
              </w:tabs>
              <w:spacing w:after="0" w:line="240" w:lineRule="auto"/>
              <w:jc w:val="center"/>
              <w:rPr>
                <w:rFonts w:cs="Arial"/>
                <w:color w:val="000000"/>
                <w:sz w:val="22"/>
                <w:lang w:eastAsia="en-GB"/>
              </w:rPr>
            </w:pPr>
            <w:r w:rsidRPr="001A0FFE">
              <w:rPr>
                <w:rFonts w:cs="Arial"/>
                <w:color w:val="000000"/>
                <w:sz w:val="22"/>
                <w:lang w:eastAsia="en-GB"/>
              </w:rPr>
              <w:t>2 (3.7)</w:t>
            </w:r>
          </w:p>
        </w:tc>
      </w:tr>
      <w:tr w:rsidR="00975937" w:rsidRPr="00874ED3" w:rsidTr="005E7BA1">
        <w:trPr>
          <w:trHeight w:val="300"/>
        </w:trPr>
        <w:tc>
          <w:tcPr>
            <w:tcW w:w="3559" w:type="dxa"/>
            <w:tcBorders>
              <w:top w:val="nil"/>
              <w:left w:val="nil"/>
              <w:bottom w:val="single" w:sz="8" w:space="0" w:color="auto"/>
              <w:right w:val="nil"/>
            </w:tcBorders>
            <w:shd w:val="clear" w:color="auto" w:fill="auto"/>
            <w:noWrap/>
            <w:vAlign w:val="bottom"/>
            <w:hideMark/>
          </w:tcPr>
          <w:p w:rsidR="00975937" w:rsidRPr="00874ED3" w:rsidRDefault="001A0FFE" w:rsidP="00456CDD">
            <w:pPr>
              <w:spacing w:after="0" w:line="240" w:lineRule="auto"/>
              <w:rPr>
                <w:rFonts w:cs="Arial"/>
                <w:color w:val="000000"/>
                <w:sz w:val="22"/>
                <w:lang w:eastAsia="en-GB"/>
              </w:rPr>
            </w:pPr>
            <w:r w:rsidRPr="001A0FFE">
              <w:rPr>
                <w:rFonts w:cs="Arial"/>
                <w:color w:val="000000"/>
                <w:sz w:val="22"/>
                <w:lang w:eastAsia="en-GB"/>
              </w:rPr>
              <w:t>Other</w:t>
            </w:r>
          </w:p>
        </w:tc>
        <w:tc>
          <w:tcPr>
            <w:tcW w:w="1241" w:type="dxa"/>
            <w:tcBorders>
              <w:top w:val="nil"/>
              <w:left w:val="nil"/>
              <w:bottom w:val="single" w:sz="8" w:space="0" w:color="auto"/>
              <w:right w:val="nil"/>
            </w:tcBorders>
            <w:shd w:val="clear" w:color="auto" w:fill="auto"/>
            <w:noWrap/>
            <w:vAlign w:val="bottom"/>
            <w:hideMark/>
          </w:tcPr>
          <w:p w:rsidR="006A3A03" w:rsidRDefault="001A0FFE">
            <w:pPr>
              <w:tabs>
                <w:tab w:val="decimal" w:pos="317"/>
              </w:tabs>
              <w:spacing w:after="0" w:line="240" w:lineRule="auto"/>
              <w:jc w:val="center"/>
              <w:rPr>
                <w:rFonts w:cs="Arial"/>
                <w:color w:val="000000"/>
                <w:sz w:val="22"/>
                <w:lang w:eastAsia="en-GB"/>
              </w:rPr>
            </w:pPr>
            <w:r w:rsidRPr="001A0FFE">
              <w:rPr>
                <w:rFonts w:cs="Arial"/>
                <w:color w:val="000000"/>
                <w:sz w:val="22"/>
                <w:lang w:eastAsia="en-GB"/>
              </w:rPr>
              <w:t>0 (0)</w:t>
            </w:r>
          </w:p>
        </w:tc>
        <w:tc>
          <w:tcPr>
            <w:tcW w:w="1183" w:type="dxa"/>
            <w:tcBorders>
              <w:top w:val="nil"/>
              <w:left w:val="nil"/>
              <w:bottom w:val="single" w:sz="8" w:space="0" w:color="auto"/>
              <w:right w:val="nil"/>
            </w:tcBorders>
            <w:shd w:val="clear" w:color="auto" w:fill="auto"/>
            <w:noWrap/>
            <w:vAlign w:val="bottom"/>
            <w:hideMark/>
          </w:tcPr>
          <w:p w:rsidR="006A3A03" w:rsidRDefault="001A0FFE">
            <w:pPr>
              <w:tabs>
                <w:tab w:val="decimal" w:pos="275"/>
              </w:tabs>
              <w:spacing w:after="0" w:line="240" w:lineRule="auto"/>
              <w:jc w:val="center"/>
              <w:rPr>
                <w:rFonts w:cs="Arial"/>
                <w:color w:val="000000"/>
                <w:sz w:val="22"/>
                <w:lang w:eastAsia="en-GB"/>
              </w:rPr>
            </w:pPr>
            <w:r w:rsidRPr="001A0FFE">
              <w:rPr>
                <w:rFonts w:cs="Arial"/>
                <w:color w:val="000000"/>
                <w:sz w:val="22"/>
                <w:lang w:eastAsia="en-GB"/>
              </w:rPr>
              <w:t>1 (1.9)</w:t>
            </w:r>
          </w:p>
        </w:tc>
        <w:tc>
          <w:tcPr>
            <w:tcW w:w="1207" w:type="dxa"/>
            <w:tcBorders>
              <w:top w:val="nil"/>
              <w:left w:val="nil"/>
              <w:bottom w:val="single" w:sz="8" w:space="0" w:color="auto"/>
              <w:right w:val="nil"/>
            </w:tcBorders>
            <w:shd w:val="clear" w:color="auto" w:fill="auto"/>
            <w:noWrap/>
            <w:vAlign w:val="bottom"/>
            <w:hideMark/>
          </w:tcPr>
          <w:p w:rsidR="006A3A03" w:rsidRDefault="001A0FFE">
            <w:pPr>
              <w:tabs>
                <w:tab w:val="decimal" w:pos="277"/>
              </w:tabs>
              <w:spacing w:after="0" w:line="240" w:lineRule="auto"/>
              <w:jc w:val="center"/>
              <w:rPr>
                <w:rFonts w:cs="Arial"/>
                <w:color w:val="000000"/>
                <w:sz w:val="22"/>
                <w:lang w:eastAsia="en-GB"/>
              </w:rPr>
            </w:pPr>
            <w:r w:rsidRPr="001A0FFE">
              <w:rPr>
                <w:rFonts w:cs="Arial"/>
                <w:color w:val="000000"/>
                <w:sz w:val="22"/>
                <w:lang w:eastAsia="en-GB"/>
              </w:rPr>
              <w:t>1 (1.8)</w:t>
            </w:r>
          </w:p>
        </w:tc>
        <w:tc>
          <w:tcPr>
            <w:tcW w:w="1189" w:type="dxa"/>
            <w:tcBorders>
              <w:top w:val="nil"/>
              <w:left w:val="nil"/>
              <w:bottom w:val="single" w:sz="8" w:space="0" w:color="auto"/>
              <w:right w:val="nil"/>
            </w:tcBorders>
            <w:shd w:val="clear" w:color="auto" w:fill="auto"/>
            <w:noWrap/>
            <w:vAlign w:val="bottom"/>
            <w:hideMark/>
          </w:tcPr>
          <w:p w:rsidR="006A3A03" w:rsidRDefault="001A0FFE">
            <w:pPr>
              <w:tabs>
                <w:tab w:val="decimal" w:pos="270"/>
              </w:tabs>
              <w:spacing w:after="0" w:line="240" w:lineRule="auto"/>
              <w:jc w:val="center"/>
              <w:rPr>
                <w:rFonts w:cs="Arial"/>
                <w:color w:val="000000"/>
                <w:sz w:val="22"/>
                <w:lang w:eastAsia="en-GB"/>
              </w:rPr>
            </w:pPr>
            <w:r w:rsidRPr="001A0FFE">
              <w:rPr>
                <w:rFonts w:cs="Arial"/>
                <w:color w:val="000000"/>
                <w:sz w:val="22"/>
                <w:lang w:eastAsia="en-GB"/>
              </w:rPr>
              <w:t>3 (5.6)</w:t>
            </w:r>
          </w:p>
        </w:tc>
        <w:tc>
          <w:tcPr>
            <w:tcW w:w="1275" w:type="dxa"/>
            <w:tcBorders>
              <w:top w:val="nil"/>
              <w:left w:val="nil"/>
              <w:bottom w:val="single" w:sz="8" w:space="0" w:color="auto"/>
              <w:right w:val="nil"/>
            </w:tcBorders>
            <w:vAlign w:val="bottom"/>
          </w:tcPr>
          <w:p w:rsidR="006A3A03" w:rsidRDefault="001A0FFE">
            <w:pPr>
              <w:tabs>
                <w:tab w:val="decimal" w:pos="262"/>
              </w:tabs>
              <w:spacing w:after="0" w:line="240" w:lineRule="auto"/>
              <w:jc w:val="center"/>
              <w:rPr>
                <w:rFonts w:cs="Arial"/>
                <w:color w:val="000000"/>
                <w:sz w:val="22"/>
                <w:lang w:eastAsia="en-GB"/>
              </w:rPr>
            </w:pPr>
            <w:r w:rsidRPr="001A0FFE">
              <w:rPr>
                <w:rFonts w:cs="Arial"/>
                <w:color w:val="000000"/>
                <w:sz w:val="22"/>
                <w:lang w:eastAsia="en-GB"/>
              </w:rPr>
              <w:t>4 (7.4)</w:t>
            </w:r>
          </w:p>
        </w:tc>
      </w:tr>
      <w:tr w:rsidR="00975937" w:rsidRPr="00874ED3" w:rsidTr="005E7BA1">
        <w:trPr>
          <w:trHeight w:val="300"/>
        </w:trPr>
        <w:tc>
          <w:tcPr>
            <w:tcW w:w="3559" w:type="dxa"/>
            <w:tcBorders>
              <w:top w:val="nil"/>
              <w:left w:val="nil"/>
              <w:bottom w:val="single" w:sz="8" w:space="0" w:color="auto"/>
              <w:right w:val="nil"/>
            </w:tcBorders>
            <w:shd w:val="clear" w:color="auto" w:fill="auto"/>
            <w:noWrap/>
            <w:vAlign w:val="bottom"/>
            <w:hideMark/>
          </w:tcPr>
          <w:p w:rsidR="00975937" w:rsidRPr="00874ED3" w:rsidRDefault="001A0FFE" w:rsidP="00456CDD">
            <w:pPr>
              <w:spacing w:after="0" w:line="240" w:lineRule="auto"/>
              <w:rPr>
                <w:rFonts w:cs="Arial"/>
                <w:color w:val="000000"/>
                <w:sz w:val="22"/>
                <w:lang w:eastAsia="en-GB"/>
              </w:rPr>
            </w:pPr>
            <w:r w:rsidRPr="001A0FFE">
              <w:rPr>
                <w:rFonts w:cs="Arial"/>
                <w:color w:val="000000"/>
                <w:sz w:val="22"/>
                <w:lang w:eastAsia="en-GB"/>
              </w:rPr>
              <w:t>Total</w:t>
            </w:r>
          </w:p>
        </w:tc>
        <w:tc>
          <w:tcPr>
            <w:tcW w:w="1241" w:type="dxa"/>
            <w:tcBorders>
              <w:top w:val="nil"/>
              <w:left w:val="nil"/>
              <w:bottom w:val="single" w:sz="8" w:space="0" w:color="auto"/>
              <w:right w:val="nil"/>
            </w:tcBorders>
            <w:shd w:val="clear" w:color="auto" w:fill="auto"/>
            <w:noWrap/>
            <w:vAlign w:val="bottom"/>
            <w:hideMark/>
          </w:tcPr>
          <w:p w:rsidR="006A3A03" w:rsidRDefault="001A0FFE">
            <w:pPr>
              <w:tabs>
                <w:tab w:val="decimal" w:pos="317"/>
              </w:tabs>
              <w:spacing w:after="0" w:line="240" w:lineRule="auto"/>
              <w:jc w:val="center"/>
              <w:rPr>
                <w:rFonts w:cs="Arial"/>
                <w:color w:val="000000"/>
                <w:sz w:val="22"/>
                <w:lang w:eastAsia="en-GB"/>
              </w:rPr>
            </w:pPr>
            <w:r w:rsidRPr="001A0FFE">
              <w:rPr>
                <w:rFonts w:cs="Arial"/>
                <w:color w:val="000000"/>
                <w:sz w:val="22"/>
                <w:lang w:eastAsia="en-GB"/>
              </w:rPr>
              <w:t>55 (100)</w:t>
            </w:r>
          </w:p>
        </w:tc>
        <w:tc>
          <w:tcPr>
            <w:tcW w:w="1183" w:type="dxa"/>
            <w:tcBorders>
              <w:top w:val="nil"/>
              <w:left w:val="nil"/>
              <w:bottom w:val="single" w:sz="8" w:space="0" w:color="auto"/>
              <w:right w:val="nil"/>
            </w:tcBorders>
            <w:shd w:val="clear" w:color="auto" w:fill="auto"/>
            <w:noWrap/>
            <w:vAlign w:val="bottom"/>
            <w:hideMark/>
          </w:tcPr>
          <w:p w:rsidR="006A3A03" w:rsidRDefault="001A0FFE">
            <w:pPr>
              <w:tabs>
                <w:tab w:val="decimal" w:pos="275"/>
              </w:tabs>
              <w:spacing w:after="0" w:line="240" w:lineRule="auto"/>
              <w:jc w:val="center"/>
              <w:rPr>
                <w:rFonts w:cs="Arial"/>
                <w:color w:val="000000"/>
                <w:sz w:val="22"/>
                <w:lang w:eastAsia="en-GB"/>
              </w:rPr>
            </w:pPr>
            <w:r w:rsidRPr="001A0FFE">
              <w:rPr>
                <w:rFonts w:cs="Arial"/>
                <w:color w:val="000000"/>
                <w:sz w:val="22"/>
                <w:lang w:eastAsia="en-GB"/>
              </w:rPr>
              <w:t>54 (100)</w:t>
            </w:r>
          </w:p>
        </w:tc>
        <w:tc>
          <w:tcPr>
            <w:tcW w:w="1207" w:type="dxa"/>
            <w:tcBorders>
              <w:top w:val="nil"/>
              <w:left w:val="nil"/>
              <w:bottom w:val="single" w:sz="8" w:space="0" w:color="auto"/>
              <w:right w:val="nil"/>
            </w:tcBorders>
            <w:shd w:val="clear" w:color="auto" w:fill="auto"/>
            <w:noWrap/>
            <w:vAlign w:val="bottom"/>
            <w:hideMark/>
          </w:tcPr>
          <w:p w:rsidR="006A3A03" w:rsidRDefault="001A0FFE">
            <w:pPr>
              <w:tabs>
                <w:tab w:val="decimal" w:pos="277"/>
              </w:tabs>
              <w:spacing w:after="0" w:line="240" w:lineRule="auto"/>
              <w:jc w:val="center"/>
              <w:rPr>
                <w:rFonts w:cs="Arial"/>
                <w:color w:val="000000"/>
                <w:sz w:val="22"/>
                <w:lang w:eastAsia="en-GB"/>
              </w:rPr>
            </w:pPr>
            <w:r w:rsidRPr="001A0FFE">
              <w:rPr>
                <w:rFonts w:cs="Arial"/>
                <w:color w:val="000000"/>
                <w:sz w:val="22"/>
                <w:lang w:eastAsia="en-GB"/>
              </w:rPr>
              <w:t>55 (100)</w:t>
            </w:r>
          </w:p>
        </w:tc>
        <w:tc>
          <w:tcPr>
            <w:tcW w:w="1189" w:type="dxa"/>
            <w:tcBorders>
              <w:top w:val="nil"/>
              <w:left w:val="nil"/>
              <w:bottom w:val="single" w:sz="8" w:space="0" w:color="auto"/>
              <w:right w:val="nil"/>
            </w:tcBorders>
            <w:shd w:val="clear" w:color="auto" w:fill="auto"/>
            <w:noWrap/>
            <w:vAlign w:val="bottom"/>
            <w:hideMark/>
          </w:tcPr>
          <w:p w:rsidR="006A3A03" w:rsidRDefault="001A0FFE">
            <w:pPr>
              <w:tabs>
                <w:tab w:val="decimal" w:pos="270"/>
              </w:tabs>
              <w:spacing w:after="0" w:line="240" w:lineRule="auto"/>
              <w:jc w:val="center"/>
              <w:rPr>
                <w:rFonts w:cs="Arial"/>
                <w:color w:val="000000"/>
                <w:sz w:val="22"/>
                <w:lang w:eastAsia="en-GB"/>
              </w:rPr>
            </w:pPr>
            <w:r w:rsidRPr="001A0FFE">
              <w:rPr>
                <w:rFonts w:cs="Arial"/>
                <w:color w:val="000000"/>
                <w:sz w:val="22"/>
                <w:lang w:eastAsia="en-GB"/>
              </w:rPr>
              <w:t>54 (100)</w:t>
            </w:r>
          </w:p>
        </w:tc>
        <w:tc>
          <w:tcPr>
            <w:tcW w:w="1275" w:type="dxa"/>
            <w:tcBorders>
              <w:top w:val="nil"/>
              <w:left w:val="nil"/>
              <w:bottom w:val="single" w:sz="8" w:space="0" w:color="auto"/>
              <w:right w:val="nil"/>
            </w:tcBorders>
            <w:vAlign w:val="bottom"/>
          </w:tcPr>
          <w:p w:rsidR="006A3A03" w:rsidRDefault="001A0FFE">
            <w:pPr>
              <w:tabs>
                <w:tab w:val="decimal" w:pos="262"/>
              </w:tabs>
              <w:spacing w:after="0" w:line="240" w:lineRule="auto"/>
              <w:jc w:val="center"/>
              <w:rPr>
                <w:rFonts w:cs="Arial"/>
                <w:color w:val="000000"/>
                <w:sz w:val="22"/>
                <w:lang w:eastAsia="en-GB"/>
              </w:rPr>
            </w:pPr>
            <w:r w:rsidRPr="001A0FFE">
              <w:rPr>
                <w:rFonts w:cs="Arial"/>
                <w:color w:val="000000"/>
                <w:sz w:val="22"/>
                <w:lang w:eastAsia="en-GB"/>
              </w:rPr>
              <w:t>54 (100)</w:t>
            </w:r>
          </w:p>
        </w:tc>
      </w:tr>
    </w:tbl>
    <w:p w:rsidR="00975937" w:rsidRDefault="00975937" w:rsidP="00975937">
      <w:pPr>
        <w:rPr>
          <w:rFonts w:cs="Arial"/>
        </w:rPr>
      </w:pPr>
    </w:p>
    <w:p w:rsidR="00435CFC" w:rsidRDefault="00435CFC">
      <w:pPr>
        <w:spacing w:after="0" w:line="240" w:lineRule="auto"/>
      </w:pPr>
      <w:r>
        <w:br w:type="page"/>
      </w:r>
    </w:p>
    <w:p w:rsidR="00435CFC" w:rsidRDefault="00435CFC" w:rsidP="00435CFC">
      <w:pPr>
        <w:rPr>
          <w:rFonts w:cs="Arial"/>
        </w:rPr>
      </w:pPr>
    </w:p>
    <w:p w:rsidR="00435CFC" w:rsidRDefault="00435CFC" w:rsidP="00435CFC">
      <w:pPr>
        <w:pStyle w:val="Caption"/>
      </w:pPr>
      <w:bookmarkStart w:id="48" w:name="_Ref333943398"/>
      <w:r>
        <w:t xml:space="preserve">Table </w:t>
      </w:r>
      <w:r w:rsidR="006B45DC">
        <w:fldChar w:fldCharType="begin"/>
      </w:r>
      <w:r w:rsidR="006B45DC">
        <w:instrText xml:space="preserve"> SEQ Table \* ARABIC </w:instrText>
      </w:r>
      <w:r w:rsidR="006B45DC">
        <w:fldChar w:fldCharType="separate"/>
      </w:r>
      <w:r>
        <w:rPr>
          <w:noProof/>
        </w:rPr>
        <w:t>4</w:t>
      </w:r>
      <w:r w:rsidR="006B45DC">
        <w:rPr>
          <w:noProof/>
        </w:rPr>
        <w:fldChar w:fldCharType="end"/>
      </w:r>
      <w:bookmarkEnd w:id="48"/>
      <w:r>
        <w:t>: Effect of bisphosphonate use on radiographic and clinical measures of knee osteoarthritis over four years of observation</w:t>
      </w:r>
    </w:p>
    <w:tbl>
      <w:tblPr>
        <w:tblW w:w="9976" w:type="dxa"/>
        <w:tblLook w:val="04A0" w:firstRow="1" w:lastRow="0" w:firstColumn="1" w:lastColumn="0" w:noHBand="0" w:noVBand="1"/>
      </w:tblPr>
      <w:tblGrid>
        <w:gridCol w:w="2282"/>
        <w:gridCol w:w="1085"/>
        <w:gridCol w:w="1489"/>
        <w:gridCol w:w="1915"/>
        <w:gridCol w:w="2267"/>
        <w:gridCol w:w="938"/>
      </w:tblGrid>
      <w:tr w:rsidR="00435CFC" w:rsidRPr="000E170A" w:rsidTr="001F25B1">
        <w:trPr>
          <w:trHeight w:val="285"/>
        </w:trPr>
        <w:tc>
          <w:tcPr>
            <w:tcW w:w="2282" w:type="dxa"/>
            <w:tcBorders>
              <w:top w:val="single" w:sz="12" w:space="0" w:color="auto"/>
              <w:left w:val="nil"/>
              <w:bottom w:val="single" w:sz="8" w:space="0" w:color="auto"/>
              <w:right w:val="nil"/>
            </w:tcBorders>
            <w:shd w:val="clear" w:color="auto" w:fill="auto"/>
            <w:noWrap/>
            <w:hideMark/>
          </w:tcPr>
          <w:p w:rsidR="00435CFC" w:rsidRPr="000E170A" w:rsidRDefault="00435CFC" w:rsidP="0000676E">
            <w:pPr>
              <w:pStyle w:val="Table"/>
            </w:pPr>
          </w:p>
        </w:tc>
        <w:tc>
          <w:tcPr>
            <w:tcW w:w="1085" w:type="dxa"/>
            <w:tcBorders>
              <w:top w:val="single" w:sz="12" w:space="0" w:color="auto"/>
              <w:left w:val="nil"/>
              <w:bottom w:val="single" w:sz="8" w:space="0" w:color="auto"/>
              <w:right w:val="nil"/>
            </w:tcBorders>
            <w:shd w:val="clear" w:color="auto" w:fill="auto"/>
            <w:noWrap/>
            <w:hideMark/>
          </w:tcPr>
          <w:p w:rsidR="00435CFC" w:rsidRPr="000E170A" w:rsidRDefault="00435CFC" w:rsidP="0000676E">
            <w:pPr>
              <w:pStyle w:val="Table"/>
            </w:pPr>
          </w:p>
        </w:tc>
        <w:tc>
          <w:tcPr>
            <w:tcW w:w="1489" w:type="dxa"/>
            <w:tcBorders>
              <w:top w:val="single" w:sz="12" w:space="0" w:color="auto"/>
              <w:left w:val="nil"/>
              <w:bottom w:val="single" w:sz="8" w:space="0" w:color="auto"/>
              <w:right w:val="nil"/>
            </w:tcBorders>
            <w:shd w:val="clear" w:color="auto" w:fill="auto"/>
            <w:noWrap/>
            <w:hideMark/>
          </w:tcPr>
          <w:p w:rsidR="00435CFC" w:rsidRPr="000E170A" w:rsidRDefault="00435CFC" w:rsidP="0000676E">
            <w:pPr>
              <w:pStyle w:val="Table"/>
            </w:pPr>
            <w:r w:rsidRPr="000E170A">
              <w:t>Non-users</w:t>
            </w:r>
            <w:r>
              <w:br/>
              <w:t>Mean change</w:t>
            </w:r>
            <w:r w:rsidRPr="000E170A">
              <w:t xml:space="preserve"> (</w:t>
            </w:r>
            <w:r>
              <w:t>sd</w:t>
            </w:r>
            <w:r w:rsidRPr="000E170A">
              <w:t>)</w:t>
            </w:r>
            <w:r>
              <w:rPr>
                <w:vertAlign w:val="superscript"/>
              </w:rPr>
              <w:t>§</w:t>
            </w:r>
            <w:r w:rsidRPr="000E170A">
              <w:t xml:space="preserve"> n=258</w:t>
            </w:r>
          </w:p>
        </w:tc>
        <w:tc>
          <w:tcPr>
            <w:tcW w:w="1915" w:type="dxa"/>
            <w:tcBorders>
              <w:top w:val="single" w:sz="12" w:space="0" w:color="auto"/>
              <w:left w:val="nil"/>
              <w:bottom w:val="single" w:sz="8" w:space="0" w:color="auto"/>
            </w:tcBorders>
            <w:shd w:val="clear" w:color="auto" w:fill="auto"/>
            <w:noWrap/>
            <w:hideMark/>
          </w:tcPr>
          <w:p w:rsidR="00435CFC" w:rsidRPr="000E170A" w:rsidRDefault="00435CFC" w:rsidP="0000676E">
            <w:pPr>
              <w:pStyle w:val="Table"/>
            </w:pPr>
            <w:r w:rsidRPr="000E170A">
              <w:t>Bisphosphonate users</w:t>
            </w:r>
            <w:r>
              <w:br/>
              <w:t>Mean change</w:t>
            </w:r>
            <w:r w:rsidRPr="000E170A">
              <w:t xml:space="preserve"> (</w:t>
            </w:r>
            <w:r>
              <w:t>sd</w:t>
            </w:r>
            <w:r w:rsidRPr="000E170A">
              <w:t>)</w:t>
            </w:r>
            <w:r>
              <w:rPr>
                <w:vertAlign w:val="superscript"/>
              </w:rPr>
              <w:t>§</w:t>
            </w:r>
            <w:r>
              <w:br/>
            </w:r>
            <w:r w:rsidRPr="000E170A">
              <w:t>n=55</w:t>
            </w:r>
          </w:p>
        </w:tc>
        <w:tc>
          <w:tcPr>
            <w:tcW w:w="2267" w:type="dxa"/>
            <w:tcBorders>
              <w:top w:val="single" w:sz="12" w:space="0" w:color="auto"/>
              <w:bottom w:val="single" w:sz="8" w:space="0" w:color="auto"/>
            </w:tcBorders>
            <w:shd w:val="clear" w:color="auto" w:fill="auto"/>
            <w:noWrap/>
            <w:hideMark/>
          </w:tcPr>
          <w:p w:rsidR="00435CFC" w:rsidRPr="000E170A" w:rsidRDefault="00435CFC" w:rsidP="0000676E">
            <w:pPr>
              <w:pStyle w:val="Table"/>
            </w:pPr>
            <w:r w:rsidRPr="000E170A">
              <w:t>Effect size (95% CI)</w:t>
            </w:r>
            <w:r>
              <w:br/>
            </w:r>
            <w:r w:rsidRPr="000E170A">
              <w:t>(adjusted for ageand BMI)</w:t>
            </w:r>
            <w:r w:rsidRPr="000E170A">
              <w:rPr>
                <w:vertAlign w:val="superscript"/>
              </w:rPr>
              <w:t>¥</w:t>
            </w:r>
          </w:p>
        </w:tc>
        <w:tc>
          <w:tcPr>
            <w:tcW w:w="938" w:type="dxa"/>
            <w:tcBorders>
              <w:top w:val="single" w:sz="12" w:space="0" w:color="auto"/>
              <w:bottom w:val="single" w:sz="8" w:space="0" w:color="auto"/>
            </w:tcBorders>
            <w:shd w:val="clear" w:color="auto" w:fill="auto"/>
            <w:noWrap/>
            <w:hideMark/>
          </w:tcPr>
          <w:p w:rsidR="00435CFC" w:rsidRPr="000E170A" w:rsidRDefault="00435CFC" w:rsidP="0000676E">
            <w:pPr>
              <w:pStyle w:val="Table"/>
            </w:pPr>
            <w:r w:rsidRPr="000E170A">
              <w:t>p</w:t>
            </w:r>
          </w:p>
        </w:tc>
      </w:tr>
      <w:tr w:rsidR="001F25B1" w:rsidRPr="000E170A" w:rsidTr="001F25B1">
        <w:trPr>
          <w:trHeight w:val="300"/>
        </w:trPr>
        <w:tc>
          <w:tcPr>
            <w:tcW w:w="2282" w:type="dxa"/>
            <w:tcBorders>
              <w:top w:val="single" w:sz="8" w:space="0" w:color="auto"/>
              <w:left w:val="nil"/>
              <w:bottom w:val="nil"/>
              <w:right w:val="nil"/>
            </w:tcBorders>
            <w:shd w:val="clear" w:color="auto" w:fill="auto"/>
            <w:noWrap/>
            <w:hideMark/>
          </w:tcPr>
          <w:p w:rsidR="001F25B1" w:rsidRPr="000E170A" w:rsidRDefault="001F25B1" w:rsidP="00727674">
            <w:pPr>
              <w:pStyle w:val="Table"/>
            </w:pPr>
            <w:r>
              <w:t xml:space="preserve">Pain score </w:t>
            </w:r>
          </w:p>
        </w:tc>
        <w:tc>
          <w:tcPr>
            <w:tcW w:w="1085" w:type="dxa"/>
            <w:tcBorders>
              <w:top w:val="single" w:sz="8" w:space="0" w:color="auto"/>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1</w:t>
            </w:r>
          </w:p>
        </w:tc>
        <w:tc>
          <w:tcPr>
            <w:tcW w:w="1489" w:type="dxa"/>
            <w:tcBorders>
              <w:top w:val="single" w:sz="8" w:space="0" w:color="auto"/>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9 (2.8)</w:t>
            </w:r>
          </w:p>
        </w:tc>
        <w:tc>
          <w:tcPr>
            <w:tcW w:w="1915" w:type="dxa"/>
            <w:tcBorders>
              <w:top w:val="single" w:sz="8" w:space="0" w:color="auto"/>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1 (2.9)</w:t>
            </w:r>
          </w:p>
        </w:tc>
        <w:tc>
          <w:tcPr>
            <w:tcW w:w="2267" w:type="dxa"/>
            <w:tcBorders>
              <w:top w:val="single" w:sz="8" w:space="0" w:color="auto"/>
              <w:left w:val="nil"/>
              <w:bottom w:val="nil"/>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23 (-0.87 to 0.42)</w:t>
            </w:r>
          </w:p>
        </w:tc>
        <w:tc>
          <w:tcPr>
            <w:tcW w:w="938" w:type="dxa"/>
            <w:tcBorders>
              <w:top w:val="single" w:sz="8" w:space="0" w:color="auto"/>
              <w:left w:val="nil"/>
              <w:bottom w:val="nil"/>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491</w:t>
            </w:r>
          </w:p>
        </w:tc>
      </w:tr>
      <w:tr w:rsidR="001F25B1" w:rsidRPr="000E170A" w:rsidTr="00727674">
        <w:trPr>
          <w:trHeight w:val="300"/>
        </w:trPr>
        <w:tc>
          <w:tcPr>
            <w:tcW w:w="2282" w:type="dxa"/>
            <w:tcBorders>
              <w:top w:val="nil"/>
              <w:left w:val="nil"/>
              <w:bottom w:val="nil"/>
              <w:right w:val="nil"/>
            </w:tcBorders>
            <w:shd w:val="clear" w:color="auto" w:fill="auto"/>
            <w:noWrap/>
            <w:hideMark/>
          </w:tcPr>
          <w:p w:rsidR="001F25B1" w:rsidRPr="000E170A" w:rsidRDefault="001F25B1" w:rsidP="00727674">
            <w:pPr>
              <w:pStyle w:val="Table"/>
            </w:pPr>
            <w:r>
              <w:t>(numerical rating</w:t>
            </w:r>
          </w:p>
        </w:tc>
        <w:tc>
          <w:tcPr>
            <w:tcW w:w="1085" w:type="dxa"/>
            <w:tcBorders>
              <w:top w:val="nil"/>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2</w:t>
            </w:r>
          </w:p>
        </w:tc>
        <w:tc>
          <w:tcPr>
            <w:tcW w:w="1489" w:type="dxa"/>
            <w:tcBorders>
              <w:top w:val="nil"/>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0 (2.9)</w:t>
            </w:r>
          </w:p>
        </w:tc>
        <w:tc>
          <w:tcPr>
            <w:tcW w:w="1915" w:type="dxa"/>
            <w:tcBorders>
              <w:top w:val="nil"/>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2.3 (2.5)</w:t>
            </w:r>
          </w:p>
        </w:tc>
        <w:tc>
          <w:tcPr>
            <w:tcW w:w="2267" w:type="dxa"/>
            <w:tcBorders>
              <w:top w:val="nil"/>
              <w:left w:val="nil"/>
              <w:bottom w:val="nil"/>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b/>
                <w:bCs/>
                <w:color w:val="000000"/>
                <w:sz w:val="22"/>
                <w:lang w:eastAsia="en-AU"/>
              </w:rPr>
            </w:pPr>
            <w:r>
              <w:rPr>
                <w:rFonts w:eastAsia="Calibri" w:cs="Arial"/>
                <w:b/>
                <w:bCs/>
                <w:color w:val="000000"/>
                <w:sz w:val="22"/>
                <w:lang w:eastAsia="en-AU"/>
              </w:rPr>
              <w:t>-0.97 (-1.55 to -0.38)</w:t>
            </w:r>
          </w:p>
        </w:tc>
        <w:tc>
          <w:tcPr>
            <w:tcW w:w="938" w:type="dxa"/>
            <w:tcBorders>
              <w:top w:val="nil"/>
              <w:left w:val="nil"/>
              <w:bottom w:val="nil"/>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b/>
                <w:bCs/>
                <w:color w:val="000000"/>
                <w:sz w:val="22"/>
                <w:lang w:eastAsia="en-AU"/>
              </w:rPr>
            </w:pPr>
            <w:r>
              <w:rPr>
                <w:rFonts w:eastAsia="Calibri" w:cs="Arial"/>
                <w:b/>
                <w:bCs/>
                <w:color w:val="000000"/>
                <w:sz w:val="22"/>
                <w:lang w:eastAsia="en-AU"/>
              </w:rPr>
              <w:t>0.001</w:t>
            </w:r>
          </w:p>
        </w:tc>
      </w:tr>
      <w:tr w:rsidR="001F25B1" w:rsidRPr="000E170A" w:rsidTr="00727674">
        <w:trPr>
          <w:trHeight w:val="300"/>
        </w:trPr>
        <w:tc>
          <w:tcPr>
            <w:tcW w:w="2282" w:type="dxa"/>
            <w:tcBorders>
              <w:top w:val="nil"/>
              <w:left w:val="nil"/>
              <w:bottom w:val="nil"/>
              <w:right w:val="nil"/>
            </w:tcBorders>
            <w:shd w:val="clear" w:color="auto" w:fill="auto"/>
            <w:noWrap/>
            <w:hideMark/>
          </w:tcPr>
          <w:p w:rsidR="001F25B1" w:rsidRPr="000E170A" w:rsidRDefault="001F25B1" w:rsidP="00727674">
            <w:pPr>
              <w:pStyle w:val="Table"/>
            </w:pPr>
            <w:r>
              <w:t>score)</w:t>
            </w:r>
          </w:p>
        </w:tc>
        <w:tc>
          <w:tcPr>
            <w:tcW w:w="1085" w:type="dxa"/>
            <w:tcBorders>
              <w:top w:val="nil"/>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3</w:t>
            </w:r>
          </w:p>
        </w:tc>
        <w:tc>
          <w:tcPr>
            <w:tcW w:w="1489" w:type="dxa"/>
            <w:tcBorders>
              <w:top w:val="nil"/>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9 (3.2)</w:t>
            </w:r>
          </w:p>
        </w:tc>
        <w:tc>
          <w:tcPr>
            <w:tcW w:w="1915" w:type="dxa"/>
            <w:tcBorders>
              <w:top w:val="nil"/>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2.2 (2.7)</w:t>
            </w:r>
          </w:p>
        </w:tc>
        <w:tc>
          <w:tcPr>
            <w:tcW w:w="2267" w:type="dxa"/>
            <w:tcBorders>
              <w:top w:val="nil"/>
              <w:left w:val="nil"/>
              <w:bottom w:val="nil"/>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b/>
                <w:bCs/>
                <w:color w:val="000000"/>
                <w:sz w:val="22"/>
                <w:lang w:eastAsia="en-AU"/>
              </w:rPr>
            </w:pPr>
            <w:r>
              <w:rPr>
                <w:rFonts w:eastAsia="Calibri" w:cs="Arial"/>
                <w:b/>
                <w:bCs/>
                <w:color w:val="000000"/>
                <w:sz w:val="22"/>
                <w:lang w:eastAsia="en-AU"/>
              </w:rPr>
              <w:t>-1.15 (-1.94 to -0.36)</w:t>
            </w:r>
          </w:p>
        </w:tc>
        <w:tc>
          <w:tcPr>
            <w:tcW w:w="938" w:type="dxa"/>
            <w:tcBorders>
              <w:top w:val="nil"/>
              <w:left w:val="nil"/>
              <w:bottom w:val="nil"/>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b/>
                <w:bCs/>
                <w:color w:val="000000"/>
                <w:sz w:val="22"/>
                <w:lang w:eastAsia="en-AU"/>
              </w:rPr>
            </w:pPr>
            <w:r>
              <w:rPr>
                <w:rFonts w:eastAsia="Calibri" w:cs="Arial"/>
                <w:b/>
                <w:bCs/>
                <w:color w:val="000000"/>
                <w:sz w:val="22"/>
                <w:lang w:eastAsia="en-AU"/>
              </w:rPr>
              <w:t>0.004</w:t>
            </w:r>
          </w:p>
        </w:tc>
      </w:tr>
      <w:tr w:rsidR="001F25B1" w:rsidRPr="000E170A" w:rsidTr="00727674">
        <w:trPr>
          <w:trHeight w:val="285"/>
        </w:trPr>
        <w:tc>
          <w:tcPr>
            <w:tcW w:w="2282" w:type="dxa"/>
            <w:tcBorders>
              <w:top w:val="nil"/>
              <w:left w:val="nil"/>
              <w:bottom w:val="dashed" w:sz="4" w:space="0" w:color="auto"/>
              <w:right w:val="nil"/>
            </w:tcBorders>
            <w:shd w:val="clear" w:color="auto" w:fill="auto"/>
            <w:noWrap/>
            <w:hideMark/>
          </w:tcPr>
          <w:p w:rsidR="001F25B1" w:rsidRPr="000E170A" w:rsidRDefault="001F25B1" w:rsidP="00727674">
            <w:pPr>
              <w:pStyle w:val="Table"/>
            </w:pPr>
          </w:p>
        </w:tc>
        <w:tc>
          <w:tcPr>
            <w:tcW w:w="1085" w:type="dxa"/>
            <w:tcBorders>
              <w:top w:val="nil"/>
              <w:left w:val="nil"/>
              <w:bottom w:val="dashed" w:sz="4" w:space="0" w:color="auto"/>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4</w:t>
            </w:r>
          </w:p>
        </w:tc>
        <w:tc>
          <w:tcPr>
            <w:tcW w:w="1489" w:type="dxa"/>
            <w:tcBorders>
              <w:top w:val="nil"/>
              <w:left w:val="nil"/>
              <w:bottom w:val="dashed" w:sz="4" w:space="0" w:color="auto"/>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1 (3.2)</w:t>
            </w:r>
          </w:p>
        </w:tc>
        <w:tc>
          <w:tcPr>
            <w:tcW w:w="1915" w:type="dxa"/>
            <w:tcBorders>
              <w:top w:val="nil"/>
              <w:left w:val="nil"/>
              <w:bottom w:val="dashed" w:sz="4" w:space="0" w:color="auto"/>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3 (2.8)</w:t>
            </w:r>
          </w:p>
        </w:tc>
        <w:tc>
          <w:tcPr>
            <w:tcW w:w="2267" w:type="dxa"/>
            <w:tcBorders>
              <w:top w:val="nil"/>
              <w:left w:val="nil"/>
              <w:bottom w:val="dashed" w:sz="4" w:space="0" w:color="auto"/>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0 (-0.58 to 1.19)</w:t>
            </w:r>
          </w:p>
        </w:tc>
        <w:tc>
          <w:tcPr>
            <w:tcW w:w="938" w:type="dxa"/>
            <w:tcBorders>
              <w:top w:val="nil"/>
              <w:left w:val="nil"/>
              <w:bottom w:val="dashed" w:sz="4" w:space="0" w:color="auto"/>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503</w:t>
            </w:r>
          </w:p>
        </w:tc>
      </w:tr>
      <w:tr w:rsidR="001F25B1" w:rsidRPr="000E170A" w:rsidTr="00727674">
        <w:trPr>
          <w:trHeight w:val="285"/>
        </w:trPr>
        <w:tc>
          <w:tcPr>
            <w:tcW w:w="2282" w:type="dxa"/>
            <w:tcBorders>
              <w:top w:val="nil"/>
              <w:left w:val="nil"/>
              <w:bottom w:val="nil"/>
              <w:right w:val="nil"/>
            </w:tcBorders>
            <w:shd w:val="clear" w:color="auto" w:fill="auto"/>
            <w:noWrap/>
            <w:hideMark/>
          </w:tcPr>
          <w:p w:rsidR="001F25B1" w:rsidRPr="000E170A" w:rsidRDefault="001F25B1" w:rsidP="00727674">
            <w:pPr>
              <w:pStyle w:val="Table"/>
            </w:pPr>
            <w:r w:rsidRPr="000E170A">
              <w:t xml:space="preserve">WOMAC pain </w:t>
            </w:r>
          </w:p>
        </w:tc>
        <w:tc>
          <w:tcPr>
            <w:tcW w:w="1085" w:type="dxa"/>
            <w:tcBorders>
              <w:top w:val="nil"/>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1</w:t>
            </w:r>
          </w:p>
        </w:tc>
        <w:tc>
          <w:tcPr>
            <w:tcW w:w="1489" w:type="dxa"/>
            <w:tcBorders>
              <w:top w:val="nil"/>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7 (4.3)</w:t>
            </w:r>
          </w:p>
        </w:tc>
        <w:tc>
          <w:tcPr>
            <w:tcW w:w="1915" w:type="dxa"/>
            <w:tcBorders>
              <w:top w:val="nil"/>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5 (3.8)</w:t>
            </w:r>
          </w:p>
        </w:tc>
        <w:tc>
          <w:tcPr>
            <w:tcW w:w="2267" w:type="dxa"/>
            <w:tcBorders>
              <w:top w:val="nil"/>
              <w:left w:val="nil"/>
              <w:bottom w:val="nil"/>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44 (-1.30 to 0.42)</w:t>
            </w:r>
          </w:p>
        </w:tc>
        <w:tc>
          <w:tcPr>
            <w:tcW w:w="938" w:type="dxa"/>
            <w:tcBorders>
              <w:top w:val="nil"/>
              <w:left w:val="nil"/>
              <w:bottom w:val="nil"/>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16</w:t>
            </w:r>
          </w:p>
        </w:tc>
      </w:tr>
      <w:tr w:rsidR="001F25B1" w:rsidRPr="000E170A" w:rsidTr="00727674">
        <w:trPr>
          <w:trHeight w:val="300"/>
        </w:trPr>
        <w:tc>
          <w:tcPr>
            <w:tcW w:w="2282" w:type="dxa"/>
            <w:tcBorders>
              <w:top w:val="nil"/>
              <w:left w:val="nil"/>
              <w:bottom w:val="nil"/>
              <w:right w:val="nil"/>
            </w:tcBorders>
            <w:shd w:val="clear" w:color="auto" w:fill="auto"/>
            <w:noWrap/>
            <w:hideMark/>
          </w:tcPr>
          <w:p w:rsidR="001F25B1" w:rsidRPr="000E170A" w:rsidRDefault="001F25B1" w:rsidP="00727674">
            <w:pPr>
              <w:pStyle w:val="Table"/>
            </w:pPr>
            <w:r>
              <w:t>score</w:t>
            </w:r>
          </w:p>
        </w:tc>
        <w:tc>
          <w:tcPr>
            <w:tcW w:w="1085" w:type="dxa"/>
            <w:tcBorders>
              <w:top w:val="nil"/>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2</w:t>
            </w:r>
          </w:p>
        </w:tc>
        <w:tc>
          <w:tcPr>
            <w:tcW w:w="1489" w:type="dxa"/>
            <w:tcBorders>
              <w:top w:val="nil"/>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9 (4.2)</w:t>
            </w:r>
          </w:p>
        </w:tc>
        <w:tc>
          <w:tcPr>
            <w:tcW w:w="1915" w:type="dxa"/>
            <w:tcBorders>
              <w:top w:val="nil"/>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2.2 (3.8)</w:t>
            </w:r>
          </w:p>
        </w:tc>
        <w:tc>
          <w:tcPr>
            <w:tcW w:w="2267" w:type="dxa"/>
            <w:tcBorders>
              <w:top w:val="nil"/>
              <w:left w:val="nil"/>
              <w:bottom w:val="nil"/>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72 (-1.67 to 0.23)</w:t>
            </w:r>
          </w:p>
        </w:tc>
        <w:tc>
          <w:tcPr>
            <w:tcW w:w="938" w:type="dxa"/>
            <w:tcBorders>
              <w:top w:val="nil"/>
              <w:left w:val="nil"/>
              <w:bottom w:val="nil"/>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137</w:t>
            </w:r>
          </w:p>
        </w:tc>
      </w:tr>
      <w:tr w:rsidR="001F25B1" w:rsidRPr="000E170A" w:rsidTr="00727674">
        <w:trPr>
          <w:trHeight w:val="285"/>
        </w:trPr>
        <w:tc>
          <w:tcPr>
            <w:tcW w:w="2282" w:type="dxa"/>
            <w:tcBorders>
              <w:top w:val="nil"/>
              <w:left w:val="nil"/>
              <w:bottom w:val="nil"/>
              <w:right w:val="nil"/>
            </w:tcBorders>
            <w:shd w:val="clear" w:color="auto" w:fill="auto"/>
            <w:noWrap/>
            <w:hideMark/>
          </w:tcPr>
          <w:p w:rsidR="001F25B1" w:rsidRPr="000E170A" w:rsidRDefault="001F25B1" w:rsidP="00727674">
            <w:pPr>
              <w:pStyle w:val="Table"/>
            </w:pPr>
          </w:p>
        </w:tc>
        <w:tc>
          <w:tcPr>
            <w:tcW w:w="1085" w:type="dxa"/>
            <w:tcBorders>
              <w:top w:val="nil"/>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3</w:t>
            </w:r>
          </w:p>
        </w:tc>
        <w:tc>
          <w:tcPr>
            <w:tcW w:w="1489" w:type="dxa"/>
            <w:tcBorders>
              <w:top w:val="nil"/>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8 (4.9)</w:t>
            </w:r>
          </w:p>
        </w:tc>
        <w:tc>
          <w:tcPr>
            <w:tcW w:w="1915" w:type="dxa"/>
            <w:tcBorders>
              <w:top w:val="nil"/>
              <w:left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2.0 (3.8)</w:t>
            </w:r>
          </w:p>
        </w:tc>
        <w:tc>
          <w:tcPr>
            <w:tcW w:w="2267" w:type="dxa"/>
            <w:tcBorders>
              <w:top w:val="nil"/>
              <w:left w:val="nil"/>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4 (-1.33 to 0.64)</w:t>
            </w:r>
          </w:p>
        </w:tc>
        <w:tc>
          <w:tcPr>
            <w:tcW w:w="938" w:type="dxa"/>
            <w:tcBorders>
              <w:top w:val="nil"/>
              <w:left w:val="nil"/>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492</w:t>
            </w:r>
          </w:p>
        </w:tc>
      </w:tr>
      <w:tr w:rsidR="001F25B1" w:rsidRPr="000E170A" w:rsidTr="00727674">
        <w:trPr>
          <w:trHeight w:val="285"/>
        </w:trPr>
        <w:tc>
          <w:tcPr>
            <w:tcW w:w="2282" w:type="dxa"/>
            <w:tcBorders>
              <w:top w:val="nil"/>
              <w:left w:val="nil"/>
              <w:bottom w:val="dashed" w:sz="4" w:space="0" w:color="auto"/>
              <w:right w:val="nil"/>
            </w:tcBorders>
            <w:shd w:val="clear" w:color="auto" w:fill="auto"/>
            <w:noWrap/>
            <w:hideMark/>
          </w:tcPr>
          <w:p w:rsidR="001F25B1" w:rsidRPr="000E170A" w:rsidRDefault="001F25B1" w:rsidP="00727674">
            <w:pPr>
              <w:pStyle w:val="Table"/>
              <w:ind w:right="176"/>
            </w:pPr>
          </w:p>
        </w:tc>
        <w:tc>
          <w:tcPr>
            <w:tcW w:w="1085" w:type="dxa"/>
            <w:tcBorders>
              <w:top w:val="nil"/>
              <w:left w:val="nil"/>
              <w:bottom w:val="dashed" w:sz="4" w:space="0" w:color="auto"/>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4</w:t>
            </w:r>
          </w:p>
        </w:tc>
        <w:tc>
          <w:tcPr>
            <w:tcW w:w="1489" w:type="dxa"/>
            <w:tcBorders>
              <w:top w:val="nil"/>
              <w:left w:val="nil"/>
              <w:bottom w:val="dashed" w:sz="4" w:space="0" w:color="auto"/>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3 (4.5)</w:t>
            </w:r>
          </w:p>
        </w:tc>
        <w:tc>
          <w:tcPr>
            <w:tcW w:w="1915" w:type="dxa"/>
            <w:tcBorders>
              <w:top w:val="nil"/>
              <w:left w:val="nil"/>
              <w:bottom w:val="dashed" w:sz="4" w:space="0" w:color="auto"/>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2 (4.0)</w:t>
            </w:r>
          </w:p>
        </w:tc>
        <w:tc>
          <w:tcPr>
            <w:tcW w:w="2267" w:type="dxa"/>
            <w:tcBorders>
              <w:top w:val="nil"/>
              <w:left w:val="nil"/>
              <w:bottom w:val="dashed" w:sz="4" w:space="0" w:color="auto"/>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69 (-0.54 to 1.92)</w:t>
            </w:r>
          </w:p>
        </w:tc>
        <w:tc>
          <w:tcPr>
            <w:tcW w:w="938" w:type="dxa"/>
            <w:tcBorders>
              <w:top w:val="nil"/>
              <w:left w:val="nil"/>
              <w:bottom w:val="dashed" w:sz="4" w:space="0" w:color="auto"/>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271</w:t>
            </w:r>
          </w:p>
        </w:tc>
      </w:tr>
      <w:tr w:rsidR="001F25B1" w:rsidRPr="000E170A" w:rsidTr="00727674">
        <w:trPr>
          <w:trHeight w:val="285"/>
        </w:trPr>
        <w:tc>
          <w:tcPr>
            <w:tcW w:w="2282" w:type="dxa"/>
            <w:tcBorders>
              <w:top w:val="nil"/>
              <w:left w:val="nil"/>
              <w:bottom w:val="nil"/>
              <w:right w:val="nil"/>
            </w:tcBorders>
            <w:shd w:val="clear" w:color="auto" w:fill="auto"/>
            <w:noWrap/>
            <w:hideMark/>
          </w:tcPr>
          <w:p w:rsidR="001F25B1" w:rsidRPr="000E170A" w:rsidRDefault="001F25B1" w:rsidP="00727674">
            <w:pPr>
              <w:pStyle w:val="Table"/>
            </w:pPr>
            <w:r>
              <w:t>WOMAC disability</w:t>
            </w:r>
          </w:p>
        </w:tc>
        <w:tc>
          <w:tcPr>
            <w:tcW w:w="1085" w:type="dxa"/>
            <w:tcBorders>
              <w:top w:val="nil"/>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1</w:t>
            </w:r>
          </w:p>
        </w:tc>
        <w:tc>
          <w:tcPr>
            <w:tcW w:w="1489" w:type="dxa"/>
            <w:tcBorders>
              <w:top w:val="nil"/>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2.3 (12.1)</w:t>
            </w:r>
          </w:p>
        </w:tc>
        <w:tc>
          <w:tcPr>
            <w:tcW w:w="1915" w:type="dxa"/>
            <w:tcBorders>
              <w:top w:val="dashed" w:sz="4" w:space="0" w:color="auto"/>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3.7 (11.4)</w:t>
            </w:r>
          </w:p>
        </w:tc>
        <w:tc>
          <w:tcPr>
            <w:tcW w:w="2267" w:type="dxa"/>
            <w:tcBorders>
              <w:top w:val="dashed" w:sz="4" w:space="0" w:color="auto"/>
              <w:left w:val="nil"/>
              <w:bottom w:val="nil"/>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62 (-5.08 to 1.85)</w:t>
            </w:r>
          </w:p>
        </w:tc>
        <w:tc>
          <w:tcPr>
            <w:tcW w:w="938" w:type="dxa"/>
            <w:tcBorders>
              <w:top w:val="dashed" w:sz="4" w:space="0" w:color="auto"/>
              <w:left w:val="nil"/>
              <w:bottom w:val="nil"/>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61</w:t>
            </w:r>
          </w:p>
        </w:tc>
      </w:tr>
      <w:tr w:rsidR="001F25B1" w:rsidRPr="000E170A" w:rsidTr="00727674">
        <w:trPr>
          <w:trHeight w:val="285"/>
        </w:trPr>
        <w:tc>
          <w:tcPr>
            <w:tcW w:w="2282" w:type="dxa"/>
            <w:tcBorders>
              <w:top w:val="nil"/>
              <w:left w:val="nil"/>
              <w:bottom w:val="nil"/>
              <w:right w:val="nil"/>
            </w:tcBorders>
            <w:shd w:val="clear" w:color="auto" w:fill="auto"/>
            <w:noWrap/>
            <w:hideMark/>
          </w:tcPr>
          <w:p w:rsidR="001F25B1" w:rsidRPr="000E170A" w:rsidRDefault="001F25B1" w:rsidP="00727674">
            <w:pPr>
              <w:pStyle w:val="Table"/>
            </w:pPr>
            <w:r>
              <w:t>score</w:t>
            </w:r>
          </w:p>
        </w:tc>
        <w:tc>
          <w:tcPr>
            <w:tcW w:w="1085" w:type="dxa"/>
            <w:tcBorders>
              <w:top w:val="nil"/>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2</w:t>
            </w:r>
          </w:p>
        </w:tc>
        <w:tc>
          <w:tcPr>
            <w:tcW w:w="1489" w:type="dxa"/>
            <w:tcBorders>
              <w:top w:val="nil"/>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3.1 (12.3)</w:t>
            </w:r>
          </w:p>
        </w:tc>
        <w:tc>
          <w:tcPr>
            <w:tcW w:w="1915" w:type="dxa"/>
            <w:tcBorders>
              <w:top w:val="nil"/>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7.6 (11.8)</w:t>
            </w:r>
          </w:p>
        </w:tc>
        <w:tc>
          <w:tcPr>
            <w:tcW w:w="2267" w:type="dxa"/>
            <w:tcBorders>
              <w:top w:val="nil"/>
              <w:left w:val="nil"/>
              <w:bottom w:val="nil"/>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2.85 (-6.30 to 0.61)</w:t>
            </w:r>
          </w:p>
        </w:tc>
        <w:tc>
          <w:tcPr>
            <w:tcW w:w="938" w:type="dxa"/>
            <w:tcBorders>
              <w:top w:val="nil"/>
              <w:left w:val="nil"/>
              <w:bottom w:val="nil"/>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107</w:t>
            </w:r>
          </w:p>
        </w:tc>
      </w:tr>
      <w:tr w:rsidR="001F25B1" w:rsidRPr="000E170A" w:rsidTr="001F25B1">
        <w:trPr>
          <w:trHeight w:val="285"/>
        </w:trPr>
        <w:tc>
          <w:tcPr>
            <w:tcW w:w="2282" w:type="dxa"/>
            <w:tcBorders>
              <w:top w:val="nil"/>
              <w:left w:val="nil"/>
              <w:right w:val="nil"/>
            </w:tcBorders>
            <w:shd w:val="clear" w:color="auto" w:fill="auto"/>
            <w:noWrap/>
            <w:hideMark/>
          </w:tcPr>
          <w:p w:rsidR="001F25B1" w:rsidRPr="000E170A" w:rsidRDefault="001F25B1" w:rsidP="00727674">
            <w:pPr>
              <w:pStyle w:val="Table"/>
            </w:pPr>
          </w:p>
        </w:tc>
        <w:tc>
          <w:tcPr>
            <w:tcW w:w="1085" w:type="dxa"/>
            <w:tcBorders>
              <w:top w:val="nil"/>
              <w:left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3</w:t>
            </w:r>
          </w:p>
        </w:tc>
        <w:tc>
          <w:tcPr>
            <w:tcW w:w="1489" w:type="dxa"/>
            <w:tcBorders>
              <w:top w:val="nil"/>
              <w:left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3.2 (13.9)</w:t>
            </w:r>
          </w:p>
        </w:tc>
        <w:tc>
          <w:tcPr>
            <w:tcW w:w="1915" w:type="dxa"/>
            <w:tcBorders>
              <w:top w:val="nil"/>
              <w:left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5.8 (14.0)</w:t>
            </w:r>
          </w:p>
        </w:tc>
        <w:tc>
          <w:tcPr>
            <w:tcW w:w="2267" w:type="dxa"/>
            <w:tcBorders>
              <w:top w:val="nil"/>
              <w:left w:val="nil"/>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2.29 (-5.70 to 1.12)</w:t>
            </w:r>
          </w:p>
        </w:tc>
        <w:tc>
          <w:tcPr>
            <w:tcW w:w="938" w:type="dxa"/>
            <w:tcBorders>
              <w:top w:val="nil"/>
              <w:left w:val="nil"/>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188</w:t>
            </w:r>
          </w:p>
        </w:tc>
      </w:tr>
      <w:tr w:rsidR="001F25B1" w:rsidRPr="000E170A" w:rsidTr="001F25B1">
        <w:trPr>
          <w:trHeight w:val="285"/>
        </w:trPr>
        <w:tc>
          <w:tcPr>
            <w:tcW w:w="2282" w:type="dxa"/>
            <w:tcBorders>
              <w:top w:val="nil"/>
              <w:left w:val="nil"/>
              <w:bottom w:val="dashed" w:sz="4" w:space="0" w:color="auto"/>
              <w:right w:val="nil"/>
            </w:tcBorders>
            <w:shd w:val="clear" w:color="auto" w:fill="auto"/>
            <w:noWrap/>
            <w:hideMark/>
          </w:tcPr>
          <w:p w:rsidR="001F25B1" w:rsidRPr="000E170A" w:rsidRDefault="001F25B1" w:rsidP="00727674">
            <w:pPr>
              <w:pStyle w:val="Table"/>
            </w:pPr>
          </w:p>
        </w:tc>
        <w:tc>
          <w:tcPr>
            <w:tcW w:w="1085" w:type="dxa"/>
            <w:tcBorders>
              <w:top w:val="nil"/>
              <w:left w:val="nil"/>
              <w:bottom w:val="dashed" w:sz="4" w:space="0" w:color="auto"/>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4</w:t>
            </w:r>
          </w:p>
        </w:tc>
        <w:tc>
          <w:tcPr>
            <w:tcW w:w="1489" w:type="dxa"/>
            <w:tcBorders>
              <w:top w:val="nil"/>
              <w:left w:val="nil"/>
              <w:bottom w:val="dashed" w:sz="4" w:space="0" w:color="auto"/>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4.5 (13.9)</w:t>
            </w:r>
          </w:p>
        </w:tc>
        <w:tc>
          <w:tcPr>
            <w:tcW w:w="1915" w:type="dxa"/>
            <w:tcBorders>
              <w:top w:val="nil"/>
              <w:left w:val="nil"/>
              <w:bottom w:val="dashed" w:sz="4" w:space="0" w:color="auto"/>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6.7 (10.8)</w:t>
            </w:r>
          </w:p>
        </w:tc>
        <w:tc>
          <w:tcPr>
            <w:tcW w:w="2267" w:type="dxa"/>
            <w:tcBorders>
              <w:top w:val="nil"/>
              <w:left w:val="nil"/>
              <w:bottom w:val="dashed" w:sz="4" w:space="0" w:color="auto"/>
              <w:right w:val="nil"/>
            </w:tcBorders>
            <w:shd w:val="clear" w:color="auto" w:fill="auto"/>
            <w:noWrap/>
            <w:hideMark/>
          </w:tcPr>
          <w:p w:rsidR="001F25B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05 (-3.85 to 3.95)</w:t>
            </w:r>
          </w:p>
        </w:tc>
        <w:tc>
          <w:tcPr>
            <w:tcW w:w="938" w:type="dxa"/>
            <w:tcBorders>
              <w:top w:val="nil"/>
              <w:left w:val="nil"/>
              <w:bottom w:val="dashed" w:sz="4" w:space="0" w:color="auto"/>
              <w:right w:val="nil"/>
            </w:tcBorders>
            <w:shd w:val="clear" w:color="auto" w:fill="auto"/>
            <w:noWrap/>
            <w:hideMark/>
          </w:tcPr>
          <w:p w:rsidR="001F25B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982</w:t>
            </w:r>
          </w:p>
        </w:tc>
      </w:tr>
      <w:tr w:rsidR="001F25B1" w:rsidRPr="000E170A" w:rsidTr="001F25B1">
        <w:trPr>
          <w:trHeight w:val="285"/>
        </w:trPr>
        <w:tc>
          <w:tcPr>
            <w:tcW w:w="2282" w:type="dxa"/>
            <w:tcBorders>
              <w:top w:val="dashed" w:sz="4" w:space="0" w:color="auto"/>
              <w:left w:val="nil"/>
              <w:bottom w:val="nil"/>
              <w:right w:val="nil"/>
            </w:tcBorders>
            <w:shd w:val="clear" w:color="auto" w:fill="auto"/>
            <w:noWrap/>
            <w:hideMark/>
          </w:tcPr>
          <w:p w:rsidR="001F25B1" w:rsidRPr="000E170A" w:rsidRDefault="001F25B1" w:rsidP="00727674">
            <w:pPr>
              <w:pStyle w:val="Table"/>
            </w:pPr>
            <w:r w:rsidRPr="000E170A">
              <w:t>WOMAC stiffness</w:t>
            </w:r>
          </w:p>
        </w:tc>
        <w:tc>
          <w:tcPr>
            <w:tcW w:w="1085" w:type="dxa"/>
            <w:tcBorders>
              <w:top w:val="dashed" w:sz="4" w:space="0" w:color="auto"/>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1</w:t>
            </w:r>
          </w:p>
        </w:tc>
        <w:tc>
          <w:tcPr>
            <w:tcW w:w="1489" w:type="dxa"/>
            <w:tcBorders>
              <w:top w:val="dashed" w:sz="4" w:space="0" w:color="auto"/>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 (2.0)</w:t>
            </w:r>
          </w:p>
        </w:tc>
        <w:tc>
          <w:tcPr>
            <w:tcW w:w="1915" w:type="dxa"/>
            <w:tcBorders>
              <w:top w:val="dashed" w:sz="4" w:space="0" w:color="auto"/>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4 (1.7)</w:t>
            </w:r>
          </w:p>
        </w:tc>
        <w:tc>
          <w:tcPr>
            <w:tcW w:w="2267" w:type="dxa"/>
            <w:tcBorders>
              <w:top w:val="dashed" w:sz="4" w:space="0" w:color="auto"/>
              <w:left w:val="nil"/>
              <w:bottom w:val="nil"/>
              <w:right w:val="nil"/>
            </w:tcBorders>
            <w:shd w:val="clear" w:color="auto" w:fill="auto"/>
            <w:noWrap/>
            <w:hideMark/>
          </w:tcPr>
          <w:p w:rsidR="001F25B1" w:rsidRPr="006C3D6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sidRPr="006C3D61">
              <w:rPr>
                <w:rFonts w:eastAsia="Calibri" w:cs="Arial"/>
                <w:color w:val="000000"/>
                <w:sz w:val="22"/>
                <w:lang w:eastAsia="en-AU"/>
              </w:rPr>
              <w:t>-0.06 (-0.46 to 0.34)</w:t>
            </w:r>
          </w:p>
        </w:tc>
        <w:tc>
          <w:tcPr>
            <w:tcW w:w="938" w:type="dxa"/>
            <w:tcBorders>
              <w:top w:val="dashed" w:sz="4" w:space="0" w:color="auto"/>
              <w:left w:val="nil"/>
              <w:bottom w:val="nil"/>
              <w:right w:val="nil"/>
            </w:tcBorders>
            <w:shd w:val="clear" w:color="auto" w:fill="auto"/>
            <w:noWrap/>
            <w:hideMark/>
          </w:tcPr>
          <w:p w:rsidR="001F25B1" w:rsidRPr="006C3D6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sidRPr="006C3D61">
              <w:rPr>
                <w:rFonts w:eastAsia="Calibri" w:cs="Arial"/>
                <w:color w:val="000000"/>
                <w:sz w:val="22"/>
                <w:lang w:eastAsia="en-AU"/>
              </w:rPr>
              <w:t>0.77</w:t>
            </w:r>
            <w:r>
              <w:rPr>
                <w:rFonts w:eastAsia="Calibri" w:cs="Arial"/>
                <w:color w:val="000000"/>
                <w:sz w:val="22"/>
                <w:lang w:eastAsia="en-AU"/>
              </w:rPr>
              <w:t>3</w:t>
            </w:r>
          </w:p>
        </w:tc>
      </w:tr>
      <w:tr w:rsidR="001F25B1" w:rsidRPr="000E170A" w:rsidTr="001F25B1">
        <w:trPr>
          <w:trHeight w:val="285"/>
        </w:trPr>
        <w:tc>
          <w:tcPr>
            <w:tcW w:w="2282" w:type="dxa"/>
            <w:tcBorders>
              <w:left w:val="nil"/>
              <w:bottom w:val="nil"/>
              <w:right w:val="nil"/>
            </w:tcBorders>
            <w:shd w:val="clear" w:color="auto" w:fill="auto"/>
            <w:noWrap/>
            <w:hideMark/>
          </w:tcPr>
          <w:p w:rsidR="001F25B1" w:rsidRPr="000E170A" w:rsidRDefault="001F25B1" w:rsidP="00727674">
            <w:pPr>
              <w:pStyle w:val="Table"/>
            </w:pPr>
            <w:r>
              <w:t>score</w:t>
            </w:r>
          </w:p>
        </w:tc>
        <w:tc>
          <w:tcPr>
            <w:tcW w:w="1085" w:type="dxa"/>
            <w:tcBorders>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2</w:t>
            </w:r>
          </w:p>
        </w:tc>
        <w:tc>
          <w:tcPr>
            <w:tcW w:w="1489" w:type="dxa"/>
            <w:tcBorders>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4 (2.1)</w:t>
            </w:r>
          </w:p>
        </w:tc>
        <w:tc>
          <w:tcPr>
            <w:tcW w:w="1915" w:type="dxa"/>
            <w:tcBorders>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2 (1.7)</w:t>
            </w:r>
          </w:p>
        </w:tc>
        <w:tc>
          <w:tcPr>
            <w:tcW w:w="2267" w:type="dxa"/>
            <w:tcBorders>
              <w:left w:val="nil"/>
              <w:bottom w:val="nil"/>
              <w:right w:val="nil"/>
            </w:tcBorders>
            <w:shd w:val="clear" w:color="auto" w:fill="auto"/>
            <w:noWrap/>
            <w:hideMark/>
          </w:tcPr>
          <w:p w:rsidR="001F25B1" w:rsidRPr="006C3D6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sidRPr="006C3D61">
              <w:rPr>
                <w:rFonts w:eastAsia="Calibri" w:cs="Arial"/>
                <w:color w:val="000000"/>
                <w:sz w:val="22"/>
                <w:lang w:eastAsia="en-AU"/>
              </w:rPr>
              <w:t>-0.12 (-0.51 to 0.27)</w:t>
            </w:r>
          </w:p>
        </w:tc>
        <w:tc>
          <w:tcPr>
            <w:tcW w:w="938" w:type="dxa"/>
            <w:tcBorders>
              <w:left w:val="nil"/>
              <w:bottom w:val="nil"/>
              <w:right w:val="nil"/>
            </w:tcBorders>
            <w:shd w:val="clear" w:color="auto" w:fill="auto"/>
            <w:noWrap/>
            <w:hideMark/>
          </w:tcPr>
          <w:p w:rsidR="001F25B1" w:rsidRPr="006C3D6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sidRPr="006C3D61">
              <w:rPr>
                <w:rFonts w:eastAsia="Calibri" w:cs="Arial"/>
                <w:color w:val="000000"/>
                <w:sz w:val="22"/>
                <w:lang w:eastAsia="en-AU"/>
              </w:rPr>
              <w:t>0.55</w:t>
            </w:r>
            <w:r>
              <w:rPr>
                <w:rFonts w:eastAsia="Calibri" w:cs="Arial"/>
                <w:color w:val="000000"/>
                <w:sz w:val="22"/>
                <w:lang w:eastAsia="en-AU"/>
              </w:rPr>
              <w:t>2</w:t>
            </w:r>
          </w:p>
        </w:tc>
      </w:tr>
      <w:tr w:rsidR="001F25B1" w:rsidRPr="000E170A" w:rsidTr="001F25B1">
        <w:trPr>
          <w:trHeight w:val="285"/>
        </w:trPr>
        <w:tc>
          <w:tcPr>
            <w:tcW w:w="2282" w:type="dxa"/>
            <w:tcBorders>
              <w:left w:val="nil"/>
              <w:bottom w:val="nil"/>
              <w:right w:val="nil"/>
            </w:tcBorders>
            <w:shd w:val="clear" w:color="auto" w:fill="auto"/>
            <w:noWrap/>
            <w:hideMark/>
          </w:tcPr>
          <w:p w:rsidR="001F25B1" w:rsidRPr="000E170A" w:rsidRDefault="001F25B1" w:rsidP="00727674">
            <w:pPr>
              <w:pStyle w:val="Table"/>
            </w:pPr>
          </w:p>
        </w:tc>
        <w:tc>
          <w:tcPr>
            <w:tcW w:w="1085" w:type="dxa"/>
            <w:tcBorders>
              <w:left w:val="nil"/>
              <w:bottom w:val="nil"/>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3</w:t>
            </w:r>
          </w:p>
        </w:tc>
        <w:tc>
          <w:tcPr>
            <w:tcW w:w="1489" w:type="dxa"/>
            <w:tcBorders>
              <w:left w:val="nil"/>
              <w:bottom w:val="nil"/>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5 (2.1)</w:t>
            </w:r>
          </w:p>
        </w:tc>
        <w:tc>
          <w:tcPr>
            <w:tcW w:w="1915" w:type="dxa"/>
            <w:tcBorders>
              <w:left w:val="nil"/>
              <w:bottom w:val="nil"/>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1 (1.8)</w:t>
            </w:r>
          </w:p>
        </w:tc>
        <w:tc>
          <w:tcPr>
            <w:tcW w:w="2267" w:type="dxa"/>
            <w:tcBorders>
              <w:left w:val="nil"/>
              <w:bottom w:val="nil"/>
              <w:right w:val="nil"/>
            </w:tcBorders>
            <w:shd w:val="clear" w:color="auto" w:fill="auto"/>
            <w:noWrap/>
            <w:hideMark/>
          </w:tcPr>
          <w:p w:rsidR="001F25B1" w:rsidRPr="006C3D6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sidRPr="006C3D61">
              <w:rPr>
                <w:rFonts w:eastAsia="Calibri" w:cs="Arial"/>
                <w:color w:val="000000"/>
                <w:sz w:val="22"/>
                <w:lang w:eastAsia="en-AU"/>
              </w:rPr>
              <w:t>-0.18 (-0.61 to 0.25)</w:t>
            </w:r>
          </w:p>
        </w:tc>
        <w:tc>
          <w:tcPr>
            <w:tcW w:w="938" w:type="dxa"/>
            <w:tcBorders>
              <w:left w:val="nil"/>
              <w:bottom w:val="nil"/>
              <w:right w:val="nil"/>
            </w:tcBorders>
            <w:shd w:val="clear" w:color="auto" w:fill="auto"/>
            <w:noWrap/>
            <w:hideMark/>
          </w:tcPr>
          <w:p w:rsidR="001F25B1" w:rsidRPr="006C3D6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sidRPr="006C3D61">
              <w:rPr>
                <w:rFonts w:eastAsia="Calibri" w:cs="Arial"/>
                <w:color w:val="000000"/>
                <w:sz w:val="22"/>
                <w:lang w:eastAsia="en-AU"/>
              </w:rPr>
              <w:t>0.4</w:t>
            </w:r>
            <w:r>
              <w:rPr>
                <w:rFonts w:eastAsia="Calibri" w:cs="Arial"/>
                <w:color w:val="000000"/>
                <w:sz w:val="22"/>
                <w:lang w:eastAsia="en-AU"/>
              </w:rPr>
              <w:t>17</w:t>
            </w:r>
          </w:p>
        </w:tc>
      </w:tr>
      <w:tr w:rsidR="001F25B1" w:rsidRPr="000E170A" w:rsidTr="001F25B1">
        <w:trPr>
          <w:trHeight w:val="285"/>
        </w:trPr>
        <w:tc>
          <w:tcPr>
            <w:tcW w:w="2282" w:type="dxa"/>
            <w:tcBorders>
              <w:left w:val="nil"/>
              <w:bottom w:val="dashed" w:sz="4" w:space="0" w:color="auto"/>
              <w:right w:val="nil"/>
            </w:tcBorders>
            <w:shd w:val="clear" w:color="auto" w:fill="auto"/>
            <w:noWrap/>
            <w:hideMark/>
          </w:tcPr>
          <w:p w:rsidR="001F25B1" w:rsidRPr="000E170A" w:rsidRDefault="001F25B1" w:rsidP="00727674">
            <w:pPr>
              <w:pStyle w:val="Table"/>
            </w:pPr>
          </w:p>
        </w:tc>
        <w:tc>
          <w:tcPr>
            <w:tcW w:w="1085" w:type="dxa"/>
            <w:tcBorders>
              <w:left w:val="nil"/>
              <w:bottom w:val="dashed" w:sz="4" w:space="0" w:color="auto"/>
              <w:right w:val="nil"/>
            </w:tcBorders>
            <w:shd w:val="clear" w:color="auto" w:fill="auto"/>
            <w:noWrap/>
            <w:hideMark/>
          </w:tcPr>
          <w:p w:rsidR="001F25B1" w:rsidRDefault="001F25B1"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4</w:t>
            </w:r>
          </w:p>
        </w:tc>
        <w:tc>
          <w:tcPr>
            <w:tcW w:w="1489" w:type="dxa"/>
            <w:tcBorders>
              <w:left w:val="nil"/>
              <w:bottom w:val="dashed" w:sz="4" w:space="0" w:color="auto"/>
              <w:right w:val="nil"/>
            </w:tcBorders>
            <w:shd w:val="clear" w:color="auto" w:fill="auto"/>
            <w:noWrap/>
            <w:hideMark/>
          </w:tcPr>
          <w:p w:rsidR="001F25B1" w:rsidRDefault="001F25B1"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6 (2.2)</w:t>
            </w:r>
          </w:p>
        </w:tc>
        <w:tc>
          <w:tcPr>
            <w:tcW w:w="1915" w:type="dxa"/>
            <w:tcBorders>
              <w:left w:val="nil"/>
              <w:bottom w:val="dashed" w:sz="4" w:space="0" w:color="auto"/>
              <w:right w:val="nil"/>
            </w:tcBorders>
            <w:shd w:val="clear" w:color="auto" w:fill="auto"/>
            <w:noWrap/>
            <w:hideMark/>
          </w:tcPr>
          <w:p w:rsidR="001F25B1" w:rsidRDefault="001F25B1"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0 (1.5)</w:t>
            </w:r>
          </w:p>
        </w:tc>
        <w:tc>
          <w:tcPr>
            <w:tcW w:w="2267" w:type="dxa"/>
            <w:tcBorders>
              <w:left w:val="nil"/>
              <w:bottom w:val="dashed" w:sz="4" w:space="0" w:color="auto"/>
              <w:right w:val="nil"/>
            </w:tcBorders>
            <w:shd w:val="clear" w:color="auto" w:fill="auto"/>
            <w:noWrap/>
            <w:hideMark/>
          </w:tcPr>
          <w:p w:rsidR="001F25B1" w:rsidRPr="006C3D61" w:rsidRDefault="001F25B1" w:rsidP="00727674">
            <w:pPr>
              <w:tabs>
                <w:tab w:val="decimal" w:pos="175"/>
              </w:tabs>
              <w:autoSpaceDE w:val="0"/>
              <w:autoSpaceDN w:val="0"/>
              <w:adjustRightInd w:val="0"/>
              <w:spacing w:after="0" w:line="240" w:lineRule="auto"/>
              <w:rPr>
                <w:rFonts w:eastAsia="Calibri" w:cs="Arial"/>
                <w:color w:val="000000"/>
                <w:sz w:val="22"/>
                <w:lang w:eastAsia="en-AU"/>
              </w:rPr>
            </w:pPr>
            <w:r w:rsidRPr="006C3D61">
              <w:rPr>
                <w:rFonts w:eastAsia="Calibri" w:cs="Arial"/>
                <w:color w:val="000000"/>
                <w:sz w:val="22"/>
                <w:lang w:eastAsia="en-AU"/>
              </w:rPr>
              <w:t>-0.24 (-0.75 to 0.27)</w:t>
            </w:r>
          </w:p>
        </w:tc>
        <w:tc>
          <w:tcPr>
            <w:tcW w:w="938" w:type="dxa"/>
            <w:tcBorders>
              <w:left w:val="nil"/>
              <w:bottom w:val="dashed" w:sz="4" w:space="0" w:color="auto"/>
              <w:right w:val="nil"/>
            </w:tcBorders>
            <w:shd w:val="clear" w:color="auto" w:fill="auto"/>
            <w:noWrap/>
            <w:hideMark/>
          </w:tcPr>
          <w:p w:rsidR="001F25B1" w:rsidRPr="006C3D61" w:rsidRDefault="001F25B1" w:rsidP="00727674">
            <w:pPr>
              <w:tabs>
                <w:tab w:val="decimal" w:pos="204"/>
              </w:tabs>
              <w:autoSpaceDE w:val="0"/>
              <w:autoSpaceDN w:val="0"/>
              <w:adjustRightInd w:val="0"/>
              <w:spacing w:after="0" w:line="240" w:lineRule="auto"/>
              <w:rPr>
                <w:rFonts w:eastAsia="Calibri" w:cs="Arial"/>
                <w:color w:val="000000"/>
                <w:sz w:val="22"/>
                <w:lang w:eastAsia="en-AU"/>
              </w:rPr>
            </w:pPr>
            <w:r w:rsidRPr="006C3D61">
              <w:rPr>
                <w:rFonts w:eastAsia="Calibri" w:cs="Arial"/>
                <w:color w:val="000000"/>
                <w:sz w:val="22"/>
                <w:lang w:eastAsia="en-AU"/>
              </w:rPr>
              <w:t>0.3</w:t>
            </w:r>
            <w:r>
              <w:rPr>
                <w:rFonts w:eastAsia="Calibri" w:cs="Arial"/>
                <w:color w:val="000000"/>
                <w:sz w:val="22"/>
                <w:lang w:eastAsia="en-AU"/>
              </w:rPr>
              <w:t>58</w:t>
            </w:r>
          </w:p>
        </w:tc>
      </w:tr>
      <w:tr w:rsidR="00BC64F4" w:rsidRPr="000E170A" w:rsidTr="00727674">
        <w:trPr>
          <w:trHeight w:val="285"/>
        </w:trPr>
        <w:tc>
          <w:tcPr>
            <w:tcW w:w="2282" w:type="dxa"/>
            <w:tcBorders>
              <w:top w:val="dashed" w:sz="4" w:space="0" w:color="auto"/>
              <w:left w:val="nil"/>
              <w:bottom w:val="nil"/>
              <w:right w:val="nil"/>
            </w:tcBorders>
            <w:shd w:val="clear" w:color="auto" w:fill="auto"/>
            <w:noWrap/>
            <w:hideMark/>
          </w:tcPr>
          <w:p w:rsidR="00BC64F4" w:rsidRPr="000E170A" w:rsidRDefault="00BC64F4" w:rsidP="00727674">
            <w:pPr>
              <w:pStyle w:val="Table"/>
            </w:pPr>
            <w:r w:rsidRPr="000E170A">
              <w:t>Change in JSW</w:t>
            </w:r>
          </w:p>
        </w:tc>
        <w:tc>
          <w:tcPr>
            <w:tcW w:w="1085" w:type="dxa"/>
            <w:tcBorders>
              <w:top w:val="dashed" w:sz="4" w:space="0" w:color="auto"/>
              <w:left w:val="nil"/>
              <w:bottom w:val="nil"/>
              <w:right w:val="nil"/>
            </w:tcBorders>
            <w:shd w:val="clear" w:color="auto" w:fill="auto"/>
            <w:noWrap/>
            <w:hideMark/>
          </w:tcPr>
          <w:p w:rsidR="00BC64F4" w:rsidRDefault="00BC64F4"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1</w:t>
            </w:r>
          </w:p>
        </w:tc>
        <w:tc>
          <w:tcPr>
            <w:tcW w:w="1489" w:type="dxa"/>
            <w:tcBorders>
              <w:top w:val="dashed" w:sz="4" w:space="0" w:color="auto"/>
              <w:left w:val="nil"/>
              <w:bottom w:val="nil"/>
              <w:right w:val="nil"/>
            </w:tcBorders>
            <w:shd w:val="clear" w:color="auto" w:fill="auto"/>
            <w:noWrap/>
            <w:hideMark/>
          </w:tcPr>
          <w:p w:rsidR="00BC64F4" w:rsidRDefault="00BC64F4"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15 (0.63)</w:t>
            </w:r>
          </w:p>
        </w:tc>
        <w:tc>
          <w:tcPr>
            <w:tcW w:w="1915" w:type="dxa"/>
            <w:tcBorders>
              <w:top w:val="dashed" w:sz="4" w:space="0" w:color="auto"/>
              <w:left w:val="nil"/>
              <w:bottom w:val="nil"/>
              <w:right w:val="nil"/>
            </w:tcBorders>
            <w:shd w:val="clear" w:color="auto" w:fill="auto"/>
            <w:noWrap/>
            <w:hideMark/>
          </w:tcPr>
          <w:p w:rsidR="00BC64F4" w:rsidRDefault="00BC64F4"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09 (0.4)</w:t>
            </w:r>
          </w:p>
        </w:tc>
        <w:tc>
          <w:tcPr>
            <w:tcW w:w="2267" w:type="dxa"/>
            <w:tcBorders>
              <w:top w:val="dashed" w:sz="4" w:space="0" w:color="auto"/>
              <w:left w:val="nil"/>
              <w:bottom w:val="nil"/>
              <w:right w:val="nil"/>
            </w:tcBorders>
            <w:shd w:val="clear" w:color="auto" w:fill="auto"/>
            <w:noWrap/>
            <w:hideMark/>
          </w:tcPr>
          <w:p w:rsidR="00BC64F4" w:rsidRDefault="00BC64F4"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13 (-0.11 to 0.38)</w:t>
            </w:r>
          </w:p>
        </w:tc>
        <w:tc>
          <w:tcPr>
            <w:tcW w:w="938" w:type="dxa"/>
            <w:tcBorders>
              <w:top w:val="dashed" w:sz="4" w:space="0" w:color="auto"/>
              <w:left w:val="nil"/>
              <w:bottom w:val="nil"/>
              <w:right w:val="nil"/>
            </w:tcBorders>
            <w:shd w:val="clear" w:color="auto" w:fill="auto"/>
            <w:noWrap/>
            <w:hideMark/>
          </w:tcPr>
          <w:p w:rsidR="00BC64F4" w:rsidRDefault="00BC64F4"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292</w:t>
            </w:r>
          </w:p>
        </w:tc>
      </w:tr>
      <w:tr w:rsidR="00BC64F4" w:rsidRPr="000E170A" w:rsidTr="00727674">
        <w:trPr>
          <w:trHeight w:val="285"/>
        </w:trPr>
        <w:tc>
          <w:tcPr>
            <w:tcW w:w="2282" w:type="dxa"/>
            <w:tcBorders>
              <w:top w:val="nil"/>
              <w:left w:val="nil"/>
              <w:bottom w:val="nil"/>
              <w:right w:val="nil"/>
            </w:tcBorders>
            <w:shd w:val="clear" w:color="auto" w:fill="auto"/>
            <w:noWrap/>
            <w:hideMark/>
          </w:tcPr>
          <w:p w:rsidR="00BC64F4" w:rsidRPr="000E170A" w:rsidRDefault="00BC64F4" w:rsidP="00727674">
            <w:pPr>
              <w:pStyle w:val="Table"/>
            </w:pPr>
          </w:p>
        </w:tc>
        <w:tc>
          <w:tcPr>
            <w:tcW w:w="1085" w:type="dxa"/>
            <w:tcBorders>
              <w:top w:val="nil"/>
              <w:left w:val="nil"/>
              <w:bottom w:val="nil"/>
              <w:right w:val="nil"/>
            </w:tcBorders>
            <w:shd w:val="clear" w:color="auto" w:fill="auto"/>
            <w:noWrap/>
            <w:hideMark/>
          </w:tcPr>
          <w:p w:rsidR="00BC64F4" w:rsidRDefault="00BC64F4"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2</w:t>
            </w:r>
          </w:p>
        </w:tc>
        <w:tc>
          <w:tcPr>
            <w:tcW w:w="1489" w:type="dxa"/>
            <w:tcBorders>
              <w:top w:val="nil"/>
              <w:left w:val="nil"/>
              <w:bottom w:val="nil"/>
              <w:right w:val="nil"/>
            </w:tcBorders>
            <w:shd w:val="clear" w:color="auto" w:fill="auto"/>
            <w:noWrap/>
            <w:hideMark/>
          </w:tcPr>
          <w:p w:rsidR="00BC64F4" w:rsidRDefault="00BC64F4"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5 (0.73)</w:t>
            </w:r>
          </w:p>
        </w:tc>
        <w:tc>
          <w:tcPr>
            <w:tcW w:w="1915" w:type="dxa"/>
            <w:tcBorders>
              <w:top w:val="nil"/>
              <w:left w:val="nil"/>
              <w:bottom w:val="nil"/>
              <w:right w:val="nil"/>
            </w:tcBorders>
            <w:shd w:val="clear" w:color="auto" w:fill="auto"/>
            <w:noWrap/>
            <w:hideMark/>
          </w:tcPr>
          <w:p w:rsidR="00BC64F4" w:rsidRDefault="00BC64F4"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12 (0.52)</w:t>
            </w:r>
          </w:p>
        </w:tc>
        <w:tc>
          <w:tcPr>
            <w:tcW w:w="2267" w:type="dxa"/>
            <w:tcBorders>
              <w:top w:val="nil"/>
              <w:left w:val="nil"/>
              <w:bottom w:val="nil"/>
              <w:right w:val="nil"/>
            </w:tcBorders>
            <w:shd w:val="clear" w:color="auto" w:fill="auto"/>
            <w:noWrap/>
            <w:hideMark/>
          </w:tcPr>
          <w:p w:rsidR="00BC64F4" w:rsidRDefault="00BC64F4"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20 (-0.07 to 0.48)</w:t>
            </w:r>
          </w:p>
        </w:tc>
        <w:tc>
          <w:tcPr>
            <w:tcW w:w="938" w:type="dxa"/>
            <w:tcBorders>
              <w:top w:val="nil"/>
              <w:left w:val="nil"/>
              <w:bottom w:val="nil"/>
              <w:right w:val="nil"/>
            </w:tcBorders>
            <w:shd w:val="clear" w:color="auto" w:fill="auto"/>
            <w:noWrap/>
            <w:hideMark/>
          </w:tcPr>
          <w:p w:rsidR="00BC64F4" w:rsidRDefault="00BC64F4"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144</w:t>
            </w:r>
          </w:p>
        </w:tc>
      </w:tr>
      <w:tr w:rsidR="00BC64F4" w:rsidRPr="000E170A" w:rsidTr="00727674">
        <w:trPr>
          <w:trHeight w:val="285"/>
        </w:trPr>
        <w:tc>
          <w:tcPr>
            <w:tcW w:w="2282" w:type="dxa"/>
            <w:tcBorders>
              <w:top w:val="nil"/>
              <w:left w:val="nil"/>
              <w:bottom w:val="nil"/>
              <w:right w:val="nil"/>
            </w:tcBorders>
            <w:shd w:val="clear" w:color="auto" w:fill="auto"/>
            <w:noWrap/>
            <w:hideMark/>
          </w:tcPr>
          <w:p w:rsidR="00BC64F4" w:rsidRPr="000E170A" w:rsidRDefault="00BC64F4" w:rsidP="00727674">
            <w:pPr>
              <w:pStyle w:val="Table"/>
            </w:pPr>
          </w:p>
        </w:tc>
        <w:tc>
          <w:tcPr>
            <w:tcW w:w="1085" w:type="dxa"/>
            <w:tcBorders>
              <w:top w:val="nil"/>
              <w:left w:val="nil"/>
              <w:bottom w:val="nil"/>
              <w:right w:val="nil"/>
            </w:tcBorders>
            <w:shd w:val="clear" w:color="auto" w:fill="auto"/>
            <w:noWrap/>
            <w:hideMark/>
          </w:tcPr>
          <w:p w:rsidR="00BC64F4" w:rsidRDefault="00BC64F4"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3</w:t>
            </w:r>
          </w:p>
        </w:tc>
        <w:tc>
          <w:tcPr>
            <w:tcW w:w="1489" w:type="dxa"/>
            <w:tcBorders>
              <w:top w:val="nil"/>
              <w:left w:val="nil"/>
              <w:bottom w:val="nil"/>
              <w:right w:val="nil"/>
            </w:tcBorders>
            <w:shd w:val="clear" w:color="auto" w:fill="auto"/>
            <w:noWrap/>
            <w:hideMark/>
          </w:tcPr>
          <w:p w:rsidR="00BC64F4" w:rsidRDefault="00BC64F4"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50 (0.78)</w:t>
            </w:r>
          </w:p>
        </w:tc>
        <w:tc>
          <w:tcPr>
            <w:tcW w:w="1915" w:type="dxa"/>
            <w:tcBorders>
              <w:top w:val="nil"/>
              <w:left w:val="nil"/>
              <w:bottom w:val="nil"/>
              <w:right w:val="nil"/>
            </w:tcBorders>
            <w:shd w:val="clear" w:color="auto" w:fill="auto"/>
            <w:noWrap/>
            <w:hideMark/>
          </w:tcPr>
          <w:p w:rsidR="00BC64F4" w:rsidRDefault="00BC64F4"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24 (0.61)</w:t>
            </w:r>
          </w:p>
        </w:tc>
        <w:tc>
          <w:tcPr>
            <w:tcW w:w="2267" w:type="dxa"/>
            <w:tcBorders>
              <w:top w:val="nil"/>
              <w:left w:val="nil"/>
              <w:bottom w:val="nil"/>
              <w:right w:val="nil"/>
            </w:tcBorders>
            <w:shd w:val="clear" w:color="auto" w:fill="auto"/>
            <w:noWrap/>
            <w:hideMark/>
          </w:tcPr>
          <w:p w:rsidR="00BC64F4" w:rsidRDefault="00BC64F4"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28 (-0.04 to 0.59)</w:t>
            </w:r>
          </w:p>
        </w:tc>
        <w:tc>
          <w:tcPr>
            <w:tcW w:w="938" w:type="dxa"/>
            <w:tcBorders>
              <w:top w:val="nil"/>
              <w:left w:val="nil"/>
              <w:bottom w:val="nil"/>
              <w:right w:val="nil"/>
            </w:tcBorders>
            <w:shd w:val="clear" w:color="auto" w:fill="auto"/>
            <w:noWrap/>
            <w:hideMark/>
          </w:tcPr>
          <w:p w:rsidR="00BC64F4" w:rsidRDefault="00BC64F4"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083</w:t>
            </w:r>
          </w:p>
        </w:tc>
      </w:tr>
      <w:tr w:rsidR="00BC64F4" w:rsidRPr="000E170A" w:rsidTr="00727674">
        <w:trPr>
          <w:trHeight w:val="285"/>
        </w:trPr>
        <w:tc>
          <w:tcPr>
            <w:tcW w:w="2282" w:type="dxa"/>
            <w:tcBorders>
              <w:top w:val="nil"/>
              <w:left w:val="nil"/>
              <w:bottom w:val="dashed" w:sz="4" w:space="0" w:color="auto"/>
              <w:right w:val="nil"/>
            </w:tcBorders>
            <w:shd w:val="clear" w:color="auto" w:fill="auto"/>
            <w:noWrap/>
            <w:hideMark/>
          </w:tcPr>
          <w:p w:rsidR="00BC64F4" w:rsidRPr="000E170A" w:rsidRDefault="00BC64F4" w:rsidP="00727674">
            <w:pPr>
              <w:pStyle w:val="Table"/>
            </w:pPr>
          </w:p>
        </w:tc>
        <w:tc>
          <w:tcPr>
            <w:tcW w:w="1085" w:type="dxa"/>
            <w:tcBorders>
              <w:top w:val="nil"/>
              <w:left w:val="nil"/>
              <w:bottom w:val="dashed" w:sz="4" w:space="0" w:color="auto"/>
              <w:right w:val="nil"/>
            </w:tcBorders>
            <w:shd w:val="clear" w:color="auto" w:fill="auto"/>
            <w:noWrap/>
            <w:hideMark/>
          </w:tcPr>
          <w:p w:rsidR="00BC64F4" w:rsidRDefault="00BC64F4" w:rsidP="00727674">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4</w:t>
            </w:r>
          </w:p>
        </w:tc>
        <w:tc>
          <w:tcPr>
            <w:tcW w:w="1489" w:type="dxa"/>
            <w:tcBorders>
              <w:top w:val="nil"/>
              <w:left w:val="nil"/>
              <w:bottom w:val="dashed" w:sz="4" w:space="0" w:color="auto"/>
              <w:right w:val="nil"/>
            </w:tcBorders>
            <w:shd w:val="clear" w:color="auto" w:fill="auto"/>
            <w:noWrap/>
            <w:hideMark/>
          </w:tcPr>
          <w:p w:rsidR="00BC64F4" w:rsidRDefault="00BC64F4" w:rsidP="00727674">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51 (0.83)</w:t>
            </w:r>
          </w:p>
        </w:tc>
        <w:tc>
          <w:tcPr>
            <w:tcW w:w="1915" w:type="dxa"/>
            <w:tcBorders>
              <w:top w:val="nil"/>
              <w:left w:val="nil"/>
              <w:bottom w:val="dashed" w:sz="4" w:space="0" w:color="auto"/>
              <w:right w:val="nil"/>
            </w:tcBorders>
            <w:shd w:val="clear" w:color="auto" w:fill="auto"/>
            <w:noWrap/>
            <w:hideMark/>
          </w:tcPr>
          <w:p w:rsidR="00BC64F4" w:rsidRDefault="00BC64F4" w:rsidP="00727674">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29 (0.75)</w:t>
            </w:r>
          </w:p>
        </w:tc>
        <w:tc>
          <w:tcPr>
            <w:tcW w:w="2267" w:type="dxa"/>
            <w:tcBorders>
              <w:top w:val="nil"/>
              <w:left w:val="nil"/>
              <w:bottom w:val="dashed" w:sz="4" w:space="0" w:color="auto"/>
              <w:right w:val="nil"/>
            </w:tcBorders>
            <w:shd w:val="clear" w:color="auto" w:fill="auto"/>
            <w:noWrap/>
            <w:hideMark/>
          </w:tcPr>
          <w:p w:rsidR="00BC64F4" w:rsidRDefault="00BC64F4" w:rsidP="00727674">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5 (-0.01 to 0.70)</w:t>
            </w:r>
          </w:p>
        </w:tc>
        <w:tc>
          <w:tcPr>
            <w:tcW w:w="938" w:type="dxa"/>
            <w:tcBorders>
              <w:top w:val="nil"/>
              <w:left w:val="nil"/>
              <w:bottom w:val="dashed" w:sz="4" w:space="0" w:color="auto"/>
              <w:right w:val="nil"/>
            </w:tcBorders>
            <w:shd w:val="clear" w:color="auto" w:fill="auto"/>
            <w:noWrap/>
            <w:hideMark/>
          </w:tcPr>
          <w:p w:rsidR="00BC64F4" w:rsidRDefault="00BC64F4" w:rsidP="00727674">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057</w:t>
            </w:r>
          </w:p>
        </w:tc>
      </w:tr>
      <w:tr w:rsidR="001F25B1" w:rsidRPr="000E170A" w:rsidTr="0000676E">
        <w:trPr>
          <w:trHeight w:val="285"/>
        </w:trPr>
        <w:tc>
          <w:tcPr>
            <w:tcW w:w="2282" w:type="dxa"/>
            <w:tcBorders>
              <w:top w:val="nil"/>
              <w:left w:val="nil"/>
              <w:bottom w:val="nil"/>
              <w:right w:val="nil"/>
            </w:tcBorders>
            <w:shd w:val="clear" w:color="auto" w:fill="auto"/>
            <w:noWrap/>
            <w:hideMark/>
          </w:tcPr>
          <w:p w:rsidR="001F25B1" w:rsidRPr="000E170A" w:rsidRDefault="001F25B1" w:rsidP="0000676E">
            <w:pPr>
              <w:pStyle w:val="Table"/>
            </w:pPr>
            <w:r w:rsidRPr="000E170A">
              <w:t xml:space="preserve">Radiological </w:t>
            </w:r>
          </w:p>
        </w:tc>
        <w:tc>
          <w:tcPr>
            <w:tcW w:w="1085" w:type="dxa"/>
            <w:tcBorders>
              <w:top w:val="nil"/>
              <w:left w:val="nil"/>
              <w:bottom w:val="nil"/>
              <w:right w:val="nil"/>
            </w:tcBorders>
            <w:shd w:val="clear" w:color="auto" w:fill="auto"/>
            <w:noWrap/>
            <w:hideMark/>
          </w:tcPr>
          <w:p w:rsidR="001F25B1" w:rsidRDefault="001F25B1" w:rsidP="0000676E">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1</w:t>
            </w:r>
          </w:p>
        </w:tc>
        <w:tc>
          <w:tcPr>
            <w:tcW w:w="1489" w:type="dxa"/>
            <w:tcBorders>
              <w:top w:val="nil"/>
              <w:left w:val="nil"/>
              <w:bottom w:val="nil"/>
              <w:right w:val="nil"/>
            </w:tcBorders>
            <w:shd w:val="clear" w:color="auto" w:fill="auto"/>
            <w:noWrap/>
            <w:hideMark/>
          </w:tcPr>
          <w:p w:rsidR="001F25B1" w:rsidRDefault="001F25B1" w:rsidP="000B3513">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45 (18.7)</w:t>
            </w:r>
          </w:p>
        </w:tc>
        <w:tc>
          <w:tcPr>
            <w:tcW w:w="1915" w:type="dxa"/>
            <w:tcBorders>
              <w:top w:val="nil"/>
              <w:left w:val="nil"/>
              <w:bottom w:val="nil"/>
              <w:right w:val="nil"/>
            </w:tcBorders>
            <w:shd w:val="clear" w:color="auto" w:fill="auto"/>
            <w:noWrap/>
            <w:hideMark/>
          </w:tcPr>
          <w:p w:rsidR="001F25B1" w:rsidRDefault="001F25B1" w:rsidP="000B3513">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6 (12.0)</w:t>
            </w:r>
          </w:p>
        </w:tc>
        <w:tc>
          <w:tcPr>
            <w:tcW w:w="2267" w:type="dxa"/>
            <w:tcBorders>
              <w:top w:val="nil"/>
              <w:left w:val="nil"/>
              <w:bottom w:val="nil"/>
              <w:right w:val="nil"/>
            </w:tcBorders>
            <w:shd w:val="clear" w:color="auto" w:fill="auto"/>
            <w:noWrap/>
            <w:hideMark/>
          </w:tcPr>
          <w:p w:rsidR="001F25B1" w:rsidRDefault="001F25B1" w:rsidP="000B3513">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59 (0.30 to 1.13)</w:t>
            </w:r>
          </w:p>
        </w:tc>
        <w:tc>
          <w:tcPr>
            <w:tcW w:w="938" w:type="dxa"/>
            <w:tcBorders>
              <w:top w:val="nil"/>
              <w:left w:val="nil"/>
              <w:bottom w:val="nil"/>
              <w:right w:val="nil"/>
            </w:tcBorders>
            <w:shd w:val="clear" w:color="auto" w:fill="auto"/>
            <w:noWrap/>
            <w:hideMark/>
          </w:tcPr>
          <w:p w:rsidR="001F25B1" w:rsidRDefault="001F25B1" w:rsidP="000B3513">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111</w:t>
            </w:r>
          </w:p>
        </w:tc>
      </w:tr>
      <w:tr w:rsidR="001F25B1" w:rsidRPr="000E170A" w:rsidTr="0000676E">
        <w:trPr>
          <w:trHeight w:val="285"/>
        </w:trPr>
        <w:tc>
          <w:tcPr>
            <w:tcW w:w="2282" w:type="dxa"/>
            <w:tcBorders>
              <w:top w:val="nil"/>
              <w:left w:val="nil"/>
              <w:bottom w:val="nil"/>
              <w:right w:val="nil"/>
            </w:tcBorders>
            <w:shd w:val="clear" w:color="auto" w:fill="auto"/>
            <w:noWrap/>
            <w:hideMark/>
          </w:tcPr>
          <w:p w:rsidR="001F25B1" w:rsidRPr="000E170A" w:rsidRDefault="001F25B1" w:rsidP="0000676E">
            <w:pPr>
              <w:pStyle w:val="Table"/>
            </w:pPr>
            <w:r w:rsidRPr="000E170A">
              <w:t>progression</w:t>
            </w:r>
            <w:r>
              <w:t>(n (%))</w:t>
            </w:r>
          </w:p>
        </w:tc>
        <w:tc>
          <w:tcPr>
            <w:tcW w:w="1085" w:type="dxa"/>
            <w:tcBorders>
              <w:top w:val="nil"/>
              <w:left w:val="nil"/>
              <w:bottom w:val="nil"/>
              <w:right w:val="nil"/>
            </w:tcBorders>
            <w:shd w:val="clear" w:color="auto" w:fill="auto"/>
            <w:noWrap/>
            <w:hideMark/>
          </w:tcPr>
          <w:p w:rsidR="001F25B1" w:rsidRDefault="001F25B1" w:rsidP="0000676E">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2</w:t>
            </w:r>
          </w:p>
        </w:tc>
        <w:tc>
          <w:tcPr>
            <w:tcW w:w="1489" w:type="dxa"/>
            <w:tcBorders>
              <w:top w:val="nil"/>
              <w:left w:val="nil"/>
              <w:bottom w:val="nil"/>
              <w:right w:val="nil"/>
            </w:tcBorders>
            <w:shd w:val="clear" w:color="auto" w:fill="auto"/>
            <w:noWrap/>
            <w:hideMark/>
          </w:tcPr>
          <w:p w:rsidR="001F25B1" w:rsidRDefault="001F25B1" w:rsidP="000B3513">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70 (31.8)</w:t>
            </w:r>
          </w:p>
        </w:tc>
        <w:tc>
          <w:tcPr>
            <w:tcW w:w="1915" w:type="dxa"/>
            <w:tcBorders>
              <w:top w:val="nil"/>
              <w:left w:val="nil"/>
              <w:bottom w:val="nil"/>
              <w:right w:val="nil"/>
            </w:tcBorders>
            <w:shd w:val="clear" w:color="auto" w:fill="auto"/>
            <w:noWrap/>
            <w:hideMark/>
          </w:tcPr>
          <w:p w:rsidR="001F25B1" w:rsidRDefault="001F25B1" w:rsidP="000B3513">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1 (21.6)</w:t>
            </w:r>
          </w:p>
        </w:tc>
        <w:tc>
          <w:tcPr>
            <w:tcW w:w="2267" w:type="dxa"/>
            <w:tcBorders>
              <w:top w:val="nil"/>
              <w:left w:val="nil"/>
              <w:bottom w:val="nil"/>
              <w:right w:val="nil"/>
            </w:tcBorders>
            <w:shd w:val="clear" w:color="auto" w:fill="auto"/>
            <w:noWrap/>
            <w:hideMark/>
          </w:tcPr>
          <w:p w:rsidR="001F25B1" w:rsidRDefault="001F25B1" w:rsidP="000B3513">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61 (0.36 to 1.03)</w:t>
            </w:r>
          </w:p>
        </w:tc>
        <w:tc>
          <w:tcPr>
            <w:tcW w:w="938" w:type="dxa"/>
            <w:tcBorders>
              <w:top w:val="nil"/>
              <w:left w:val="nil"/>
              <w:bottom w:val="nil"/>
              <w:right w:val="nil"/>
            </w:tcBorders>
            <w:shd w:val="clear" w:color="auto" w:fill="auto"/>
            <w:noWrap/>
            <w:hideMark/>
          </w:tcPr>
          <w:p w:rsidR="001F25B1" w:rsidRDefault="001F25B1" w:rsidP="000B3513">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063</w:t>
            </w:r>
          </w:p>
        </w:tc>
      </w:tr>
      <w:tr w:rsidR="001F25B1" w:rsidRPr="000E170A" w:rsidTr="0000676E">
        <w:trPr>
          <w:trHeight w:val="300"/>
        </w:trPr>
        <w:tc>
          <w:tcPr>
            <w:tcW w:w="2282" w:type="dxa"/>
            <w:tcBorders>
              <w:top w:val="nil"/>
              <w:left w:val="nil"/>
              <w:bottom w:val="nil"/>
              <w:right w:val="nil"/>
            </w:tcBorders>
            <w:shd w:val="clear" w:color="auto" w:fill="auto"/>
            <w:noWrap/>
            <w:hideMark/>
          </w:tcPr>
          <w:p w:rsidR="001F25B1" w:rsidRPr="000E170A" w:rsidRDefault="001F25B1" w:rsidP="0000676E">
            <w:pPr>
              <w:pStyle w:val="Table"/>
            </w:pPr>
          </w:p>
        </w:tc>
        <w:tc>
          <w:tcPr>
            <w:tcW w:w="1085" w:type="dxa"/>
            <w:tcBorders>
              <w:top w:val="nil"/>
              <w:left w:val="nil"/>
              <w:bottom w:val="nil"/>
              <w:right w:val="nil"/>
            </w:tcBorders>
            <w:shd w:val="clear" w:color="auto" w:fill="auto"/>
            <w:noWrap/>
            <w:hideMark/>
          </w:tcPr>
          <w:p w:rsidR="001F25B1" w:rsidRDefault="001F25B1" w:rsidP="0000676E">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3</w:t>
            </w:r>
          </w:p>
        </w:tc>
        <w:tc>
          <w:tcPr>
            <w:tcW w:w="1489" w:type="dxa"/>
            <w:tcBorders>
              <w:top w:val="nil"/>
              <w:left w:val="nil"/>
              <w:bottom w:val="nil"/>
              <w:right w:val="nil"/>
            </w:tcBorders>
            <w:shd w:val="clear" w:color="auto" w:fill="auto"/>
            <w:noWrap/>
            <w:hideMark/>
          </w:tcPr>
          <w:p w:rsidR="001F25B1" w:rsidRDefault="001F25B1" w:rsidP="000B3513">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82 (39.2)</w:t>
            </w:r>
          </w:p>
        </w:tc>
        <w:tc>
          <w:tcPr>
            <w:tcW w:w="1915" w:type="dxa"/>
            <w:tcBorders>
              <w:top w:val="nil"/>
              <w:left w:val="nil"/>
              <w:bottom w:val="nil"/>
              <w:right w:val="nil"/>
            </w:tcBorders>
            <w:shd w:val="clear" w:color="auto" w:fill="auto"/>
            <w:noWrap/>
            <w:hideMark/>
          </w:tcPr>
          <w:p w:rsidR="001F25B1" w:rsidRDefault="001F25B1" w:rsidP="000B3513">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1 (22.9)</w:t>
            </w:r>
          </w:p>
        </w:tc>
        <w:tc>
          <w:tcPr>
            <w:tcW w:w="2267" w:type="dxa"/>
            <w:tcBorders>
              <w:top w:val="nil"/>
              <w:left w:val="nil"/>
              <w:bottom w:val="nil"/>
              <w:right w:val="nil"/>
            </w:tcBorders>
            <w:shd w:val="clear" w:color="auto" w:fill="auto"/>
            <w:noWrap/>
            <w:hideMark/>
          </w:tcPr>
          <w:p w:rsidR="001F25B1" w:rsidRDefault="001F25B1" w:rsidP="000B3513">
            <w:pPr>
              <w:tabs>
                <w:tab w:val="decimal" w:pos="175"/>
              </w:tabs>
              <w:autoSpaceDE w:val="0"/>
              <w:autoSpaceDN w:val="0"/>
              <w:adjustRightInd w:val="0"/>
              <w:spacing w:after="0" w:line="240" w:lineRule="auto"/>
              <w:rPr>
                <w:rFonts w:eastAsia="Calibri" w:cs="Arial"/>
                <w:b/>
                <w:bCs/>
                <w:color w:val="000000"/>
                <w:sz w:val="22"/>
                <w:lang w:eastAsia="en-AU"/>
              </w:rPr>
            </w:pPr>
            <w:r>
              <w:rPr>
                <w:rFonts w:eastAsia="Calibri" w:cs="Arial"/>
                <w:b/>
                <w:bCs/>
                <w:color w:val="000000"/>
                <w:sz w:val="22"/>
                <w:lang w:eastAsia="en-AU"/>
              </w:rPr>
              <w:t>0.63 (0.41 to 0.98)</w:t>
            </w:r>
          </w:p>
        </w:tc>
        <w:tc>
          <w:tcPr>
            <w:tcW w:w="938" w:type="dxa"/>
            <w:tcBorders>
              <w:top w:val="nil"/>
              <w:left w:val="nil"/>
              <w:bottom w:val="nil"/>
              <w:right w:val="nil"/>
            </w:tcBorders>
            <w:shd w:val="clear" w:color="auto" w:fill="auto"/>
            <w:noWrap/>
            <w:hideMark/>
          </w:tcPr>
          <w:p w:rsidR="001F25B1" w:rsidRDefault="001F25B1" w:rsidP="000B3513">
            <w:pPr>
              <w:tabs>
                <w:tab w:val="decimal" w:pos="204"/>
              </w:tabs>
              <w:autoSpaceDE w:val="0"/>
              <w:autoSpaceDN w:val="0"/>
              <w:adjustRightInd w:val="0"/>
              <w:spacing w:after="0" w:line="240" w:lineRule="auto"/>
              <w:rPr>
                <w:rFonts w:eastAsia="Calibri" w:cs="Arial"/>
                <w:b/>
                <w:bCs/>
                <w:color w:val="000000"/>
                <w:sz w:val="22"/>
                <w:lang w:eastAsia="en-AU"/>
              </w:rPr>
            </w:pPr>
            <w:r>
              <w:rPr>
                <w:rFonts w:eastAsia="Calibri" w:cs="Arial"/>
                <w:b/>
                <w:bCs/>
                <w:color w:val="000000"/>
                <w:sz w:val="22"/>
                <w:lang w:eastAsia="en-AU"/>
              </w:rPr>
              <w:t>0.041</w:t>
            </w:r>
          </w:p>
        </w:tc>
      </w:tr>
      <w:tr w:rsidR="001F25B1" w:rsidRPr="000E170A" w:rsidTr="0000676E">
        <w:trPr>
          <w:trHeight w:val="285"/>
        </w:trPr>
        <w:tc>
          <w:tcPr>
            <w:tcW w:w="2282" w:type="dxa"/>
            <w:tcBorders>
              <w:top w:val="nil"/>
              <w:left w:val="nil"/>
              <w:bottom w:val="dashed" w:sz="4" w:space="0" w:color="auto"/>
              <w:right w:val="nil"/>
            </w:tcBorders>
            <w:shd w:val="clear" w:color="auto" w:fill="auto"/>
            <w:noWrap/>
            <w:hideMark/>
          </w:tcPr>
          <w:p w:rsidR="001F25B1" w:rsidRPr="000E170A" w:rsidRDefault="001F25B1" w:rsidP="0000676E">
            <w:pPr>
              <w:pStyle w:val="Table"/>
            </w:pPr>
          </w:p>
        </w:tc>
        <w:tc>
          <w:tcPr>
            <w:tcW w:w="1085" w:type="dxa"/>
            <w:tcBorders>
              <w:top w:val="nil"/>
              <w:left w:val="nil"/>
              <w:bottom w:val="dashed" w:sz="4" w:space="0" w:color="auto"/>
              <w:right w:val="nil"/>
            </w:tcBorders>
            <w:shd w:val="clear" w:color="auto" w:fill="auto"/>
            <w:noWrap/>
            <w:hideMark/>
          </w:tcPr>
          <w:p w:rsidR="001F25B1" w:rsidRDefault="001F25B1" w:rsidP="0000676E">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4</w:t>
            </w:r>
          </w:p>
        </w:tc>
        <w:tc>
          <w:tcPr>
            <w:tcW w:w="1489" w:type="dxa"/>
            <w:tcBorders>
              <w:top w:val="nil"/>
              <w:left w:val="nil"/>
              <w:bottom w:val="dashed" w:sz="4" w:space="0" w:color="auto"/>
              <w:right w:val="nil"/>
            </w:tcBorders>
            <w:shd w:val="clear" w:color="auto" w:fill="auto"/>
            <w:noWrap/>
            <w:hideMark/>
          </w:tcPr>
          <w:p w:rsidR="001F25B1" w:rsidRDefault="001F25B1" w:rsidP="000B3513">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82 (40.6)</w:t>
            </w:r>
          </w:p>
        </w:tc>
        <w:tc>
          <w:tcPr>
            <w:tcW w:w="1915" w:type="dxa"/>
            <w:tcBorders>
              <w:top w:val="nil"/>
              <w:left w:val="nil"/>
              <w:bottom w:val="dashed" w:sz="4" w:space="0" w:color="auto"/>
              <w:right w:val="nil"/>
            </w:tcBorders>
            <w:shd w:val="clear" w:color="auto" w:fill="auto"/>
            <w:noWrap/>
            <w:hideMark/>
          </w:tcPr>
          <w:p w:rsidR="001F25B1" w:rsidRDefault="001F25B1" w:rsidP="000B3513">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3 (28.3)</w:t>
            </w:r>
          </w:p>
        </w:tc>
        <w:tc>
          <w:tcPr>
            <w:tcW w:w="2267" w:type="dxa"/>
            <w:tcBorders>
              <w:top w:val="nil"/>
              <w:left w:val="nil"/>
              <w:bottom w:val="dashed" w:sz="4" w:space="0" w:color="auto"/>
              <w:right w:val="nil"/>
            </w:tcBorders>
            <w:shd w:val="clear" w:color="auto" w:fill="auto"/>
            <w:noWrap/>
            <w:hideMark/>
          </w:tcPr>
          <w:p w:rsidR="001F25B1" w:rsidRDefault="001F25B1" w:rsidP="000B3513">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66 (0.43 to 1.01)</w:t>
            </w:r>
          </w:p>
        </w:tc>
        <w:tc>
          <w:tcPr>
            <w:tcW w:w="938" w:type="dxa"/>
            <w:tcBorders>
              <w:top w:val="nil"/>
              <w:left w:val="nil"/>
              <w:bottom w:val="dashed" w:sz="4" w:space="0" w:color="auto"/>
              <w:right w:val="nil"/>
            </w:tcBorders>
            <w:shd w:val="clear" w:color="auto" w:fill="auto"/>
            <w:noWrap/>
            <w:hideMark/>
          </w:tcPr>
          <w:p w:rsidR="001F25B1" w:rsidRDefault="001F25B1" w:rsidP="000B3513">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057</w:t>
            </w:r>
          </w:p>
        </w:tc>
      </w:tr>
      <w:tr w:rsidR="001F25B1" w:rsidRPr="000E170A" w:rsidTr="0000676E">
        <w:trPr>
          <w:trHeight w:val="285"/>
        </w:trPr>
        <w:tc>
          <w:tcPr>
            <w:tcW w:w="2282" w:type="dxa"/>
            <w:tcBorders>
              <w:top w:val="nil"/>
              <w:left w:val="nil"/>
              <w:bottom w:val="nil"/>
              <w:right w:val="nil"/>
            </w:tcBorders>
            <w:shd w:val="clear" w:color="auto" w:fill="auto"/>
            <w:noWrap/>
            <w:hideMark/>
          </w:tcPr>
          <w:p w:rsidR="001F25B1" w:rsidRPr="000E170A" w:rsidRDefault="001F25B1" w:rsidP="0000676E">
            <w:pPr>
              <w:pStyle w:val="Table"/>
            </w:pPr>
            <w:r w:rsidRPr="000E170A">
              <w:t>Clinical progression</w:t>
            </w:r>
          </w:p>
        </w:tc>
        <w:tc>
          <w:tcPr>
            <w:tcW w:w="1085" w:type="dxa"/>
            <w:tcBorders>
              <w:top w:val="nil"/>
              <w:left w:val="nil"/>
              <w:bottom w:val="nil"/>
              <w:right w:val="nil"/>
            </w:tcBorders>
            <w:shd w:val="clear" w:color="auto" w:fill="auto"/>
            <w:noWrap/>
            <w:hideMark/>
          </w:tcPr>
          <w:p w:rsidR="001F25B1" w:rsidRDefault="001F25B1" w:rsidP="0000676E">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1</w:t>
            </w:r>
          </w:p>
        </w:tc>
        <w:tc>
          <w:tcPr>
            <w:tcW w:w="1489" w:type="dxa"/>
            <w:tcBorders>
              <w:top w:val="nil"/>
              <w:left w:val="nil"/>
              <w:bottom w:val="nil"/>
              <w:right w:val="nil"/>
            </w:tcBorders>
            <w:shd w:val="clear" w:color="auto" w:fill="auto"/>
            <w:noWrap/>
            <w:hideMark/>
          </w:tcPr>
          <w:p w:rsidR="001F25B1" w:rsidRDefault="001F25B1" w:rsidP="000B3513">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7 (25.0)</w:t>
            </w:r>
          </w:p>
        </w:tc>
        <w:tc>
          <w:tcPr>
            <w:tcW w:w="1915" w:type="dxa"/>
            <w:tcBorders>
              <w:top w:val="nil"/>
              <w:left w:val="nil"/>
              <w:bottom w:val="nil"/>
              <w:right w:val="nil"/>
            </w:tcBorders>
            <w:shd w:val="clear" w:color="auto" w:fill="auto"/>
            <w:noWrap/>
            <w:hideMark/>
          </w:tcPr>
          <w:p w:rsidR="001F25B1" w:rsidRDefault="001F25B1" w:rsidP="000B3513">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3 (6.0)</w:t>
            </w:r>
          </w:p>
        </w:tc>
        <w:tc>
          <w:tcPr>
            <w:tcW w:w="2267" w:type="dxa"/>
            <w:tcBorders>
              <w:top w:val="nil"/>
              <w:left w:val="nil"/>
              <w:bottom w:val="nil"/>
              <w:right w:val="nil"/>
            </w:tcBorders>
            <w:shd w:val="clear" w:color="auto" w:fill="auto"/>
            <w:noWrap/>
            <w:hideMark/>
          </w:tcPr>
          <w:p w:rsidR="001F25B1" w:rsidRDefault="001F25B1" w:rsidP="000B3513">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65 (0.25 to 1.72)</w:t>
            </w:r>
          </w:p>
        </w:tc>
        <w:tc>
          <w:tcPr>
            <w:tcW w:w="938" w:type="dxa"/>
            <w:tcBorders>
              <w:top w:val="nil"/>
              <w:left w:val="nil"/>
              <w:bottom w:val="nil"/>
              <w:right w:val="nil"/>
            </w:tcBorders>
            <w:shd w:val="clear" w:color="auto" w:fill="auto"/>
            <w:noWrap/>
            <w:hideMark/>
          </w:tcPr>
          <w:p w:rsidR="001F25B1" w:rsidRDefault="001F25B1" w:rsidP="000B3513">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85</w:t>
            </w:r>
          </w:p>
        </w:tc>
      </w:tr>
      <w:tr w:rsidR="001F25B1" w:rsidRPr="000E170A" w:rsidTr="0000676E">
        <w:trPr>
          <w:trHeight w:val="285"/>
        </w:trPr>
        <w:tc>
          <w:tcPr>
            <w:tcW w:w="2282" w:type="dxa"/>
            <w:tcBorders>
              <w:top w:val="nil"/>
              <w:left w:val="nil"/>
              <w:bottom w:val="nil"/>
              <w:right w:val="nil"/>
            </w:tcBorders>
            <w:shd w:val="clear" w:color="auto" w:fill="auto"/>
            <w:noWrap/>
            <w:hideMark/>
          </w:tcPr>
          <w:p w:rsidR="001F25B1" w:rsidRPr="000E170A" w:rsidRDefault="001F25B1" w:rsidP="0000676E">
            <w:pPr>
              <w:pStyle w:val="Table"/>
            </w:pPr>
            <w:r w:rsidRPr="000E170A">
              <w:t xml:space="preserve"> (%)</w:t>
            </w:r>
          </w:p>
        </w:tc>
        <w:tc>
          <w:tcPr>
            <w:tcW w:w="1085" w:type="dxa"/>
            <w:tcBorders>
              <w:top w:val="nil"/>
              <w:left w:val="nil"/>
              <w:bottom w:val="nil"/>
              <w:right w:val="nil"/>
            </w:tcBorders>
            <w:shd w:val="clear" w:color="auto" w:fill="auto"/>
            <w:noWrap/>
            <w:hideMark/>
          </w:tcPr>
          <w:p w:rsidR="001F25B1" w:rsidRDefault="001F25B1" w:rsidP="0000676E">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2</w:t>
            </w:r>
          </w:p>
        </w:tc>
        <w:tc>
          <w:tcPr>
            <w:tcW w:w="1489" w:type="dxa"/>
            <w:tcBorders>
              <w:top w:val="nil"/>
              <w:left w:val="nil"/>
              <w:bottom w:val="nil"/>
              <w:right w:val="nil"/>
            </w:tcBorders>
            <w:shd w:val="clear" w:color="auto" w:fill="auto"/>
            <w:noWrap/>
            <w:hideMark/>
          </w:tcPr>
          <w:p w:rsidR="001F25B1" w:rsidRDefault="001F25B1" w:rsidP="000B3513">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25 (11.6)</w:t>
            </w:r>
          </w:p>
        </w:tc>
        <w:tc>
          <w:tcPr>
            <w:tcW w:w="1915" w:type="dxa"/>
            <w:tcBorders>
              <w:top w:val="nil"/>
              <w:left w:val="nil"/>
              <w:bottom w:val="nil"/>
              <w:right w:val="nil"/>
            </w:tcBorders>
            <w:shd w:val="clear" w:color="auto" w:fill="auto"/>
            <w:noWrap/>
            <w:hideMark/>
          </w:tcPr>
          <w:p w:rsidR="001F25B1" w:rsidRDefault="001F25B1" w:rsidP="000B3513">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5 (9.8)</w:t>
            </w:r>
          </w:p>
        </w:tc>
        <w:tc>
          <w:tcPr>
            <w:tcW w:w="2267" w:type="dxa"/>
            <w:tcBorders>
              <w:top w:val="nil"/>
              <w:left w:val="nil"/>
              <w:bottom w:val="nil"/>
              <w:right w:val="nil"/>
            </w:tcBorders>
            <w:shd w:val="clear" w:color="auto" w:fill="auto"/>
            <w:noWrap/>
            <w:hideMark/>
          </w:tcPr>
          <w:p w:rsidR="001F25B1" w:rsidRDefault="001F25B1" w:rsidP="000B3513">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70 (0.34 to 1.44)</w:t>
            </w:r>
          </w:p>
        </w:tc>
        <w:tc>
          <w:tcPr>
            <w:tcW w:w="938" w:type="dxa"/>
            <w:tcBorders>
              <w:top w:val="nil"/>
              <w:left w:val="nil"/>
              <w:bottom w:val="nil"/>
              <w:right w:val="nil"/>
            </w:tcBorders>
            <w:shd w:val="clear" w:color="auto" w:fill="auto"/>
            <w:noWrap/>
            <w:hideMark/>
          </w:tcPr>
          <w:p w:rsidR="001F25B1" w:rsidRDefault="001F25B1" w:rsidP="000B3513">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28</w:t>
            </w:r>
          </w:p>
        </w:tc>
      </w:tr>
      <w:tr w:rsidR="001F25B1" w:rsidRPr="000E170A" w:rsidTr="0000676E">
        <w:trPr>
          <w:trHeight w:val="285"/>
        </w:trPr>
        <w:tc>
          <w:tcPr>
            <w:tcW w:w="2282" w:type="dxa"/>
            <w:tcBorders>
              <w:top w:val="nil"/>
              <w:left w:val="nil"/>
              <w:bottom w:val="nil"/>
              <w:right w:val="nil"/>
            </w:tcBorders>
            <w:shd w:val="clear" w:color="auto" w:fill="auto"/>
            <w:noWrap/>
            <w:hideMark/>
          </w:tcPr>
          <w:p w:rsidR="001F25B1" w:rsidRPr="000E170A" w:rsidRDefault="001F25B1" w:rsidP="0000676E">
            <w:pPr>
              <w:pStyle w:val="Table"/>
            </w:pPr>
          </w:p>
        </w:tc>
        <w:tc>
          <w:tcPr>
            <w:tcW w:w="1085" w:type="dxa"/>
            <w:tcBorders>
              <w:top w:val="nil"/>
              <w:left w:val="nil"/>
              <w:bottom w:val="nil"/>
              <w:right w:val="nil"/>
            </w:tcBorders>
            <w:shd w:val="clear" w:color="auto" w:fill="auto"/>
            <w:noWrap/>
            <w:hideMark/>
          </w:tcPr>
          <w:p w:rsidR="001F25B1" w:rsidRDefault="001F25B1" w:rsidP="0000676E">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3</w:t>
            </w:r>
          </w:p>
        </w:tc>
        <w:tc>
          <w:tcPr>
            <w:tcW w:w="1489" w:type="dxa"/>
            <w:tcBorders>
              <w:top w:val="nil"/>
              <w:left w:val="nil"/>
              <w:bottom w:val="nil"/>
              <w:right w:val="nil"/>
            </w:tcBorders>
            <w:shd w:val="clear" w:color="auto" w:fill="auto"/>
            <w:noWrap/>
            <w:hideMark/>
          </w:tcPr>
          <w:p w:rsidR="001F25B1" w:rsidRDefault="001F25B1" w:rsidP="000B3513">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39 (19.4)</w:t>
            </w:r>
          </w:p>
        </w:tc>
        <w:tc>
          <w:tcPr>
            <w:tcW w:w="1915" w:type="dxa"/>
            <w:tcBorders>
              <w:top w:val="nil"/>
              <w:left w:val="nil"/>
              <w:bottom w:val="nil"/>
              <w:right w:val="nil"/>
            </w:tcBorders>
            <w:shd w:val="clear" w:color="auto" w:fill="auto"/>
            <w:noWrap/>
            <w:hideMark/>
          </w:tcPr>
          <w:p w:rsidR="001F25B1" w:rsidRDefault="001F25B1" w:rsidP="000B3513">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6 (12.5)</w:t>
            </w:r>
          </w:p>
        </w:tc>
        <w:tc>
          <w:tcPr>
            <w:tcW w:w="2267" w:type="dxa"/>
            <w:tcBorders>
              <w:top w:val="nil"/>
              <w:left w:val="nil"/>
              <w:bottom w:val="nil"/>
              <w:right w:val="nil"/>
            </w:tcBorders>
            <w:shd w:val="clear" w:color="auto" w:fill="auto"/>
            <w:noWrap/>
            <w:hideMark/>
          </w:tcPr>
          <w:p w:rsidR="001F25B1" w:rsidRDefault="001F25B1" w:rsidP="000B3513">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75 (0.42 to 1.33)</w:t>
            </w:r>
          </w:p>
        </w:tc>
        <w:tc>
          <w:tcPr>
            <w:tcW w:w="938" w:type="dxa"/>
            <w:tcBorders>
              <w:top w:val="nil"/>
              <w:left w:val="nil"/>
              <w:bottom w:val="nil"/>
              <w:right w:val="nil"/>
            </w:tcBorders>
            <w:shd w:val="clear" w:color="auto" w:fill="auto"/>
            <w:noWrap/>
            <w:hideMark/>
          </w:tcPr>
          <w:p w:rsidR="001F25B1" w:rsidRDefault="001F25B1" w:rsidP="000B3513">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323</w:t>
            </w:r>
          </w:p>
        </w:tc>
      </w:tr>
      <w:tr w:rsidR="001F25B1" w:rsidRPr="000E170A" w:rsidTr="0000676E">
        <w:trPr>
          <w:trHeight w:val="285"/>
        </w:trPr>
        <w:tc>
          <w:tcPr>
            <w:tcW w:w="2282" w:type="dxa"/>
            <w:tcBorders>
              <w:top w:val="nil"/>
              <w:left w:val="nil"/>
              <w:bottom w:val="dashed" w:sz="4" w:space="0" w:color="auto"/>
              <w:right w:val="nil"/>
            </w:tcBorders>
            <w:shd w:val="clear" w:color="auto" w:fill="auto"/>
            <w:noWrap/>
            <w:hideMark/>
          </w:tcPr>
          <w:p w:rsidR="001F25B1" w:rsidRPr="000E170A" w:rsidRDefault="001F25B1" w:rsidP="0000676E">
            <w:pPr>
              <w:pStyle w:val="Table"/>
            </w:pPr>
          </w:p>
        </w:tc>
        <w:tc>
          <w:tcPr>
            <w:tcW w:w="1085" w:type="dxa"/>
            <w:tcBorders>
              <w:top w:val="nil"/>
              <w:left w:val="nil"/>
              <w:bottom w:val="dashed" w:sz="4" w:space="0" w:color="auto"/>
              <w:right w:val="nil"/>
            </w:tcBorders>
            <w:shd w:val="clear" w:color="auto" w:fill="auto"/>
            <w:noWrap/>
            <w:hideMark/>
          </w:tcPr>
          <w:p w:rsidR="001F25B1" w:rsidRDefault="001F25B1" w:rsidP="0000676E">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4</w:t>
            </w:r>
          </w:p>
        </w:tc>
        <w:tc>
          <w:tcPr>
            <w:tcW w:w="1489" w:type="dxa"/>
            <w:tcBorders>
              <w:top w:val="nil"/>
              <w:left w:val="nil"/>
              <w:bottom w:val="dashed" w:sz="4" w:space="0" w:color="auto"/>
              <w:right w:val="nil"/>
            </w:tcBorders>
            <w:shd w:val="clear" w:color="auto" w:fill="auto"/>
            <w:noWrap/>
            <w:hideMark/>
          </w:tcPr>
          <w:p w:rsidR="001F25B1" w:rsidRDefault="001F25B1" w:rsidP="000B3513">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41 (20.9)</w:t>
            </w:r>
          </w:p>
        </w:tc>
        <w:tc>
          <w:tcPr>
            <w:tcW w:w="1915" w:type="dxa"/>
            <w:tcBorders>
              <w:top w:val="nil"/>
              <w:left w:val="nil"/>
              <w:bottom w:val="dashed" w:sz="4" w:space="0" w:color="auto"/>
              <w:right w:val="nil"/>
            </w:tcBorders>
            <w:shd w:val="clear" w:color="auto" w:fill="auto"/>
            <w:noWrap/>
            <w:hideMark/>
          </w:tcPr>
          <w:p w:rsidR="001F25B1" w:rsidRDefault="001F25B1" w:rsidP="000B3513">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9 (19.6)</w:t>
            </w:r>
          </w:p>
        </w:tc>
        <w:tc>
          <w:tcPr>
            <w:tcW w:w="2267" w:type="dxa"/>
            <w:tcBorders>
              <w:top w:val="nil"/>
              <w:left w:val="nil"/>
              <w:bottom w:val="dashed" w:sz="4" w:space="0" w:color="auto"/>
              <w:right w:val="nil"/>
            </w:tcBorders>
            <w:shd w:val="clear" w:color="auto" w:fill="auto"/>
            <w:noWrap/>
            <w:hideMark/>
          </w:tcPr>
          <w:p w:rsidR="001F25B1" w:rsidRDefault="001F25B1" w:rsidP="000B3513">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80 (0.43 to 1.48)</w:t>
            </w:r>
          </w:p>
        </w:tc>
        <w:tc>
          <w:tcPr>
            <w:tcW w:w="938" w:type="dxa"/>
            <w:tcBorders>
              <w:top w:val="nil"/>
              <w:left w:val="nil"/>
              <w:bottom w:val="dashed" w:sz="4" w:space="0" w:color="auto"/>
              <w:right w:val="nil"/>
            </w:tcBorders>
            <w:shd w:val="clear" w:color="auto" w:fill="auto"/>
            <w:noWrap/>
            <w:hideMark/>
          </w:tcPr>
          <w:p w:rsidR="001F25B1" w:rsidRDefault="001F25B1" w:rsidP="000B3513">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474</w:t>
            </w:r>
          </w:p>
        </w:tc>
      </w:tr>
      <w:tr w:rsidR="001F25B1" w:rsidRPr="000E170A" w:rsidTr="0000676E">
        <w:trPr>
          <w:trHeight w:val="300"/>
        </w:trPr>
        <w:tc>
          <w:tcPr>
            <w:tcW w:w="2282" w:type="dxa"/>
            <w:tcBorders>
              <w:top w:val="nil"/>
              <w:left w:val="nil"/>
              <w:bottom w:val="single" w:sz="8" w:space="0" w:color="auto"/>
              <w:right w:val="nil"/>
            </w:tcBorders>
            <w:shd w:val="clear" w:color="auto" w:fill="auto"/>
            <w:noWrap/>
            <w:hideMark/>
          </w:tcPr>
          <w:p w:rsidR="001F25B1" w:rsidRPr="000E170A" w:rsidRDefault="001F25B1" w:rsidP="0000676E">
            <w:pPr>
              <w:pStyle w:val="Table"/>
            </w:pPr>
            <w:r w:rsidRPr="000E170A">
              <w:t>Joint replacement</w:t>
            </w:r>
          </w:p>
        </w:tc>
        <w:tc>
          <w:tcPr>
            <w:tcW w:w="1085" w:type="dxa"/>
            <w:tcBorders>
              <w:top w:val="nil"/>
              <w:left w:val="nil"/>
              <w:bottom w:val="single" w:sz="8" w:space="0" w:color="auto"/>
              <w:right w:val="nil"/>
            </w:tcBorders>
            <w:shd w:val="clear" w:color="auto" w:fill="auto"/>
            <w:noWrap/>
            <w:hideMark/>
          </w:tcPr>
          <w:p w:rsidR="001F25B1" w:rsidRDefault="001F25B1" w:rsidP="0000676E">
            <w:pPr>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Year 1-4</w:t>
            </w:r>
          </w:p>
        </w:tc>
        <w:tc>
          <w:tcPr>
            <w:tcW w:w="1489" w:type="dxa"/>
            <w:tcBorders>
              <w:top w:val="nil"/>
              <w:left w:val="nil"/>
              <w:bottom w:val="single" w:sz="8" w:space="0" w:color="auto"/>
              <w:right w:val="nil"/>
            </w:tcBorders>
            <w:shd w:val="clear" w:color="auto" w:fill="auto"/>
            <w:noWrap/>
            <w:hideMark/>
          </w:tcPr>
          <w:p w:rsidR="001F25B1" w:rsidRDefault="001F25B1" w:rsidP="000B3513">
            <w:pPr>
              <w:tabs>
                <w:tab w:val="decimal" w:pos="333"/>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16 (6)</w:t>
            </w:r>
          </w:p>
        </w:tc>
        <w:tc>
          <w:tcPr>
            <w:tcW w:w="1915" w:type="dxa"/>
            <w:tcBorders>
              <w:top w:val="nil"/>
              <w:left w:val="nil"/>
              <w:bottom w:val="single" w:sz="8" w:space="0" w:color="auto"/>
              <w:right w:val="nil"/>
            </w:tcBorders>
            <w:shd w:val="clear" w:color="auto" w:fill="auto"/>
            <w:noWrap/>
            <w:hideMark/>
          </w:tcPr>
          <w:p w:rsidR="001F25B1" w:rsidRDefault="001F25B1" w:rsidP="000B3513">
            <w:pPr>
              <w:tabs>
                <w:tab w:val="decimal" w:pos="247"/>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2 (3.6)</w:t>
            </w:r>
          </w:p>
        </w:tc>
        <w:tc>
          <w:tcPr>
            <w:tcW w:w="2267" w:type="dxa"/>
            <w:tcBorders>
              <w:top w:val="nil"/>
              <w:left w:val="nil"/>
              <w:bottom w:val="single" w:sz="8" w:space="0" w:color="auto"/>
              <w:right w:val="nil"/>
            </w:tcBorders>
            <w:shd w:val="clear" w:color="auto" w:fill="auto"/>
            <w:noWrap/>
            <w:hideMark/>
          </w:tcPr>
          <w:p w:rsidR="001F25B1" w:rsidRDefault="001F25B1" w:rsidP="000B3513">
            <w:pPr>
              <w:tabs>
                <w:tab w:val="decimal" w:pos="175"/>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73 (0.15 to 3.48)</w:t>
            </w:r>
          </w:p>
        </w:tc>
        <w:tc>
          <w:tcPr>
            <w:tcW w:w="938" w:type="dxa"/>
            <w:tcBorders>
              <w:top w:val="nil"/>
              <w:left w:val="nil"/>
              <w:bottom w:val="single" w:sz="8" w:space="0" w:color="auto"/>
              <w:right w:val="nil"/>
            </w:tcBorders>
            <w:shd w:val="clear" w:color="auto" w:fill="auto"/>
            <w:noWrap/>
            <w:hideMark/>
          </w:tcPr>
          <w:p w:rsidR="001F25B1" w:rsidRDefault="001F25B1" w:rsidP="000B3513">
            <w:pPr>
              <w:tabs>
                <w:tab w:val="decimal" w:pos="204"/>
              </w:tabs>
              <w:autoSpaceDE w:val="0"/>
              <w:autoSpaceDN w:val="0"/>
              <w:adjustRightInd w:val="0"/>
              <w:spacing w:after="0" w:line="240" w:lineRule="auto"/>
              <w:rPr>
                <w:rFonts w:eastAsia="Calibri" w:cs="Arial"/>
                <w:color w:val="000000"/>
                <w:sz w:val="22"/>
                <w:lang w:eastAsia="en-AU"/>
              </w:rPr>
            </w:pPr>
            <w:r>
              <w:rPr>
                <w:rFonts w:eastAsia="Calibri" w:cs="Arial"/>
                <w:color w:val="000000"/>
                <w:sz w:val="22"/>
                <w:lang w:eastAsia="en-AU"/>
              </w:rPr>
              <w:t>0.688</w:t>
            </w:r>
          </w:p>
        </w:tc>
      </w:tr>
    </w:tbl>
    <w:p w:rsidR="00435CFC" w:rsidRDefault="00435CFC" w:rsidP="00435CFC">
      <w:pPr>
        <w:pStyle w:val="Table"/>
        <w:rPr>
          <w:rFonts w:cs="Arial"/>
          <w:color w:val="000000"/>
          <w:lang w:eastAsia="en-AU"/>
        </w:rPr>
      </w:pPr>
      <w:r w:rsidRPr="000E170A">
        <w:rPr>
          <w:vertAlign w:val="superscript"/>
        </w:rPr>
        <w:t>¥</w:t>
      </w:r>
      <w:r>
        <w:t>Effect size</w:t>
      </w:r>
      <w:r w:rsidR="008E25BA">
        <w:t>s are</w:t>
      </w:r>
      <w:r>
        <w:t xml:space="preserve"> beta coefficient</w:t>
      </w:r>
      <w:r w:rsidR="008E25BA">
        <w:t>s</w:t>
      </w:r>
      <w:r>
        <w:t xml:space="preserve">, except </w:t>
      </w:r>
      <w:r w:rsidR="008E25BA">
        <w:t xml:space="preserve">when outcomes are </w:t>
      </w:r>
      <w:r>
        <w:t>binary (</w:t>
      </w:r>
      <w:r w:rsidR="00484304">
        <w:t xml:space="preserve">radiological </w:t>
      </w:r>
      <w:r>
        <w:t xml:space="preserve">and clinical progression, joint replacement) where </w:t>
      </w:r>
      <w:r w:rsidR="008E25BA">
        <w:t>effect sizes are</w:t>
      </w:r>
      <w:r>
        <w:t xml:space="preserve"> incidence rate ratio.</w:t>
      </w:r>
      <w:r>
        <w:br/>
      </w:r>
      <w:r>
        <w:rPr>
          <w:vertAlign w:val="superscript"/>
        </w:rPr>
        <w:t>§</w:t>
      </w:r>
      <w:r>
        <w:t>Mean change is from baseline unless otherwise specified</w:t>
      </w:r>
      <w:r>
        <w:br/>
        <w:t>The effect size is equivalent to differences in the unit on the y axis for continuous outcomes, using the beta coefficient (eg mm JSW for X-ray), and equivalent to ratios of the differences for binary outcomes, using incident rate ratios.</w:t>
      </w:r>
      <w:r w:rsidR="002653DF">
        <w:br/>
      </w:r>
      <w:r w:rsidR="002653DF" w:rsidRPr="009361E5">
        <w:rPr>
          <w:rFonts w:cs="Arial"/>
          <w:color w:val="000000"/>
          <w:lang w:eastAsia="en-AU"/>
        </w:rPr>
        <w:t xml:space="preserve">NRS change </w:t>
      </w:r>
      <w:r w:rsidR="002653DF">
        <w:rPr>
          <w:rFonts w:cs="Arial"/>
          <w:color w:val="000000"/>
          <w:lang w:eastAsia="en-AU"/>
        </w:rPr>
        <w:t xml:space="preserve">and </w:t>
      </w:r>
      <w:r w:rsidR="008E25BA">
        <w:rPr>
          <w:rFonts w:cs="Arial"/>
          <w:color w:val="000000"/>
          <w:lang w:eastAsia="en-AU"/>
        </w:rPr>
        <w:t xml:space="preserve">WOMAC </w:t>
      </w:r>
      <w:r w:rsidR="002653DF">
        <w:rPr>
          <w:rFonts w:cs="Arial"/>
          <w:color w:val="000000"/>
          <w:lang w:eastAsia="en-AU"/>
        </w:rPr>
        <w:t xml:space="preserve">pain change </w:t>
      </w:r>
      <w:r w:rsidR="002653DF" w:rsidRPr="009361E5">
        <w:rPr>
          <w:rFonts w:cs="Arial"/>
          <w:color w:val="000000"/>
          <w:lang w:eastAsia="en-AU"/>
        </w:rPr>
        <w:t xml:space="preserve">further adjusted for analgesic use and baseline </w:t>
      </w:r>
      <w:r w:rsidR="002653DF">
        <w:rPr>
          <w:rFonts w:cs="Arial"/>
          <w:color w:val="000000"/>
          <w:lang w:eastAsia="en-AU"/>
        </w:rPr>
        <w:t xml:space="preserve">pain score </w:t>
      </w:r>
      <w:r w:rsidR="002653DF" w:rsidRPr="009361E5">
        <w:rPr>
          <w:rFonts w:cs="Arial"/>
          <w:color w:val="000000"/>
          <w:lang w:eastAsia="en-AU"/>
        </w:rPr>
        <w:t>score</w:t>
      </w:r>
    </w:p>
    <w:p w:rsidR="006A3A03" w:rsidRDefault="006A3A03">
      <w:pPr>
        <w:rPr>
          <w:lang w:eastAsia="en-AU"/>
        </w:rPr>
      </w:pPr>
    </w:p>
    <w:p w:rsidR="00167CA5" w:rsidRDefault="00167CA5" w:rsidP="00AD1032">
      <w:pPr>
        <w:keepNext/>
        <w:sectPr w:rsidR="00167CA5" w:rsidSect="0031331E">
          <w:pgSz w:w="11906" w:h="16838"/>
          <w:pgMar w:top="1134" w:right="1134" w:bottom="1134" w:left="1134" w:header="709" w:footer="709" w:gutter="0"/>
          <w:cols w:space="708"/>
          <w:docGrid w:linePitch="360"/>
        </w:sectPr>
      </w:pPr>
    </w:p>
    <w:p w:rsidR="00AD1032" w:rsidRDefault="00877166" w:rsidP="00AD1032">
      <w:pPr>
        <w:keepNext/>
      </w:pPr>
      <w:r>
        <w:rPr>
          <w:noProof/>
          <w:lang w:eastAsia="zh-CN"/>
        </w:rPr>
        <w:lastRenderedPageBreak/>
        <w:drawing>
          <wp:anchor distT="0" distB="0" distL="114300" distR="114300" simplePos="0" relativeHeight="251663360" behindDoc="1" locked="0" layoutInCell="1" allowOverlap="1">
            <wp:simplePos x="0" y="0"/>
            <wp:positionH relativeFrom="column">
              <wp:posOffset>4670425</wp:posOffset>
            </wp:positionH>
            <wp:positionV relativeFrom="paragraph">
              <wp:posOffset>57785</wp:posOffset>
            </wp:positionV>
            <wp:extent cx="4053205" cy="2974975"/>
            <wp:effectExtent l="0" t="0" r="0" b="0"/>
            <wp:wrapTight wrapText="bothSides">
              <wp:wrapPolygon edited="0">
                <wp:start x="0" y="277"/>
                <wp:lineTo x="0" y="21162"/>
                <wp:lineTo x="21522" y="21162"/>
                <wp:lineTo x="21522" y="277"/>
                <wp:lineTo x="0" y="277"/>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053205" cy="2974975"/>
                    </a:xfrm>
                    <a:prstGeom prst="rect">
                      <a:avLst/>
                    </a:prstGeom>
                    <a:noFill/>
                    <a:ln w="9525">
                      <a:noFill/>
                      <a:miter lim="800000"/>
                      <a:headEnd/>
                      <a:tailEnd/>
                    </a:ln>
                  </pic:spPr>
                </pic:pic>
              </a:graphicData>
            </a:graphic>
          </wp:anchor>
        </w:drawing>
      </w:r>
      <w:r w:rsidR="00FF6264">
        <w:rPr>
          <w:noProof/>
          <w:lang w:eastAsia="zh-CN"/>
        </w:rPr>
        <mc:AlternateContent>
          <mc:Choice Requires="wps">
            <w:drawing>
              <wp:anchor distT="0" distB="0" distL="114300" distR="114300" simplePos="0" relativeHeight="251670528" behindDoc="0" locked="0" layoutInCell="1" allowOverlap="1">
                <wp:simplePos x="0" y="0"/>
                <wp:positionH relativeFrom="column">
                  <wp:posOffset>304165</wp:posOffset>
                </wp:positionH>
                <wp:positionV relativeFrom="paragraph">
                  <wp:posOffset>-195580</wp:posOffset>
                </wp:positionV>
                <wp:extent cx="344805" cy="292100"/>
                <wp:effectExtent l="0" t="0" r="0" b="0"/>
                <wp:wrapNone/>
                <wp:docPr id="1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2921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7836" w:rsidRPr="00167CA5" w:rsidRDefault="007B7836" w:rsidP="00AA7133">
                            <w:pPr>
                              <w:rPr>
                                <w:b/>
                              </w:rPr>
                            </w:pPr>
                            <w:r>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23.95pt;margin-top:-15.4pt;width:27.15pt;height:2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" fillcolor="white [3212]" stroked="f">
                <v:textbox>
                  <w:txbxContent>
                    <w:p w:rsidR="007B7836" w:rsidRPr="00167CA5" w:rsidRDefault="007B7836" w:rsidP="00AA7133">
                      <w:pPr>
                        <w:rPr>
                          <w:b/>
                        </w:rPr>
                      </w:pPr>
                      <w:r>
                        <w:rPr>
                          <w:b/>
                        </w:rPr>
                        <w:t>b</w:t>
                      </w:r>
                    </w:p>
                  </w:txbxContent>
                </v:textbox>
              </v:shape>
            </w:pict>
          </mc:Fallback>
        </mc:AlternateContent>
      </w:r>
      <w:r w:rsidR="00FF6264">
        <w:rPr>
          <w:noProof/>
          <w:lang w:eastAsia="zh-CN"/>
        </w:rPr>
        <mc:AlternateContent>
          <mc:Choice Requires="wps">
            <w:drawing>
              <wp:anchor distT="0" distB="0" distL="114300" distR="114300" simplePos="0" relativeHeight="251669504" behindDoc="0" locked="0" layoutInCell="1" allowOverlap="1">
                <wp:simplePos x="0" y="0"/>
                <wp:positionH relativeFrom="column">
                  <wp:posOffset>-4181475</wp:posOffset>
                </wp:positionH>
                <wp:positionV relativeFrom="paragraph">
                  <wp:posOffset>-195580</wp:posOffset>
                </wp:positionV>
                <wp:extent cx="344805" cy="292100"/>
                <wp:effectExtent l="0" t="0" r="0" b="0"/>
                <wp:wrapNone/>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2921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7836" w:rsidRPr="00167CA5" w:rsidRDefault="007B7836" w:rsidP="00AA7133">
                            <w:pPr>
                              <w:rPr>
                                <w:b/>
                              </w:rPr>
                            </w:pPr>
                            <w:r w:rsidRPr="001A0FFE">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margin-left:-329.25pt;margin-top:-15.4pt;width:27.15pt;height:2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" fillcolor="white [3212]" stroked="f">
                <v:textbox>
                  <w:txbxContent>
                    <w:p w:rsidR="007B7836" w:rsidRPr="00167CA5" w:rsidRDefault="007B7836" w:rsidP="00AA7133">
                      <w:pPr>
                        <w:rPr>
                          <w:b/>
                        </w:rPr>
                      </w:pPr>
                      <w:r w:rsidRPr="001A0FFE">
                        <w:rPr>
                          <w:b/>
                        </w:rPr>
                        <w:t>a</w:t>
                      </w:r>
                    </w:p>
                  </w:txbxContent>
                </v:textbox>
              </v:shape>
            </w:pict>
          </mc:Fallback>
        </mc:AlternateContent>
      </w:r>
      <w:r w:rsidR="00FF6264">
        <w:rPr>
          <w:noProof/>
          <w:lang w:eastAsia="zh-CN"/>
        </w:rPr>
        <mc:AlternateContent>
          <mc:Choice Requires="wps">
            <w:drawing>
              <wp:anchor distT="0" distB="0" distL="114300" distR="114300" simplePos="0" relativeHeight="251665408" behindDoc="0" locked="0" layoutInCell="1" allowOverlap="1">
                <wp:simplePos x="0" y="0"/>
                <wp:positionH relativeFrom="column">
                  <wp:posOffset>-4181475</wp:posOffset>
                </wp:positionH>
                <wp:positionV relativeFrom="paragraph">
                  <wp:posOffset>-461010</wp:posOffset>
                </wp:positionV>
                <wp:extent cx="1098550" cy="265430"/>
                <wp:effectExtent l="0" t="0" r="6350" b="127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8550" cy="26543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7836" w:rsidRPr="006052F7" w:rsidRDefault="007B7836">
                            <w:pPr>
                              <w:rPr>
                                <w:b/>
                              </w:rPr>
                            </w:pPr>
                            <w:r w:rsidRPr="001A0FFE">
                              <w:rPr>
                                <w:b/>
                              </w:rPr>
                              <w:t>Figure 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margin-left:-329.25pt;margin-top:-36.3pt;width:86.5pt;height:20.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" fillcolor="white [3212]" stroked="f">
                <v:textbox>
                  <w:txbxContent>
                    <w:p w:rsidR="007B7836" w:rsidRPr="006052F7" w:rsidRDefault="007B7836">
                      <w:pPr>
                        <w:rPr>
                          <w:b/>
                        </w:rPr>
                      </w:pPr>
                      <w:r w:rsidRPr="001A0FFE">
                        <w:rPr>
                          <w:b/>
                        </w:rPr>
                        <w:t>Figure 1</w:t>
                      </w:r>
                    </w:p>
                  </w:txbxContent>
                </v:textbox>
              </v:shape>
            </w:pict>
          </mc:Fallback>
        </mc:AlternateContent>
      </w:r>
      <w:r>
        <w:rPr>
          <w:noProof/>
          <w:lang w:eastAsia="zh-CN"/>
        </w:rPr>
        <w:drawing>
          <wp:anchor distT="0" distB="0" distL="114300" distR="114300" simplePos="0" relativeHeight="251666432" behindDoc="1" locked="0" layoutInCell="1" allowOverlap="1">
            <wp:simplePos x="0" y="0"/>
            <wp:positionH relativeFrom="column">
              <wp:posOffset>-379095</wp:posOffset>
            </wp:positionH>
            <wp:positionV relativeFrom="paragraph">
              <wp:posOffset>71120</wp:posOffset>
            </wp:positionV>
            <wp:extent cx="4121150" cy="3015615"/>
            <wp:effectExtent l="0" t="0" r="0" b="0"/>
            <wp:wrapTight wrapText="bothSides">
              <wp:wrapPolygon edited="0">
                <wp:start x="0" y="273"/>
                <wp:lineTo x="0" y="21150"/>
                <wp:lineTo x="21467" y="21150"/>
                <wp:lineTo x="21467" y="273"/>
                <wp:lineTo x="0" y="273"/>
              </wp:wrapPolygon>
            </wp:wrapTight>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4121150" cy="3015615"/>
                    </a:xfrm>
                    <a:prstGeom prst="rect">
                      <a:avLst/>
                    </a:prstGeom>
                    <a:noFill/>
                    <a:ln w="9525">
                      <a:noFill/>
                      <a:miter lim="800000"/>
                      <a:headEnd/>
                      <a:tailEnd/>
                    </a:ln>
                  </pic:spPr>
                </pic:pic>
              </a:graphicData>
            </a:graphic>
          </wp:anchor>
        </w:drawing>
      </w:r>
    </w:p>
    <w:p w:rsidR="00AD1032" w:rsidRDefault="00AD1032" w:rsidP="00AD1032">
      <w:pPr>
        <w:keepNext/>
      </w:pPr>
    </w:p>
    <w:p w:rsidR="00167CA5" w:rsidRDefault="00167CA5" w:rsidP="00AD1032">
      <w:pPr>
        <w:keepNext/>
      </w:pPr>
    </w:p>
    <w:p w:rsidR="00AD1032" w:rsidRDefault="00AD1032" w:rsidP="00AD1032">
      <w:pPr>
        <w:keepNext/>
      </w:pPr>
    </w:p>
    <w:p w:rsidR="00AD1032" w:rsidRDefault="00AD1032" w:rsidP="00AD1032">
      <w:pPr>
        <w:keepNext/>
      </w:pPr>
    </w:p>
    <w:p w:rsidR="00AD1032" w:rsidRDefault="00877166" w:rsidP="00AD1032">
      <w:bookmarkStart w:id="49" w:name="_Ref336780311"/>
      <w:r>
        <w:rPr>
          <w:b/>
          <w:bCs/>
          <w:noProof/>
          <w:sz w:val="22"/>
          <w:lang w:eastAsia="zh-CN"/>
        </w:rPr>
        <w:drawing>
          <wp:anchor distT="0" distB="0" distL="114300" distR="114300" simplePos="0" relativeHeight="251668480" behindDoc="1" locked="0" layoutInCell="1" allowOverlap="1">
            <wp:simplePos x="0" y="0"/>
            <wp:positionH relativeFrom="column">
              <wp:posOffset>839470</wp:posOffset>
            </wp:positionH>
            <wp:positionV relativeFrom="paragraph">
              <wp:posOffset>1840230</wp:posOffset>
            </wp:positionV>
            <wp:extent cx="3793490" cy="2769870"/>
            <wp:effectExtent l="0" t="0" r="0" b="0"/>
            <wp:wrapTight wrapText="bothSides">
              <wp:wrapPolygon edited="0">
                <wp:start x="0" y="297"/>
                <wp:lineTo x="0" y="21095"/>
                <wp:lineTo x="21477" y="21095"/>
                <wp:lineTo x="21477" y="297"/>
                <wp:lineTo x="0" y="297"/>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3793490" cy="2769870"/>
                    </a:xfrm>
                    <a:prstGeom prst="rect">
                      <a:avLst/>
                    </a:prstGeom>
                    <a:noFill/>
                    <a:ln w="9525">
                      <a:noFill/>
                      <a:miter lim="800000"/>
                      <a:headEnd/>
                      <a:tailEnd/>
                    </a:ln>
                  </pic:spPr>
                </pic:pic>
              </a:graphicData>
            </a:graphic>
          </wp:anchor>
        </w:drawing>
      </w:r>
      <w:r>
        <w:rPr>
          <w:b/>
          <w:bCs/>
          <w:noProof/>
          <w:sz w:val="22"/>
          <w:lang w:eastAsia="zh-CN"/>
        </w:rPr>
        <w:drawing>
          <wp:anchor distT="0" distB="0" distL="114300" distR="114300" simplePos="0" relativeHeight="251667456" behindDoc="1" locked="0" layoutInCell="1" allowOverlap="1">
            <wp:simplePos x="0" y="0"/>
            <wp:positionH relativeFrom="column">
              <wp:posOffset>-4142105</wp:posOffset>
            </wp:positionH>
            <wp:positionV relativeFrom="paragraph">
              <wp:posOffset>1772285</wp:posOffset>
            </wp:positionV>
            <wp:extent cx="4011930" cy="2933700"/>
            <wp:effectExtent l="0" t="0" r="0" b="0"/>
            <wp:wrapTight wrapText="bothSides">
              <wp:wrapPolygon edited="0">
                <wp:start x="0" y="281"/>
                <wp:lineTo x="0" y="21179"/>
                <wp:lineTo x="21538" y="21179"/>
                <wp:lineTo x="21538" y="281"/>
                <wp:lineTo x="0" y="281"/>
              </wp:wrapPolygon>
            </wp:wrapTight>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4011930" cy="2933700"/>
                    </a:xfrm>
                    <a:prstGeom prst="rect">
                      <a:avLst/>
                    </a:prstGeom>
                    <a:noFill/>
                    <a:ln w="9525">
                      <a:noFill/>
                      <a:miter lim="800000"/>
                      <a:headEnd/>
                      <a:tailEnd/>
                    </a:ln>
                  </pic:spPr>
                </pic:pic>
              </a:graphicData>
            </a:graphic>
          </wp:anchor>
        </w:drawing>
      </w:r>
      <w:r w:rsidR="00FF6264">
        <w:rPr>
          <w:b/>
          <w:bCs/>
          <w:noProof/>
          <w:sz w:val="22"/>
          <w:lang w:eastAsia="zh-CN"/>
        </w:rPr>
        <mc:AlternateContent>
          <mc:Choice Requires="wps">
            <w:drawing>
              <wp:anchor distT="0" distB="0" distL="114300" distR="114300" simplePos="0" relativeHeight="251672576" behindDoc="0" locked="0" layoutInCell="1" allowOverlap="1">
                <wp:simplePos x="0" y="0"/>
                <wp:positionH relativeFrom="column">
                  <wp:posOffset>648970</wp:posOffset>
                </wp:positionH>
                <wp:positionV relativeFrom="paragraph">
                  <wp:posOffset>1417320</wp:posOffset>
                </wp:positionV>
                <wp:extent cx="344805" cy="292100"/>
                <wp:effectExtent l="0" t="0" r="0" b="0"/>
                <wp:wrapNone/>
                <wp:docPr id="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2921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7836" w:rsidRPr="00167CA5" w:rsidRDefault="007B7836" w:rsidP="00AA7133">
                            <w:pPr>
                              <w:rPr>
                                <w:b/>
                              </w:rPr>
                            </w:pPr>
                            <w:r>
                              <w:rPr>
                                <w:b/>
                              </w:rP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9" type="#_x0000_t202" style="position:absolute;margin-left:51.1pt;margin-top:111.6pt;width:27.15pt;height:2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" fillcolor="white [3212]" stroked="f">
                <v:textbox>
                  <w:txbxContent>
                    <w:p w:rsidR="007B7836" w:rsidRPr="00167CA5" w:rsidRDefault="007B7836" w:rsidP="00AA7133">
                      <w:pPr>
                        <w:rPr>
                          <w:b/>
                        </w:rPr>
                      </w:pPr>
                      <w:r>
                        <w:rPr>
                          <w:b/>
                        </w:rPr>
                        <w:t>d</w:t>
                      </w:r>
                    </w:p>
                  </w:txbxContent>
                </v:textbox>
              </v:shape>
            </w:pict>
          </mc:Fallback>
        </mc:AlternateContent>
      </w:r>
      <w:r w:rsidR="00FF6264">
        <w:rPr>
          <w:b/>
          <w:bCs/>
          <w:noProof/>
          <w:sz w:val="22"/>
          <w:lang w:eastAsia="zh-CN"/>
        </w:rPr>
        <mc:AlternateContent>
          <mc:Choice Requires="wps">
            <w:drawing>
              <wp:anchor distT="0" distB="0" distL="114300" distR="114300" simplePos="0" relativeHeight="251671552" behindDoc="0" locked="0" layoutInCell="1" allowOverlap="1">
                <wp:simplePos x="0" y="0"/>
                <wp:positionH relativeFrom="column">
                  <wp:posOffset>-4181475</wp:posOffset>
                </wp:positionH>
                <wp:positionV relativeFrom="paragraph">
                  <wp:posOffset>1417320</wp:posOffset>
                </wp:positionV>
                <wp:extent cx="344805" cy="292100"/>
                <wp:effectExtent l="0" t="0" r="0" b="0"/>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2921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7836" w:rsidRPr="00167CA5" w:rsidRDefault="007B7836" w:rsidP="00AA7133">
                            <w:pPr>
                              <w:rPr>
                                <w:b/>
                              </w:rPr>
                            </w:pPr>
                            <w:r>
                              <w:rPr>
                                <w:b/>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0" type="#_x0000_t202" style="position:absolute;margin-left:-329.25pt;margin-top:111.6pt;width:27.15pt;height: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" fillcolor="white [3212]" stroked="f">
                <v:textbox>
                  <w:txbxContent>
                    <w:p w:rsidR="007B7836" w:rsidRPr="00167CA5" w:rsidRDefault="007B7836" w:rsidP="00AA7133">
                      <w:pPr>
                        <w:rPr>
                          <w:b/>
                        </w:rPr>
                      </w:pPr>
                      <w:r>
                        <w:rPr>
                          <w:b/>
                        </w:rPr>
                        <w:t>c</w:t>
                      </w:r>
                    </w:p>
                  </w:txbxContent>
                </v:textbox>
              </v:shape>
            </w:pict>
          </mc:Fallback>
        </mc:AlternateContent>
      </w:r>
      <w:bookmarkEnd w:id="49"/>
    </w:p>
    <w:p w:rsidR="00AD1032" w:rsidRDefault="00AD1032" w:rsidP="00AD1032">
      <w:pPr>
        <w:pStyle w:val="Manuscript"/>
        <w:sectPr w:rsidR="00AD1032" w:rsidSect="00167CA5">
          <w:pgSz w:w="16838" w:h="11906" w:orient="landscape"/>
          <w:pgMar w:top="1134" w:right="1134" w:bottom="1134" w:left="1134" w:header="709" w:footer="709" w:gutter="0"/>
          <w:cols w:space="708"/>
          <w:docGrid w:linePitch="360"/>
        </w:sectPr>
      </w:pPr>
    </w:p>
    <w:p w:rsidR="00AA7133" w:rsidRPr="00AA7133" w:rsidRDefault="00AA7133" w:rsidP="00AA7133">
      <w:pPr>
        <w:pStyle w:val="Caption"/>
        <w:rPr>
          <w:sz w:val="24"/>
          <w:szCs w:val="24"/>
        </w:rPr>
      </w:pPr>
      <w:bookmarkStart w:id="50" w:name="_Ref331421613"/>
      <w:r w:rsidRPr="00AA7133">
        <w:rPr>
          <w:sz w:val="24"/>
          <w:szCs w:val="24"/>
        </w:rPr>
        <w:lastRenderedPageBreak/>
        <w:t xml:space="preserve">Figure 2: </w:t>
      </w:r>
    </w:p>
    <w:p w:rsidR="00AA7133" w:rsidRPr="00167CA5" w:rsidRDefault="00FF6264" w:rsidP="00AA7133">
      <w:pPr>
        <w:rPr>
          <w:lang w:eastAsia="en-AU"/>
        </w:rPr>
      </w:pPr>
      <w:r>
        <w:rPr>
          <w:noProof/>
          <w:lang w:eastAsia="zh-CN"/>
        </w:rPr>
        <mc:AlternateContent>
          <mc:Choice Requires="wps">
            <w:drawing>
              <wp:anchor distT="0" distB="0" distL="114300" distR="114300" simplePos="0" relativeHeight="251676672" behindDoc="0" locked="0" layoutInCell="1" allowOverlap="1">
                <wp:simplePos x="0" y="0"/>
                <wp:positionH relativeFrom="column">
                  <wp:posOffset>36830</wp:posOffset>
                </wp:positionH>
                <wp:positionV relativeFrom="paragraph">
                  <wp:posOffset>86995</wp:posOffset>
                </wp:positionV>
                <wp:extent cx="344805" cy="292100"/>
                <wp:effectExtent l="0" t="0" r="0" b="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2921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7836" w:rsidRPr="00167CA5" w:rsidRDefault="007B7836" w:rsidP="00AA7133">
                            <w:pPr>
                              <w:rPr>
                                <w:b/>
                              </w:rPr>
                            </w:pPr>
                            <w:r w:rsidRPr="00167CA5">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margin-left:2.9pt;margin-top:6.85pt;width:27.15pt;height:2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" fillcolor="white [3212]" stroked="f">
                <v:textbox>
                  <w:txbxContent>
                    <w:p w:rsidR="007B7836" w:rsidRPr="00167CA5" w:rsidRDefault="007B7836" w:rsidP="00AA7133">
                      <w:pPr>
                        <w:rPr>
                          <w:b/>
                        </w:rPr>
                      </w:pPr>
                      <w:r w:rsidRPr="00167CA5">
                        <w:rPr>
                          <w:b/>
                        </w:rPr>
                        <w:t>a</w:t>
                      </w:r>
                    </w:p>
                  </w:txbxContent>
                </v:textbox>
              </v:shape>
            </w:pict>
          </mc:Fallback>
        </mc:AlternateContent>
      </w:r>
    </w:p>
    <w:p w:rsidR="00AA7133" w:rsidRDefault="00877166" w:rsidP="00AA7133">
      <w:pPr>
        <w:keepNext/>
      </w:pPr>
      <w:r>
        <w:rPr>
          <w:noProof/>
          <w:lang w:eastAsia="zh-CN"/>
        </w:rPr>
        <w:drawing>
          <wp:anchor distT="0" distB="0" distL="114300" distR="114300" simplePos="0" relativeHeight="251674624" behindDoc="1" locked="0" layoutInCell="1" allowOverlap="1">
            <wp:simplePos x="0" y="0"/>
            <wp:positionH relativeFrom="column">
              <wp:posOffset>5080</wp:posOffset>
            </wp:positionH>
            <wp:positionV relativeFrom="paragraph">
              <wp:posOffset>10795</wp:posOffset>
            </wp:positionV>
            <wp:extent cx="5297805" cy="3862070"/>
            <wp:effectExtent l="0" t="0" r="0" b="0"/>
            <wp:wrapTight wrapText="bothSides">
              <wp:wrapPolygon edited="0">
                <wp:start x="78" y="213"/>
                <wp:lineTo x="78" y="21309"/>
                <wp:lineTo x="21437" y="21309"/>
                <wp:lineTo x="21515" y="20776"/>
                <wp:lineTo x="21515" y="1918"/>
                <wp:lineTo x="21437" y="320"/>
                <wp:lineTo x="21437" y="213"/>
                <wp:lineTo x="78" y="213"/>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297805" cy="3862070"/>
                    </a:xfrm>
                    <a:prstGeom prst="rect">
                      <a:avLst/>
                    </a:prstGeom>
                    <a:noFill/>
                    <a:ln w="9525">
                      <a:noFill/>
                      <a:miter lim="800000"/>
                      <a:headEnd/>
                      <a:tailEnd/>
                    </a:ln>
                  </pic:spPr>
                </pic:pic>
              </a:graphicData>
            </a:graphic>
          </wp:anchor>
        </w:drawing>
      </w:r>
    </w:p>
    <w:p w:rsidR="00AA7133" w:rsidRDefault="00AA7133" w:rsidP="00AA7133">
      <w:pPr>
        <w:pStyle w:val="Manuscript"/>
      </w:pPr>
    </w:p>
    <w:p w:rsidR="00AA7133" w:rsidRDefault="00AA7133" w:rsidP="00AA7133">
      <w:pPr>
        <w:keepNext/>
      </w:pPr>
    </w:p>
    <w:p w:rsidR="00AA7133" w:rsidRDefault="00FF6264" w:rsidP="00AA7133">
      <w:r>
        <w:rPr>
          <w:noProof/>
          <w:lang w:eastAsia="zh-CN"/>
        </w:rPr>
        <mc:AlternateContent>
          <mc:Choice Requires="wps">
            <w:drawing>
              <wp:anchor distT="0" distB="0" distL="114300" distR="114300" simplePos="0" relativeHeight="251677696" behindDoc="0" locked="0" layoutInCell="1" allowOverlap="1">
                <wp:simplePos x="0" y="0"/>
                <wp:positionH relativeFrom="column">
                  <wp:posOffset>-5407025</wp:posOffset>
                </wp:positionH>
                <wp:positionV relativeFrom="paragraph">
                  <wp:posOffset>2766060</wp:posOffset>
                </wp:positionV>
                <wp:extent cx="344805" cy="292100"/>
                <wp:effectExtent l="0" t="0" r="0" b="0"/>
                <wp:wrapNone/>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2921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7836" w:rsidRPr="00167CA5" w:rsidRDefault="007B7836" w:rsidP="00AA7133">
                            <w:pPr>
                              <w:rPr>
                                <w:b/>
                              </w:rPr>
                            </w:pPr>
                            <w:r>
                              <w:rPr>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 o:spid="_x0000_s1032" type="#_x0000_t202" style="position:absolute;margin-left:-425.75pt;margin-top:217.8pt;width:27.15pt;height: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" fillcolor="white [3212]" stroked="f">
                <v:textbox>
                  <w:txbxContent>
                    <w:p w:rsidR="007B7836" w:rsidRPr="00167CA5" w:rsidRDefault="007B7836" w:rsidP="00AA7133">
                      <w:pPr>
                        <w:rPr>
                          <w:b/>
                        </w:rPr>
                      </w:pPr>
                      <w:r>
                        <w:rPr>
                          <w:b/>
                        </w:rPr>
                        <w:t>b</w:t>
                      </w:r>
                    </w:p>
                  </w:txbxContent>
                </v:textbox>
              </v:shape>
            </w:pict>
          </mc:Fallback>
        </mc:AlternateContent>
      </w:r>
      <w:r w:rsidR="00877166">
        <w:rPr>
          <w:noProof/>
          <w:lang w:eastAsia="zh-CN"/>
        </w:rPr>
        <w:drawing>
          <wp:anchor distT="0" distB="0" distL="114300" distR="114300" simplePos="0" relativeHeight="251675648" behindDoc="1" locked="0" layoutInCell="1" allowOverlap="1">
            <wp:simplePos x="0" y="0"/>
            <wp:positionH relativeFrom="column">
              <wp:posOffset>-5328285</wp:posOffset>
            </wp:positionH>
            <wp:positionV relativeFrom="paragraph">
              <wp:posOffset>2928620</wp:posOffset>
            </wp:positionV>
            <wp:extent cx="5076190" cy="3704590"/>
            <wp:effectExtent l="0" t="0" r="0" b="0"/>
            <wp:wrapTight wrapText="bothSides">
              <wp:wrapPolygon edited="0">
                <wp:start x="81" y="222"/>
                <wp:lineTo x="81" y="21215"/>
                <wp:lineTo x="21400" y="21215"/>
                <wp:lineTo x="21481" y="19882"/>
                <wp:lineTo x="21481" y="1999"/>
                <wp:lineTo x="21400" y="333"/>
                <wp:lineTo x="21400" y="222"/>
                <wp:lineTo x="81" y="222"/>
              </wp:wrapPolygon>
            </wp:wrapTight>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076190" cy="3704590"/>
                    </a:xfrm>
                    <a:prstGeom prst="rect">
                      <a:avLst/>
                    </a:prstGeom>
                    <a:noFill/>
                    <a:ln w="9525">
                      <a:noFill/>
                      <a:miter lim="800000"/>
                      <a:headEnd/>
                      <a:tailEnd/>
                    </a:ln>
                  </pic:spPr>
                </pic:pic>
              </a:graphicData>
            </a:graphic>
          </wp:anchor>
        </w:drawing>
      </w:r>
    </w:p>
    <w:p w:rsidR="00AA7133" w:rsidRDefault="00AA7133" w:rsidP="00AD1032">
      <w:pPr>
        <w:pStyle w:val="Caption"/>
        <w:sectPr w:rsidR="00AA7133" w:rsidSect="00AA7133">
          <w:pgSz w:w="11906" w:h="16838"/>
          <w:pgMar w:top="1134" w:right="1134" w:bottom="1134" w:left="1134" w:header="708" w:footer="708" w:gutter="0"/>
          <w:cols w:space="708"/>
          <w:docGrid w:linePitch="360"/>
        </w:sectPr>
      </w:pPr>
    </w:p>
    <w:p w:rsidR="00AD1032" w:rsidRDefault="00167CA5" w:rsidP="00AD1032">
      <w:pPr>
        <w:pStyle w:val="Caption"/>
      </w:pPr>
      <w:r>
        <w:lastRenderedPageBreak/>
        <w:t xml:space="preserve">Supplementary </w:t>
      </w:r>
      <w:r w:rsidR="00AD1032">
        <w:t xml:space="preserve">Table </w:t>
      </w:r>
      <w:bookmarkEnd w:id="50"/>
      <w:r>
        <w:t>1</w:t>
      </w:r>
      <w:r w:rsidR="00AD1032">
        <w:t>:  Data sources from the Osteoarthritis Initiative</w:t>
      </w:r>
    </w:p>
    <w:tbl>
      <w:tblPr>
        <w:tblStyle w:val="TableGrid"/>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1843"/>
      </w:tblGrid>
      <w:tr w:rsidR="00AD1032" w:rsidTr="0031331E">
        <w:tc>
          <w:tcPr>
            <w:tcW w:w="4077" w:type="dxa"/>
            <w:tcBorders>
              <w:top w:val="single" w:sz="12" w:space="0" w:color="auto"/>
              <w:bottom w:val="single" w:sz="8" w:space="0" w:color="auto"/>
            </w:tcBorders>
          </w:tcPr>
          <w:p w:rsidR="00AD1032" w:rsidRDefault="00AD1032" w:rsidP="0031331E">
            <w:pPr>
              <w:pStyle w:val="Table"/>
            </w:pPr>
            <w:r>
              <w:t>OAI dataset</w:t>
            </w:r>
          </w:p>
        </w:tc>
        <w:tc>
          <w:tcPr>
            <w:tcW w:w="1843" w:type="dxa"/>
            <w:tcBorders>
              <w:top w:val="single" w:sz="12" w:space="0" w:color="auto"/>
              <w:bottom w:val="single" w:sz="8" w:space="0" w:color="auto"/>
            </w:tcBorders>
          </w:tcPr>
          <w:p w:rsidR="00AD1032" w:rsidRDefault="00AD1032" w:rsidP="0031331E">
            <w:pPr>
              <w:pStyle w:val="Table"/>
            </w:pPr>
            <w:r>
              <w:t>Version number</w:t>
            </w:r>
          </w:p>
        </w:tc>
      </w:tr>
      <w:tr w:rsidR="00AD1032" w:rsidTr="0031331E">
        <w:tc>
          <w:tcPr>
            <w:tcW w:w="4077" w:type="dxa"/>
            <w:tcBorders>
              <w:top w:val="single" w:sz="8" w:space="0" w:color="auto"/>
            </w:tcBorders>
          </w:tcPr>
          <w:p w:rsidR="00AD1032" w:rsidRDefault="00AD1032" w:rsidP="0031331E">
            <w:pPr>
              <w:pStyle w:val="Table"/>
            </w:pPr>
            <w:r>
              <w:t>Enrolees</w:t>
            </w:r>
          </w:p>
        </w:tc>
        <w:tc>
          <w:tcPr>
            <w:tcW w:w="1843" w:type="dxa"/>
            <w:tcBorders>
              <w:top w:val="single" w:sz="8" w:space="0" w:color="auto"/>
            </w:tcBorders>
          </w:tcPr>
          <w:p w:rsidR="00AD1032" w:rsidRDefault="00AD1032" w:rsidP="0031331E">
            <w:pPr>
              <w:pStyle w:val="Table"/>
            </w:pPr>
            <w:r>
              <w:t>17</w:t>
            </w:r>
          </w:p>
        </w:tc>
      </w:tr>
      <w:tr w:rsidR="00AD1032" w:rsidTr="0031331E">
        <w:tc>
          <w:tcPr>
            <w:tcW w:w="4077" w:type="dxa"/>
          </w:tcPr>
          <w:p w:rsidR="00AD1032" w:rsidRDefault="00AD1032" w:rsidP="0031331E">
            <w:pPr>
              <w:pStyle w:val="Table"/>
            </w:pPr>
            <w:r>
              <w:t>Subject characteristics</w:t>
            </w:r>
          </w:p>
        </w:tc>
        <w:tc>
          <w:tcPr>
            <w:tcW w:w="1843" w:type="dxa"/>
          </w:tcPr>
          <w:p w:rsidR="00AD1032" w:rsidRDefault="00AD1032" w:rsidP="0031331E">
            <w:pPr>
              <w:pStyle w:val="Table"/>
            </w:pPr>
            <w:r w:rsidRPr="000D2DCC">
              <w:t>0.2.2</w:t>
            </w:r>
          </w:p>
        </w:tc>
      </w:tr>
      <w:tr w:rsidR="00AD1032" w:rsidTr="0031331E">
        <w:tc>
          <w:tcPr>
            <w:tcW w:w="4077" w:type="dxa"/>
          </w:tcPr>
          <w:p w:rsidR="00AD1032" w:rsidRDefault="00AD1032" w:rsidP="0031331E">
            <w:pPr>
              <w:pStyle w:val="Table"/>
            </w:pPr>
            <w:r>
              <w:t>Baseline physical exam</w:t>
            </w:r>
          </w:p>
        </w:tc>
        <w:tc>
          <w:tcPr>
            <w:tcW w:w="1843" w:type="dxa"/>
          </w:tcPr>
          <w:p w:rsidR="00AD1032" w:rsidRPr="00E57CD6" w:rsidRDefault="00AD1032" w:rsidP="0031331E">
            <w:pPr>
              <w:pStyle w:val="Table"/>
            </w:pPr>
            <w:r w:rsidRPr="002272F4">
              <w:t>0.2.2</w:t>
            </w:r>
          </w:p>
        </w:tc>
      </w:tr>
      <w:tr w:rsidR="00AD1032" w:rsidTr="0031331E">
        <w:tc>
          <w:tcPr>
            <w:tcW w:w="4077" w:type="dxa"/>
          </w:tcPr>
          <w:p w:rsidR="00AD1032" w:rsidRDefault="00AD1032" w:rsidP="0031331E">
            <w:pPr>
              <w:pStyle w:val="Table"/>
            </w:pPr>
            <w:r>
              <w:t>Knee X-ray data (</w:t>
            </w:r>
            <w:r w:rsidRPr="000D2DCC">
              <w:t>kXR_SQ</w:t>
            </w:r>
            <w:r>
              <w:t>)</w:t>
            </w:r>
          </w:p>
        </w:tc>
        <w:tc>
          <w:tcPr>
            <w:tcW w:w="1843" w:type="dxa"/>
          </w:tcPr>
          <w:p w:rsidR="00AD1032" w:rsidRDefault="00AD1032" w:rsidP="0031331E">
            <w:pPr>
              <w:pStyle w:val="Table"/>
            </w:pPr>
          </w:p>
        </w:tc>
      </w:tr>
      <w:tr w:rsidR="00AD1032" w:rsidTr="0031331E">
        <w:tc>
          <w:tcPr>
            <w:tcW w:w="4077" w:type="dxa"/>
          </w:tcPr>
          <w:p w:rsidR="00AD1032" w:rsidRDefault="00AD1032" w:rsidP="0031331E">
            <w:pPr>
              <w:pStyle w:val="Table"/>
            </w:pPr>
            <w:r>
              <w:t xml:space="preserve">  Baseline</w:t>
            </w:r>
          </w:p>
        </w:tc>
        <w:tc>
          <w:tcPr>
            <w:tcW w:w="1843" w:type="dxa"/>
          </w:tcPr>
          <w:p w:rsidR="00AD1032" w:rsidRDefault="00AD1032" w:rsidP="0031331E">
            <w:pPr>
              <w:pStyle w:val="Table"/>
            </w:pPr>
            <w:r>
              <w:t>0</w:t>
            </w:r>
            <w:r w:rsidRPr="000D2DCC">
              <w:t>.5</w:t>
            </w:r>
          </w:p>
        </w:tc>
      </w:tr>
      <w:tr w:rsidR="00AD1032" w:rsidTr="0031331E">
        <w:tc>
          <w:tcPr>
            <w:tcW w:w="4077" w:type="dxa"/>
          </w:tcPr>
          <w:p w:rsidR="00AD1032" w:rsidRDefault="00AD1032" w:rsidP="0031331E">
            <w:pPr>
              <w:pStyle w:val="Table"/>
            </w:pPr>
            <w:r>
              <w:t xml:space="preserve">  Year 1</w:t>
            </w:r>
          </w:p>
        </w:tc>
        <w:tc>
          <w:tcPr>
            <w:tcW w:w="1843" w:type="dxa"/>
          </w:tcPr>
          <w:p w:rsidR="00AD1032" w:rsidRDefault="00AD1032" w:rsidP="0031331E">
            <w:pPr>
              <w:pStyle w:val="Table"/>
            </w:pPr>
            <w:r w:rsidRPr="00F82EAB">
              <w:t>1.5</w:t>
            </w:r>
          </w:p>
        </w:tc>
      </w:tr>
      <w:tr w:rsidR="00AD1032" w:rsidTr="0031331E">
        <w:tc>
          <w:tcPr>
            <w:tcW w:w="4077" w:type="dxa"/>
          </w:tcPr>
          <w:p w:rsidR="00AD1032" w:rsidRDefault="00AD1032" w:rsidP="0031331E">
            <w:pPr>
              <w:pStyle w:val="Table"/>
            </w:pPr>
            <w:r>
              <w:t xml:space="preserve">  Year 2</w:t>
            </w:r>
          </w:p>
        </w:tc>
        <w:tc>
          <w:tcPr>
            <w:tcW w:w="1843" w:type="dxa"/>
          </w:tcPr>
          <w:p w:rsidR="00AD1032" w:rsidRDefault="00AD1032" w:rsidP="0031331E">
            <w:pPr>
              <w:pStyle w:val="Table"/>
            </w:pPr>
            <w:r w:rsidRPr="00AA2461">
              <w:t>3.4</w:t>
            </w:r>
          </w:p>
        </w:tc>
      </w:tr>
      <w:tr w:rsidR="00AD1032" w:rsidTr="0031331E">
        <w:tc>
          <w:tcPr>
            <w:tcW w:w="4077" w:type="dxa"/>
          </w:tcPr>
          <w:p w:rsidR="00AD1032" w:rsidRDefault="00AD1032" w:rsidP="0031331E">
            <w:pPr>
              <w:pStyle w:val="Table"/>
            </w:pPr>
            <w:r>
              <w:t xml:space="preserve">  Year 3</w:t>
            </w:r>
          </w:p>
        </w:tc>
        <w:tc>
          <w:tcPr>
            <w:tcW w:w="1843" w:type="dxa"/>
          </w:tcPr>
          <w:p w:rsidR="00AD1032" w:rsidRDefault="00AD1032" w:rsidP="0031331E">
            <w:pPr>
              <w:pStyle w:val="Table"/>
            </w:pPr>
            <w:r>
              <w:t>5</w:t>
            </w:r>
            <w:r w:rsidRPr="001A389B">
              <w:t>.4</w:t>
            </w:r>
          </w:p>
        </w:tc>
      </w:tr>
      <w:tr w:rsidR="00AD1032" w:rsidTr="0031331E">
        <w:tc>
          <w:tcPr>
            <w:tcW w:w="4077" w:type="dxa"/>
          </w:tcPr>
          <w:p w:rsidR="00AD1032" w:rsidRDefault="00AD1032" w:rsidP="0031331E">
            <w:pPr>
              <w:pStyle w:val="Table"/>
            </w:pPr>
            <w:r>
              <w:t xml:space="preserve">  Year 4</w:t>
            </w:r>
          </w:p>
        </w:tc>
        <w:tc>
          <w:tcPr>
            <w:tcW w:w="1843" w:type="dxa"/>
          </w:tcPr>
          <w:p w:rsidR="00AD1032" w:rsidRDefault="00AD1032" w:rsidP="0031331E">
            <w:pPr>
              <w:pStyle w:val="Table"/>
            </w:pPr>
            <w:r>
              <w:t>6.2</w:t>
            </w:r>
          </w:p>
        </w:tc>
      </w:tr>
      <w:tr w:rsidR="00AD1032" w:rsidTr="0031331E">
        <w:tc>
          <w:tcPr>
            <w:tcW w:w="4077" w:type="dxa"/>
          </w:tcPr>
          <w:p w:rsidR="00AD1032" w:rsidRDefault="00AD1032" w:rsidP="0031331E">
            <w:pPr>
              <w:pStyle w:val="Table"/>
            </w:pPr>
            <w:r>
              <w:t>Kn</w:t>
            </w:r>
            <w:r w:rsidRPr="000D2DCC">
              <w:t>ee x-ray quant</w:t>
            </w:r>
            <w:r>
              <w:t xml:space="preserve">itative measures </w:t>
            </w:r>
            <w:r>
              <w:br/>
              <w:t xml:space="preserve">of joint space width </w:t>
            </w:r>
            <w:r w:rsidRPr="000D2DCC">
              <w:t>(Duryea)</w:t>
            </w:r>
          </w:p>
        </w:tc>
        <w:tc>
          <w:tcPr>
            <w:tcW w:w="1843" w:type="dxa"/>
          </w:tcPr>
          <w:p w:rsidR="00AD1032" w:rsidRDefault="00AD1032" w:rsidP="0031331E">
            <w:pPr>
              <w:pStyle w:val="Table"/>
            </w:pPr>
          </w:p>
        </w:tc>
      </w:tr>
      <w:tr w:rsidR="00AD1032" w:rsidTr="0031331E">
        <w:tc>
          <w:tcPr>
            <w:tcW w:w="4077" w:type="dxa"/>
          </w:tcPr>
          <w:p w:rsidR="00AD1032" w:rsidRDefault="00AD1032" w:rsidP="0031331E">
            <w:pPr>
              <w:pStyle w:val="Table"/>
            </w:pPr>
            <w:r>
              <w:t xml:space="preserve">  Baseline</w:t>
            </w:r>
          </w:p>
        </w:tc>
        <w:tc>
          <w:tcPr>
            <w:tcW w:w="1843" w:type="dxa"/>
          </w:tcPr>
          <w:p w:rsidR="00AD1032" w:rsidRDefault="00AD1032" w:rsidP="0031331E">
            <w:pPr>
              <w:pStyle w:val="Table"/>
            </w:pPr>
            <w:r>
              <w:t>0.5</w:t>
            </w:r>
          </w:p>
        </w:tc>
      </w:tr>
      <w:tr w:rsidR="00AD1032" w:rsidTr="0031331E">
        <w:tc>
          <w:tcPr>
            <w:tcW w:w="4077" w:type="dxa"/>
          </w:tcPr>
          <w:p w:rsidR="00AD1032" w:rsidRDefault="00AD1032" w:rsidP="0031331E">
            <w:pPr>
              <w:pStyle w:val="Table"/>
            </w:pPr>
            <w:r>
              <w:t xml:space="preserve">  1 year</w:t>
            </w:r>
          </w:p>
        </w:tc>
        <w:tc>
          <w:tcPr>
            <w:tcW w:w="1843" w:type="dxa"/>
          </w:tcPr>
          <w:p w:rsidR="00AD1032" w:rsidRDefault="00AD1032" w:rsidP="0031331E">
            <w:pPr>
              <w:pStyle w:val="Table"/>
            </w:pPr>
            <w:r w:rsidRPr="00FA25F2">
              <w:t>1.5</w:t>
            </w:r>
          </w:p>
        </w:tc>
      </w:tr>
      <w:tr w:rsidR="00AD1032" w:rsidTr="0031331E">
        <w:tc>
          <w:tcPr>
            <w:tcW w:w="4077" w:type="dxa"/>
          </w:tcPr>
          <w:p w:rsidR="00AD1032" w:rsidRDefault="00AD1032" w:rsidP="0031331E">
            <w:pPr>
              <w:pStyle w:val="Table"/>
            </w:pPr>
            <w:r>
              <w:t xml:space="preserve">  2 year</w:t>
            </w:r>
          </w:p>
        </w:tc>
        <w:tc>
          <w:tcPr>
            <w:tcW w:w="1843" w:type="dxa"/>
          </w:tcPr>
          <w:p w:rsidR="00AD1032" w:rsidRPr="00FA25F2" w:rsidRDefault="00AD1032" w:rsidP="0031331E">
            <w:pPr>
              <w:pStyle w:val="Table"/>
            </w:pPr>
            <w:r w:rsidRPr="00CB406E">
              <w:t>3.4</w:t>
            </w:r>
          </w:p>
        </w:tc>
      </w:tr>
      <w:tr w:rsidR="00AD1032" w:rsidTr="0031331E">
        <w:tc>
          <w:tcPr>
            <w:tcW w:w="4077" w:type="dxa"/>
          </w:tcPr>
          <w:p w:rsidR="00AD1032" w:rsidRDefault="00AD1032" w:rsidP="0031331E">
            <w:pPr>
              <w:pStyle w:val="Table"/>
            </w:pPr>
            <w:r>
              <w:t xml:space="preserve">  3 year</w:t>
            </w:r>
          </w:p>
        </w:tc>
        <w:tc>
          <w:tcPr>
            <w:tcW w:w="1843" w:type="dxa"/>
          </w:tcPr>
          <w:p w:rsidR="00AD1032" w:rsidRPr="00FA25F2" w:rsidRDefault="00AD1032" w:rsidP="0031331E">
            <w:pPr>
              <w:pStyle w:val="Table"/>
            </w:pPr>
            <w:r w:rsidRPr="002272F4">
              <w:t>5.2</w:t>
            </w:r>
          </w:p>
        </w:tc>
      </w:tr>
      <w:tr w:rsidR="00AD1032" w:rsidTr="0031331E">
        <w:tc>
          <w:tcPr>
            <w:tcW w:w="4077" w:type="dxa"/>
          </w:tcPr>
          <w:p w:rsidR="00AD1032" w:rsidRDefault="00AD1032" w:rsidP="0031331E">
            <w:pPr>
              <w:pStyle w:val="Table"/>
            </w:pPr>
            <w:r>
              <w:t xml:space="preserve">  4 year</w:t>
            </w:r>
          </w:p>
        </w:tc>
        <w:tc>
          <w:tcPr>
            <w:tcW w:w="1843" w:type="dxa"/>
          </w:tcPr>
          <w:p w:rsidR="00AD1032" w:rsidRPr="00FA25F2" w:rsidRDefault="00AD1032" w:rsidP="0031331E">
            <w:pPr>
              <w:pStyle w:val="Table"/>
            </w:pPr>
            <w:r w:rsidRPr="002272F4">
              <w:t>6.2</w:t>
            </w:r>
          </w:p>
        </w:tc>
      </w:tr>
      <w:tr w:rsidR="00AD1032" w:rsidTr="0031331E">
        <w:tc>
          <w:tcPr>
            <w:tcW w:w="4077" w:type="dxa"/>
          </w:tcPr>
          <w:p w:rsidR="00AD1032" w:rsidRDefault="00AD1032" w:rsidP="0031331E">
            <w:pPr>
              <w:pStyle w:val="Table"/>
            </w:pPr>
            <w:r>
              <w:t>Medical history</w:t>
            </w:r>
          </w:p>
        </w:tc>
        <w:tc>
          <w:tcPr>
            <w:tcW w:w="1843" w:type="dxa"/>
          </w:tcPr>
          <w:p w:rsidR="00AD1032" w:rsidRDefault="00AD1032" w:rsidP="0031331E">
            <w:pPr>
              <w:pStyle w:val="Table"/>
            </w:pPr>
          </w:p>
        </w:tc>
      </w:tr>
      <w:tr w:rsidR="00AD1032" w:rsidTr="0031331E">
        <w:tc>
          <w:tcPr>
            <w:tcW w:w="4077" w:type="dxa"/>
          </w:tcPr>
          <w:p w:rsidR="00AD1032" w:rsidRDefault="00AD1032" w:rsidP="0031331E">
            <w:pPr>
              <w:pStyle w:val="Table"/>
            </w:pPr>
            <w:r>
              <w:t xml:space="preserve">  Baseline </w:t>
            </w:r>
          </w:p>
        </w:tc>
        <w:tc>
          <w:tcPr>
            <w:tcW w:w="1843" w:type="dxa"/>
          </w:tcPr>
          <w:p w:rsidR="00AD1032" w:rsidRDefault="00AD1032" w:rsidP="0031331E">
            <w:pPr>
              <w:pStyle w:val="Table"/>
            </w:pPr>
            <w:r w:rsidRPr="00E57CD6">
              <w:t>0.2.2</w:t>
            </w:r>
          </w:p>
        </w:tc>
      </w:tr>
      <w:tr w:rsidR="00AD1032" w:rsidTr="0031331E">
        <w:tc>
          <w:tcPr>
            <w:tcW w:w="4077" w:type="dxa"/>
          </w:tcPr>
          <w:p w:rsidR="00AD1032" w:rsidRDefault="00AD1032" w:rsidP="0031331E">
            <w:pPr>
              <w:pStyle w:val="Table"/>
            </w:pPr>
            <w:r>
              <w:t xml:space="preserve">  1 year</w:t>
            </w:r>
          </w:p>
        </w:tc>
        <w:tc>
          <w:tcPr>
            <w:tcW w:w="1843" w:type="dxa"/>
          </w:tcPr>
          <w:p w:rsidR="00AD1032" w:rsidRPr="00E57CD6" w:rsidRDefault="00AD1032" w:rsidP="0031331E">
            <w:pPr>
              <w:pStyle w:val="Table"/>
            </w:pPr>
            <w:r w:rsidRPr="00E57CD6">
              <w:t>1.2.1</w:t>
            </w:r>
          </w:p>
        </w:tc>
      </w:tr>
      <w:tr w:rsidR="00AD1032" w:rsidTr="0031331E">
        <w:tc>
          <w:tcPr>
            <w:tcW w:w="4077" w:type="dxa"/>
          </w:tcPr>
          <w:p w:rsidR="00AD1032" w:rsidRDefault="00AD1032" w:rsidP="0031331E">
            <w:pPr>
              <w:pStyle w:val="Table"/>
            </w:pPr>
            <w:r>
              <w:t xml:space="preserve">  2 years</w:t>
            </w:r>
          </w:p>
        </w:tc>
        <w:tc>
          <w:tcPr>
            <w:tcW w:w="1843" w:type="dxa"/>
          </w:tcPr>
          <w:p w:rsidR="00AD1032" w:rsidRPr="00E57CD6" w:rsidRDefault="00AD1032" w:rsidP="0031331E">
            <w:pPr>
              <w:pStyle w:val="Table"/>
            </w:pPr>
            <w:r w:rsidRPr="00E57CD6">
              <w:t>3.2.1</w:t>
            </w:r>
          </w:p>
        </w:tc>
      </w:tr>
      <w:tr w:rsidR="00AD1032" w:rsidTr="0031331E">
        <w:tc>
          <w:tcPr>
            <w:tcW w:w="4077" w:type="dxa"/>
          </w:tcPr>
          <w:p w:rsidR="00AD1032" w:rsidRDefault="00AD1032" w:rsidP="0031331E">
            <w:pPr>
              <w:pStyle w:val="Table"/>
            </w:pPr>
            <w:r>
              <w:t xml:space="preserve">  3 years</w:t>
            </w:r>
          </w:p>
        </w:tc>
        <w:tc>
          <w:tcPr>
            <w:tcW w:w="1843" w:type="dxa"/>
          </w:tcPr>
          <w:p w:rsidR="00AD1032" w:rsidRPr="00E57CD6" w:rsidRDefault="00AD1032" w:rsidP="0031331E">
            <w:pPr>
              <w:pStyle w:val="Table"/>
            </w:pPr>
            <w:r w:rsidRPr="00E57CD6">
              <w:t>5.2.1</w:t>
            </w:r>
          </w:p>
        </w:tc>
      </w:tr>
      <w:tr w:rsidR="00AD1032" w:rsidTr="0031331E">
        <w:tc>
          <w:tcPr>
            <w:tcW w:w="4077" w:type="dxa"/>
          </w:tcPr>
          <w:p w:rsidR="00AD1032" w:rsidRDefault="00AD1032" w:rsidP="0031331E">
            <w:pPr>
              <w:pStyle w:val="Table"/>
            </w:pPr>
            <w:r>
              <w:t xml:space="preserve">  4 years</w:t>
            </w:r>
          </w:p>
        </w:tc>
        <w:tc>
          <w:tcPr>
            <w:tcW w:w="1843" w:type="dxa"/>
          </w:tcPr>
          <w:p w:rsidR="00AD1032" w:rsidRPr="00E57CD6" w:rsidRDefault="00AD1032" w:rsidP="0031331E">
            <w:pPr>
              <w:pStyle w:val="Table"/>
            </w:pPr>
            <w:r w:rsidRPr="00E57CD6">
              <w:t>6.2.1</w:t>
            </w:r>
          </w:p>
        </w:tc>
      </w:tr>
      <w:tr w:rsidR="00AD1032" w:rsidTr="0031331E">
        <w:tc>
          <w:tcPr>
            <w:tcW w:w="4077" w:type="dxa"/>
          </w:tcPr>
          <w:p w:rsidR="00AD1032" w:rsidRDefault="00AD1032" w:rsidP="0031331E">
            <w:pPr>
              <w:pStyle w:val="Table"/>
            </w:pPr>
            <w:r>
              <w:t>Joint symptoms</w:t>
            </w:r>
          </w:p>
        </w:tc>
        <w:tc>
          <w:tcPr>
            <w:tcW w:w="1843" w:type="dxa"/>
          </w:tcPr>
          <w:p w:rsidR="00AD1032" w:rsidRDefault="00AD1032" w:rsidP="0031331E">
            <w:pPr>
              <w:pStyle w:val="Table"/>
            </w:pPr>
          </w:p>
        </w:tc>
      </w:tr>
      <w:tr w:rsidR="00AD1032" w:rsidTr="0031331E">
        <w:tc>
          <w:tcPr>
            <w:tcW w:w="4077" w:type="dxa"/>
          </w:tcPr>
          <w:p w:rsidR="00AD1032" w:rsidRDefault="00AD1032" w:rsidP="0031331E">
            <w:pPr>
              <w:pStyle w:val="Table"/>
            </w:pPr>
            <w:r>
              <w:t xml:space="preserve">  Baseline</w:t>
            </w:r>
          </w:p>
        </w:tc>
        <w:tc>
          <w:tcPr>
            <w:tcW w:w="1843" w:type="dxa"/>
          </w:tcPr>
          <w:p w:rsidR="00AD1032" w:rsidRPr="00C62FF5" w:rsidRDefault="00AD1032" w:rsidP="0031331E">
            <w:pPr>
              <w:pStyle w:val="Table"/>
            </w:pPr>
            <w:r w:rsidRPr="00C62FF5">
              <w:t>0.2.2</w:t>
            </w:r>
          </w:p>
        </w:tc>
      </w:tr>
      <w:tr w:rsidR="00AD1032" w:rsidTr="0031331E">
        <w:tc>
          <w:tcPr>
            <w:tcW w:w="4077" w:type="dxa"/>
          </w:tcPr>
          <w:p w:rsidR="00AD1032" w:rsidRDefault="00AD1032" w:rsidP="0031331E">
            <w:pPr>
              <w:pStyle w:val="Table"/>
            </w:pPr>
            <w:r>
              <w:t xml:space="preserve">  Year 1</w:t>
            </w:r>
          </w:p>
        </w:tc>
        <w:tc>
          <w:tcPr>
            <w:tcW w:w="1843" w:type="dxa"/>
          </w:tcPr>
          <w:p w:rsidR="00AD1032" w:rsidRPr="00C62FF5" w:rsidRDefault="00AD1032" w:rsidP="0031331E">
            <w:pPr>
              <w:pStyle w:val="Table"/>
            </w:pPr>
            <w:r w:rsidRPr="00C62FF5">
              <w:t>1.2.1</w:t>
            </w:r>
          </w:p>
        </w:tc>
      </w:tr>
      <w:tr w:rsidR="00AD1032" w:rsidTr="0031331E">
        <w:tc>
          <w:tcPr>
            <w:tcW w:w="4077" w:type="dxa"/>
          </w:tcPr>
          <w:p w:rsidR="00AD1032" w:rsidRDefault="00AD1032" w:rsidP="0031331E">
            <w:pPr>
              <w:pStyle w:val="Table"/>
            </w:pPr>
            <w:r>
              <w:t xml:space="preserve">  Year 2</w:t>
            </w:r>
          </w:p>
        </w:tc>
        <w:tc>
          <w:tcPr>
            <w:tcW w:w="1843" w:type="dxa"/>
          </w:tcPr>
          <w:p w:rsidR="00AD1032" w:rsidRDefault="00AD1032" w:rsidP="0031331E">
            <w:pPr>
              <w:pStyle w:val="Table"/>
            </w:pPr>
            <w:r w:rsidRPr="00AA7AF0">
              <w:t>3.2.1</w:t>
            </w:r>
          </w:p>
        </w:tc>
      </w:tr>
      <w:tr w:rsidR="00AD1032" w:rsidTr="0031331E">
        <w:tc>
          <w:tcPr>
            <w:tcW w:w="4077" w:type="dxa"/>
          </w:tcPr>
          <w:p w:rsidR="00AD1032" w:rsidRDefault="00AD1032" w:rsidP="0031331E">
            <w:pPr>
              <w:pStyle w:val="Table"/>
            </w:pPr>
            <w:r>
              <w:t xml:space="preserve">  Year 3</w:t>
            </w:r>
          </w:p>
        </w:tc>
        <w:tc>
          <w:tcPr>
            <w:tcW w:w="1843" w:type="dxa"/>
          </w:tcPr>
          <w:p w:rsidR="00AD1032" w:rsidRDefault="00AD1032" w:rsidP="0031331E">
            <w:pPr>
              <w:pStyle w:val="Table"/>
            </w:pPr>
            <w:r>
              <w:t>5.2.1</w:t>
            </w:r>
          </w:p>
        </w:tc>
      </w:tr>
      <w:tr w:rsidR="00AD1032" w:rsidTr="0031331E">
        <w:tc>
          <w:tcPr>
            <w:tcW w:w="4077" w:type="dxa"/>
          </w:tcPr>
          <w:p w:rsidR="00AD1032" w:rsidRDefault="00AD1032" w:rsidP="0031331E">
            <w:pPr>
              <w:pStyle w:val="Table"/>
            </w:pPr>
            <w:r>
              <w:t xml:space="preserve">  Year 4</w:t>
            </w:r>
          </w:p>
        </w:tc>
        <w:tc>
          <w:tcPr>
            <w:tcW w:w="1843" w:type="dxa"/>
          </w:tcPr>
          <w:p w:rsidR="00AD1032" w:rsidRDefault="00AD1032" w:rsidP="0031331E">
            <w:pPr>
              <w:pStyle w:val="Table"/>
            </w:pPr>
            <w:r>
              <w:t>6.2.1</w:t>
            </w:r>
          </w:p>
        </w:tc>
      </w:tr>
      <w:tr w:rsidR="00AD1032" w:rsidTr="0031331E">
        <w:tc>
          <w:tcPr>
            <w:tcW w:w="4077" w:type="dxa"/>
          </w:tcPr>
          <w:p w:rsidR="00AD1032" w:rsidRDefault="0095299D" w:rsidP="0031331E">
            <w:pPr>
              <w:pStyle w:val="Table"/>
            </w:pPr>
            <w:r>
              <w:t>Outcomes</w:t>
            </w:r>
          </w:p>
        </w:tc>
        <w:tc>
          <w:tcPr>
            <w:tcW w:w="1843" w:type="dxa"/>
          </w:tcPr>
          <w:p w:rsidR="00AD1032" w:rsidRDefault="00AD1032" w:rsidP="0031331E">
            <w:pPr>
              <w:pStyle w:val="Table"/>
            </w:pPr>
            <w:r>
              <w:t>2</w:t>
            </w:r>
          </w:p>
        </w:tc>
      </w:tr>
    </w:tbl>
    <w:p w:rsidR="00AD1032" w:rsidRDefault="00AD1032" w:rsidP="00AD1032"/>
    <w:bookmarkEnd w:id="0"/>
    <w:p w:rsidR="00EA1319" w:rsidRPr="00FE548D" w:rsidRDefault="00EA1319" w:rsidP="007773DA"/>
    <w:sectPr w:rsidR="00EA1319" w:rsidRPr="00FE548D" w:rsidSect="00AA7133">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7836" w:rsidRDefault="007B7836" w:rsidP="00915B4B">
      <w:pPr>
        <w:spacing w:after="0" w:line="240" w:lineRule="auto"/>
      </w:pPr>
      <w:r>
        <w:separator/>
      </w:r>
    </w:p>
  </w:endnote>
  <w:endnote w:type="continuationSeparator" w:id="0">
    <w:p w:rsidR="007B7836" w:rsidRDefault="007B7836" w:rsidP="00915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onotype Sorts">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ScalaLancetPro">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7836" w:rsidRPr="00435CFC" w:rsidRDefault="007B7836" w:rsidP="00B575A0">
    <w:pPr>
      <w:pStyle w:val="Footer"/>
      <w:rPr>
        <w:rFonts w:ascii="Arial" w:hAnsi="Arial" w:cs="Arial"/>
      </w:rPr>
    </w:pPr>
    <w:r w:rsidRPr="00435CFC">
      <w:rPr>
        <w:rFonts w:ascii="Arial" w:hAnsi="Arial" w:cs="Arial"/>
      </w:rPr>
      <w:tab/>
    </w:r>
    <w:r w:rsidRPr="00435CFC">
      <w:rPr>
        <w:rFonts w:ascii="Arial" w:hAnsi="Arial" w:cs="Arial"/>
      </w:rPr>
      <w:tab/>
      <w:t xml:space="preserve">Page </w:t>
    </w:r>
    <w:r w:rsidRPr="00435CFC">
      <w:rPr>
        <w:rFonts w:ascii="Arial" w:hAnsi="Arial" w:cs="Arial"/>
      </w:rPr>
      <w:fldChar w:fldCharType="begin"/>
    </w:r>
    <w:r w:rsidRPr="00435CFC">
      <w:rPr>
        <w:rFonts w:ascii="Arial" w:hAnsi="Arial" w:cs="Arial"/>
      </w:rPr>
      <w:instrText xml:space="preserve"> PAGE   \* MERGEFORMAT </w:instrText>
    </w:r>
    <w:r w:rsidRPr="00435CFC">
      <w:rPr>
        <w:rFonts w:ascii="Arial" w:hAnsi="Arial" w:cs="Arial"/>
      </w:rPr>
      <w:fldChar w:fldCharType="separate"/>
    </w:r>
    <w:r w:rsidR="006B45DC">
      <w:rPr>
        <w:rFonts w:ascii="Arial" w:hAnsi="Arial" w:cs="Arial"/>
        <w:noProof/>
      </w:rPr>
      <w:t>17</w:t>
    </w:r>
    <w:r w:rsidRPr="00435CFC">
      <w:rP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7836" w:rsidRDefault="007B7836" w:rsidP="00915B4B">
      <w:pPr>
        <w:spacing w:after="0" w:line="240" w:lineRule="auto"/>
      </w:pPr>
      <w:r>
        <w:separator/>
      </w:r>
    </w:p>
  </w:footnote>
  <w:footnote w:type="continuationSeparator" w:id="0">
    <w:p w:rsidR="007B7836" w:rsidRDefault="007B7836" w:rsidP="00915B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408C4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DA8A26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F4E7DD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6DE721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58265F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9D3CB7E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A78338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93E7C1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3E45C5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1C625EC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26A242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A40630"/>
    <w:multiLevelType w:val="hybridMultilevel"/>
    <w:tmpl w:val="C0EA5C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2B5770B"/>
    <w:multiLevelType w:val="multilevel"/>
    <w:tmpl w:val="477CE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52349C5"/>
    <w:multiLevelType w:val="hybridMultilevel"/>
    <w:tmpl w:val="55120B5A"/>
    <w:lvl w:ilvl="0" w:tplc="051C6216">
      <w:start w:val="15"/>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B7F2587"/>
    <w:multiLevelType w:val="hybridMultilevel"/>
    <w:tmpl w:val="C26075A2"/>
    <w:lvl w:ilvl="0" w:tplc="2D80F154">
      <w:start w:val="1"/>
      <w:numFmt w:val="bullet"/>
      <w:lvlText w:val=""/>
      <w:lvlJc w:val="left"/>
      <w:pPr>
        <w:tabs>
          <w:tab w:val="num" w:pos="720"/>
        </w:tabs>
        <w:ind w:left="720" w:hanging="360"/>
      </w:pPr>
      <w:rPr>
        <w:rFonts w:ascii="Monotype Sorts" w:hAnsi="Monotype Sorts" w:hint="default"/>
      </w:rPr>
    </w:lvl>
    <w:lvl w:ilvl="1" w:tplc="D97886F0" w:tentative="1">
      <w:start w:val="1"/>
      <w:numFmt w:val="bullet"/>
      <w:lvlText w:val=""/>
      <w:lvlJc w:val="left"/>
      <w:pPr>
        <w:tabs>
          <w:tab w:val="num" w:pos="1440"/>
        </w:tabs>
        <w:ind w:left="1440" w:hanging="360"/>
      </w:pPr>
      <w:rPr>
        <w:rFonts w:ascii="Monotype Sorts" w:hAnsi="Monotype Sorts" w:hint="default"/>
      </w:rPr>
    </w:lvl>
    <w:lvl w:ilvl="2" w:tplc="368C0FF2" w:tentative="1">
      <w:start w:val="1"/>
      <w:numFmt w:val="bullet"/>
      <w:lvlText w:val=""/>
      <w:lvlJc w:val="left"/>
      <w:pPr>
        <w:tabs>
          <w:tab w:val="num" w:pos="2160"/>
        </w:tabs>
        <w:ind w:left="2160" w:hanging="360"/>
      </w:pPr>
      <w:rPr>
        <w:rFonts w:ascii="Monotype Sorts" w:hAnsi="Monotype Sorts" w:hint="default"/>
      </w:rPr>
    </w:lvl>
    <w:lvl w:ilvl="3" w:tplc="2A5C9072" w:tentative="1">
      <w:start w:val="1"/>
      <w:numFmt w:val="bullet"/>
      <w:lvlText w:val=""/>
      <w:lvlJc w:val="left"/>
      <w:pPr>
        <w:tabs>
          <w:tab w:val="num" w:pos="2880"/>
        </w:tabs>
        <w:ind w:left="2880" w:hanging="360"/>
      </w:pPr>
      <w:rPr>
        <w:rFonts w:ascii="Monotype Sorts" w:hAnsi="Monotype Sorts" w:hint="default"/>
      </w:rPr>
    </w:lvl>
    <w:lvl w:ilvl="4" w:tplc="EDC40536" w:tentative="1">
      <w:start w:val="1"/>
      <w:numFmt w:val="bullet"/>
      <w:lvlText w:val=""/>
      <w:lvlJc w:val="left"/>
      <w:pPr>
        <w:tabs>
          <w:tab w:val="num" w:pos="3600"/>
        </w:tabs>
        <w:ind w:left="3600" w:hanging="360"/>
      </w:pPr>
      <w:rPr>
        <w:rFonts w:ascii="Monotype Sorts" w:hAnsi="Monotype Sorts" w:hint="default"/>
      </w:rPr>
    </w:lvl>
    <w:lvl w:ilvl="5" w:tplc="62282E7C" w:tentative="1">
      <w:start w:val="1"/>
      <w:numFmt w:val="bullet"/>
      <w:lvlText w:val=""/>
      <w:lvlJc w:val="left"/>
      <w:pPr>
        <w:tabs>
          <w:tab w:val="num" w:pos="4320"/>
        </w:tabs>
        <w:ind w:left="4320" w:hanging="360"/>
      </w:pPr>
      <w:rPr>
        <w:rFonts w:ascii="Monotype Sorts" w:hAnsi="Monotype Sorts" w:hint="default"/>
      </w:rPr>
    </w:lvl>
    <w:lvl w:ilvl="6" w:tplc="B42A2DBE" w:tentative="1">
      <w:start w:val="1"/>
      <w:numFmt w:val="bullet"/>
      <w:lvlText w:val=""/>
      <w:lvlJc w:val="left"/>
      <w:pPr>
        <w:tabs>
          <w:tab w:val="num" w:pos="5040"/>
        </w:tabs>
        <w:ind w:left="5040" w:hanging="360"/>
      </w:pPr>
      <w:rPr>
        <w:rFonts w:ascii="Monotype Sorts" w:hAnsi="Monotype Sorts" w:hint="default"/>
      </w:rPr>
    </w:lvl>
    <w:lvl w:ilvl="7" w:tplc="36EEB548" w:tentative="1">
      <w:start w:val="1"/>
      <w:numFmt w:val="bullet"/>
      <w:lvlText w:val=""/>
      <w:lvlJc w:val="left"/>
      <w:pPr>
        <w:tabs>
          <w:tab w:val="num" w:pos="5760"/>
        </w:tabs>
        <w:ind w:left="5760" w:hanging="360"/>
      </w:pPr>
      <w:rPr>
        <w:rFonts w:ascii="Monotype Sorts" w:hAnsi="Monotype Sorts" w:hint="default"/>
      </w:rPr>
    </w:lvl>
    <w:lvl w:ilvl="8" w:tplc="13445912" w:tentative="1">
      <w:start w:val="1"/>
      <w:numFmt w:val="bullet"/>
      <w:lvlText w:val=""/>
      <w:lvlJc w:val="left"/>
      <w:pPr>
        <w:tabs>
          <w:tab w:val="num" w:pos="6480"/>
        </w:tabs>
        <w:ind w:left="6480" w:hanging="360"/>
      </w:pPr>
      <w:rPr>
        <w:rFonts w:ascii="Monotype Sorts" w:hAnsi="Monotype Sorts" w:hint="default"/>
      </w:rPr>
    </w:lvl>
  </w:abstractNum>
  <w:abstractNum w:abstractNumId="15" w15:restartNumberingAfterBreak="0">
    <w:nsid w:val="441771A5"/>
    <w:multiLevelType w:val="hybridMultilevel"/>
    <w:tmpl w:val="426E084A"/>
    <w:lvl w:ilvl="0" w:tplc="69123918">
      <w:start w:val="1"/>
      <w:numFmt w:val="bullet"/>
      <w:lvlText w:val="•"/>
      <w:lvlJc w:val="left"/>
      <w:pPr>
        <w:tabs>
          <w:tab w:val="num" w:pos="720"/>
        </w:tabs>
        <w:ind w:left="720" w:hanging="360"/>
      </w:pPr>
      <w:rPr>
        <w:rFonts w:ascii="Times New Roman" w:hAnsi="Times New Roman" w:hint="default"/>
      </w:rPr>
    </w:lvl>
    <w:lvl w:ilvl="1" w:tplc="ADFACD26" w:tentative="1">
      <w:start w:val="1"/>
      <w:numFmt w:val="bullet"/>
      <w:lvlText w:val="•"/>
      <w:lvlJc w:val="left"/>
      <w:pPr>
        <w:tabs>
          <w:tab w:val="num" w:pos="1440"/>
        </w:tabs>
        <w:ind w:left="1440" w:hanging="360"/>
      </w:pPr>
      <w:rPr>
        <w:rFonts w:ascii="Times New Roman" w:hAnsi="Times New Roman" w:hint="default"/>
      </w:rPr>
    </w:lvl>
    <w:lvl w:ilvl="2" w:tplc="CD70D95E" w:tentative="1">
      <w:start w:val="1"/>
      <w:numFmt w:val="bullet"/>
      <w:lvlText w:val="•"/>
      <w:lvlJc w:val="left"/>
      <w:pPr>
        <w:tabs>
          <w:tab w:val="num" w:pos="2160"/>
        </w:tabs>
        <w:ind w:left="2160" w:hanging="360"/>
      </w:pPr>
      <w:rPr>
        <w:rFonts w:ascii="Times New Roman" w:hAnsi="Times New Roman" w:hint="default"/>
      </w:rPr>
    </w:lvl>
    <w:lvl w:ilvl="3" w:tplc="95880A40" w:tentative="1">
      <w:start w:val="1"/>
      <w:numFmt w:val="bullet"/>
      <w:lvlText w:val="•"/>
      <w:lvlJc w:val="left"/>
      <w:pPr>
        <w:tabs>
          <w:tab w:val="num" w:pos="2880"/>
        </w:tabs>
        <w:ind w:left="2880" w:hanging="360"/>
      </w:pPr>
      <w:rPr>
        <w:rFonts w:ascii="Times New Roman" w:hAnsi="Times New Roman" w:hint="default"/>
      </w:rPr>
    </w:lvl>
    <w:lvl w:ilvl="4" w:tplc="90B2947A" w:tentative="1">
      <w:start w:val="1"/>
      <w:numFmt w:val="bullet"/>
      <w:lvlText w:val="•"/>
      <w:lvlJc w:val="left"/>
      <w:pPr>
        <w:tabs>
          <w:tab w:val="num" w:pos="3600"/>
        </w:tabs>
        <w:ind w:left="3600" w:hanging="360"/>
      </w:pPr>
      <w:rPr>
        <w:rFonts w:ascii="Times New Roman" w:hAnsi="Times New Roman" w:hint="default"/>
      </w:rPr>
    </w:lvl>
    <w:lvl w:ilvl="5" w:tplc="8E805122" w:tentative="1">
      <w:start w:val="1"/>
      <w:numFmt w:val="bullet"/>
      <w:lvlText w:val="•"/>
      <w:lvlJc w:val="left"/>
      <w:pPr>
        <w:tabs>
          <w:tab w:val="num" w:pos="4320"/>
        </w:tabs>
        <w:ind w:left="4320" w:hanging="360"/>
      </w:pPr>
      <w:rPr>
        <w:rFonts w:ascii="Times New Roman" w:hAnsi="Times New Roman" w:hint="default"/>
      </w:rPr>
    </w:lvl>
    <w:lvl w:ilvl="6" w:tplc="F8BCCF8E" w:tentative="1">
      <w:start w:val="1"/>
      <w:numFmt w:val="bullet"/>
      <w:lvlText w:val="•"/>
      <w:lvlJc w:val="left"/>
      <w:pPr>
        <w:tabs>
          <w:tab w:val="num" w:pos="5040"/>
        </w:tabs>
        <w:ind w:left="5040" w:hanging="360"/>
      </w:pPr>
      <w:rPr>
        <w:rFonts w:ascii="Times New Roman" w:hAnsi="Times New Roman" w:hint="default"/>
      </w:rPr>
    </w:lvl>
    <w:lvl w:ilvl="7" w:tplc="2C94714C" w:tentative="1">
      <w:start w:val="1"/>
      <w:numFmt w:val="bullet"/>
      <w:lvlText w:val="•"/>
      <w:lvlJc w:val="left"/>
      <w:pPr>
        <w:tabs>
          <w:tab w:val="num" w:pos="5760"/>
        </w:tabs>
        <w:ind w:left="5760" w:hanging="360"/>
      </w:pPr>
      <w:rPr>
        <w:rFonts w:ascii="Times New Roman" w:hAnsi="Times New Roman" w:hint="default"/>
      </w:rPr>
    </w:lvl>
    <w:lvl w:ilvl="8" w:tplc="D792B40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61253E5"/>
    <w:multiLevelType w:val="hybridMultilevel"/>
    <w:tmpl w:val="E4D2EF32"/>
    <w:lvl w:ilvl="0" w:tplc="14EA9D82">
      <w:start w:val="1"/>
      <w:numFmt w:val="bullet"/>
      <w:lvlText w:val="•"/>
      <w:lvlJc w:val="left"/>
      <w:pPr>
        <w:tabs>
          <w:tab w:val="num" w:pos="720"/>
        </w:tabs>
        <w:ind w:left="720" w:hanging="360"/>
      </w:pPr>
      <w:rPr>
        <w:rFonts w:ascii="Times New Roman" w:hAnsi="Times New Roman" w:hint="default"/>
      </w:rPr>
    </w:lvl>
    <w:lvl w:ilvl="1" w:tplc="27E499AC" w:tentative="1">
      <w:start w:val="1"/>
      <w:numFmt w:val="bullet"/>
      <w:lvlText w:val="•"/>
      <w:lvlJc w:val="left"/>
      <w:pPr>
        <w:tabs>
          <w:tab w:val="num" w:pos="1440"/>
        </w:tabs>
        <w:ind w:left="1440" w:hanging="360"/>
      </w:pPr>
      <w:rPr>
        <w:rFonts w:ascii="Times New Roman" w:hAnsi="Times New Roman" w:hint="default"/>
      </w:rPr>
    </w:lvl>
    <w:lvl w:ilvl="2" w:tplc="F6DE6380" w:tentative="1">
      <w:start w:val="1"/>
      <w:numFmt w:val="bullet"/>
      <w:lvlText w:val="•"/>
      <w:lvlJc w:val="left"/>
      <w:pPr>
        <w:tabs>
          <w:tab w:val="num" w:pos="2160"/>
        </w:tabs>
        <w:ind w:left="2160" w:hanging="360"/>
      </w:pPr>
      <w:rPr>
        <w:rFonts w:ascii="Times New Roman" w:hAnsi="Times New Roman" w:hint="default"/>
      </w:rPr>
    </w:lvl>
    <w:lvl w:ilvl="3" w:tplc="99FE176E" w:tentative="1">
      <w:start w:val="1"/>
      <w:numFmt w:val="bullet"/>
      <w:lvlText w:val="•"/>
      <w:lvlJc w:val="left"/>
      <w:pPr>
        <w:tabs>
          <w:tab w:val="num" w:pos="2880"/>
        </w:tabs>
        <w:ind w:left="2880" w:hanging="360"/>
      </w:pPr>
      <w:rPr>
        <w:rFonts w:ascii="Times New Roman" w:hAnsi="Times New Roman" w:hint="default"/>
      </w:rPr>
    </w:lvl>
    <w:lvl w:ilvl="4" w:tplc="1D6C32E8" w:tentative="1">
      <w:start w:val="1"/>
      <w:numFmt w:val="bullet"/>
      <w:lvlText w:val="•"/>
      <w:lvlJc w:val="left"/>
      <w:pPr>
        <w:tabs>
          <w:tab w:val="num" w:pos="3600"/>
        </w:tabs>
        <w:ind w:left="3600" w:hanging="360"/>
      </w:pPr>
      <w:rPr>
        <w:rFonts w:ascii="Times New Roman" w:hAnsi="Times New Roman" w:hint="default"/>
      </w:rPr>
    </w:lvl>
    <w:lvl w:ilvl="5" w:tplc="3E2A5B82" w:tentative="1">
      <w:start w:val="1"/>
      <w:numFmt w:val="bullet"/>
      <w:lvlText w:val="•"/>
      <w:lvlJc w:val="left"/>
      <w:pPr>
        <w:tabs>
          <w:tab w:val="num" w:pos="4320"/>
        </w:tabs>
        <w:ind w:left="4320" w:hanging="360"/>
      </w:pPr>
      <w:rPr>
        <w:rFonts w:ascii="Times New Roman" w:hAnsi="Times New Roman" w:hint="default"/>
      </w:rPr>
    </w:lvl>
    <w:lvl w:ilvl="6" w:tplc="1B42225E" w:tentative="1">
      <w:start w:val="1"/>
      <w:numFmt w:val="bullet"/>
      <w:lvlText w:val="•"/>
      <w:lvlJc w:val="left"/>
      <w:pPr>
        <w:tabs>
          <w:tab w:val="num" w:pos="5040"/>
        </w:tabs>
        <w:ind w:left="5040" w:hanging="360"/>
      </w:pPr>
      <w:rPr>
        <w:rFonts w:ascii="Times New Roman" w:hAnsi="Times New Roman" w:hint="default"/>
      </w:rPr>
    </w:lvl>
    <w:lvl w:ilvl="7" w:tplc="C9E29C94" w:tentative="1">
      <w:start w:val="1"/>
      <w:numFmt w:val="bullet"/>
      <w:lvlText w:val="•"/>
      <w:lvlJc w:val="left"/>
      <w:pPr>
        <w:tabs>
          <w:tab w:val="num" w:pos="5760"/>
        </w:tabs>
        <w:ind w:left="5760" w:hanging="360"/>
      </w:pPr>
      <w:rPr>
        <w:rFonts w:ascii="Times New Roman" w:hAnsi="Times New Roman" w:hint="default"/>
      </w:rPr>
    </w:lvl>
    <w:lvl w:ilvl="8" w:tplc="678A8346"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702476C7"/>
    <w:multiLevelType w:val="hybridMultilevel"/>
    <w:tmpl w:val="2884D6A2"/>
    <w:lvl w:ilvl="0" w:tplc="20F4AF8C">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4EB1A21"/>
    <w:multiLevelType w:val="hybridMultilevel"/>
    <w:tmpl w:val="46EE9864"/>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9" w15:restartNumberingAfterBreak="0">
    <w:nsid w:val="7C3C533C"/>
    <w:multiLevelType w:val="hybridMultilevel"/>
    <w:tmpl w:val="03203CDE"/>
    <w:lvl w:ilvl="0" w:tplc="9280B7D2">
      <w:start w:val="1"/>
      <w:numFmt w:val="bullet"/>
      <w:lvlText w:val=""/>
      <w:lvlJc w:val="left"/>
      <w:pPr>
        <w:ind w:left="720" w:hanging="360"/>
      </w:pPr>
      <w:rPr>
        <w:rFonts w:ascii="Wingdings" w:hAnsi="Wingdings"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6"/>
  </w:num>
  <w:num w:numId="2">
    <w:abstractNumId w:val="18"/>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9"/>
  </w:num>
  <w:num w:numId="14">
    <w:abstractNumId w:val="13"/>
  </w:num>
  <w:num w:numId="15">
    <w:abstractNumId w:val="0"/>
  </w:num>
  <w:num w:numId="16">
    <w:abstractNumId w:val="14"/>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nn Rheum Dis&lt;/Style&gt;&lt;LeftDelim&gt;{&lt;/LeftDelim&gt;&lt;RightDelim&gt;}&lt;/RightDelim&gt;&lt;FontName&gt;Arial&lt;/FontName&gt;&lt;FontSize&gt;12&lt;/FontSize&gt;&lt;ReflistTitle&gt;&lt;/ReflistTitle&gt;&lt;StartingRefnum&gt;1&lt;/StartingRefnum&gt;&lt;FirstLineIndent&gt;0&lt;/FirstLineIndent&gt;&lt;HangingIndent&gt;340&lt;/HangingIndent&gt;&lt;LineSpacing&gt;0&lt;/LineSpacing&gt;&lt;SpaceAfter&gt;1&lt;/SpaceAfter&gt;&lt;HyperlinksEnabled&gt;1&lt;/HyperlinksEnabled&gt;&lt;HyperlinksVisible&gt;0&lt;/HyperlinksVisible&gt;&lt;/ENLayout&gt;"/>
    <w:docVar w:name="EN.Libraries" w:val="&lt;Libraries&gt;&lt;item db-id=&quot;2pp9v9spst9fr1efzp8p90x922fzxsfs2z0v&quot;&gt;CV Laslett&lt;record-ids&gt;&lt;item&gt;1&lt;/item&gt;&lt;/record-ids&gt;&lt;/item&gt;&lt;/Libraries&gt;"/>
  </w:docVars>
  <w:rsids>
    <w:rsidRoot w:val="00EE613D"/>
    <w:rsid w:val="00000196"/>
    <w:rsid w:val="000007F0"/>
    <w:rsid w:val="000016F4"/>
    <w:rsid w:val="00001BF8"/>
    <w:rsid w:val="00001CD5"/>
    <w:rsid w:val="000029D9"/>
    <w:rsid w:val="00002A6B"/>
    <w:rsid w:val="000053B9"/>
    <w:rsid w:val="00005535"/>
    <w:rsid w:val="00005738"/>
    <w:rsid w:val="0000652C"/>
    <w:rsid w:val="0000676E"/>
    <w:rsid w:val="00006FB3"/>
    <w:rsid w:val="0001011C"/>
    <w:rsid w:val="00011175"/>
    <w:rsid w:val="00011EBC"/>
    <w:rsid w:val="00012551"/>
    <w:rsid w:val="00015153"/>
    <w:rsid w:val="00015686"/>
    <w:rsid w:val="00015E9B"/>
    <w:rsid w:val="000162E5"/>
    <w:rsid w:val="000166A6"/>
    <w:rsid w:val="000167BA"/>
    <w:rsid w:val="000177DF"/>
    <w:rsid w:val="00017A5E"/>
    <w:rsid w:val="00017AB4"/>
    <w:rsid w:val="0002007D"/>
    <w:rsid w:val="00022586"/>
    <w:rsid w:val="00022B5C"/>
    <w:rsid w:val="000230D2"/>
    <w:rsid w:val="00023723"/>
    <w:rsid w:val="00023CFF"/>
    <w:rsid w:val="00025C43"/>
    <w:rsid w:val="00025E2F"/>
    <w:rsid w:val="00025E74"/>
    <w:rsid w:val="0002647D"/>
    <w:rsid w:val="00026695"/>
    <w:rsid w:val="000267D7"/>
    <w:rsid w:val="00026E33"/>
    <w:rsid w:val="00026ED6"/>
    <w:rsid w:val="00027D74"/>
    <w:rsid w:val="000307C9"/>
    <w:rsid w:val="000308C7"/>
    <w:rsid w:val="00030A7F"/>
    <w:rsid w:val="000326E6"/>
    <w:rsid w:val="0003276F"/>
    <w:rsid w:val="00032A4B"/>
    <w:rsid w:val="00033065"/>
    <w:rsid w:val="000335F5"/>
    <w:rsid w:val="00034A64"/>
    <w:rsid w:val="00035DBA"/>
    <w:rsid w:val="00036BE7"/>
    <w:rsid w:val="00036F1E"/>
    <w:rsid w:val="00037D02"/>
    <w:rsid w:val="0004013B"/>
    <w:rsid w:val="00041CCD"/>
    <w:rsid w:val="0004206A"/>
    <w:rsid w:val="0004252D"/>
    <w:rsid w:val="000441E6"/>
    <w:rsid w:val="000453E9"/>
    <w:rsid w:val="000454AA"/>
    <w:rsid w:val="00046368"/>
    <w:rsid w:val="00046585"/>
    <w:rsid w:val="00046A67"/>
    <w:rsid w:val="00046BEA"/>
    <w:rsid w:val="00047157"/>
    <w:rsid w:val="000473CC"/>
    <w:rsid w:val="00047B17"/>
    <w:rsid w:val="00047EE3"/>
    <w:rsid w:val="00047FF6"/>
    <w:rsid w:val="00050310"/>
    <w:rsid w:val="0005109D"/>
    <w:rsid w:val="00051426"/>
    <w:rsid w:val="000519DB"/>
    <w:rsid w:val="00052EBD"/>
    <w:rsid w:val="00052F5F"/>
    <w:rsid w:val="00052FEC"/>
    <w:rsid w:val="000532CC"/>
    <w:rsid w:val="00054E6F"/>
    <w:rsid w:val="0005615E"/>
    <w:rsid w:val="000566ED"/>
    <w:rsid w:val="00057AA2"/>
    <w:rsid w:val="00057EA0"/>
    <w:rsid w:val="00060224"/>
    <w:rsid w:val="000609BC"/>
    <w:rsid w:val="00061963"/>
    <w:rsid w:val="00061DB0"/>
    <w:rsid w:val="00061E9D"/>
    <w:rsid w:val="00061F45"/>
    <w:rsid w:val="00061F8F"/>
    <w:rsid w:val="00062435"/>
    <w:rsid w:val="00062C15"/>
    <w:rsid w:val="00065696"/>
    <w:rsid w:val="000667D4"/>
    <w:rsid w:val="000675E4"/>
    <w:rsid w:val="0006777D"/>
    <w:rsid w:val="000701A0"/>
    <w:rsid w:val="00070491"/>
    <w:rsid w:val="00070B53"/>
    <w:rsid w:val="000719F2"/>
    <w:rsid w:val="00071AE6"/>
    <w:rsid w:val="00071F57"/>
    <w:rsid w:val="000726C3"/>
    <w:rsid w:val="00073B86"/>
    <w:rsid w:val="00075406"/>
    <w:rsid w:val="00076F70"/>
    <w:rsid w:val="00077A29"/>
    <w:rsid w:val="00077EB6"/>
    <w:rsid w:val="00080605"/>
    <w:rsid w:val="00082276"/>
    <w:rsid w:val="00082A4C"/>
    <w:rsid w:val="00084540"/>
    <w:rsid w:val="00084772"/>
    <w:rsid w:val="000854DB"/>
    <w:rsid w:val="00085FDC"/>
    <w:rsid w:val="00086DD1"/>
    <w:rsid w:val="00087530"/>
    <w:rsid w:val="0008788B"/>
    <w:rsid w:val="00087EEC"/>
    <w:rsid w:val="00090A12"/>
    <w:rsid w:val="000918C8"/>
    <w:rsid w:val="00091CB8"/>
    <w:rsid w:val="00093079"/>
    <w:rsid w:val="000936CE"/>
    <w:rsid w:val="00095060"/>
    <w:rsid w:val="00095E49"/>
    <w:rsid w:val="000963BF"/>
    <w:rsid w:val="00096C4A"/>
    <w:rsid w:val="00097EFF"/>
    <w:rsid w:val="000A12D2"/>
    <w:rsid w:val="000A2054"/>
    <w:rsid w:val="000A2BB5"/>
    <w:rsid w:val="000A322B"/>
    <w:rsid w:val="000A4FE8"/>
    <w:rsid w:val="000A66C4"/>
    <w:rsid w:val="000A7B40"/>
    <w:rsid w:val="000B0C0D"/>
    <w:rsid w:val="000B15DF"/>
    <w:rsid w:val="000B1B35"/>
    <w:rsid w:val="000B265D"/>
    <w:rsid w:val="000B3513"/>
    <w:rsid w:val="000B3AE7"/>
    <w:rsid w:val="000B4342"/>
    <w:rsid w:val="000B4505"/>
    <w:rsid w:val="000B4F01"/>
    <w:rsid w:val="000B4FBC"/>
    <w:rsid w:val="000B5A54"/>
    <w:rsid w:val="000B5EAF"/>
    <w:rsid w:val="000B6247"/>
    <w:rsid w:val="000B6A3D"/>
    <w:rsid w:val="000C00FF"/>
    <w:rsid w:val="000C01B2"/>
    <w:rsid w:val="000C1C48"/>
    <w:rsid w:val="000C28AE"/>
    <w:rsid w:val="000C2AE9"/>
    <w:rsid w:val="000C43CF"/>
    <w:rsid w:val="000C48B3"/>
    <w:rsid w:val="000C4C3F"/>
    <w:rsid w:val="000C592D"/>
    <w:rsid w:val="000C5DCA"/>
    <w:rsid w:val="000C6A16"/>
    <w:rsid w:val="000C6AF6"/>
    <w:rsid w:val="000C6F76"/>
    <w:rsid w:val="000C7579"/>
    <w:rsid w:val="000D0188"/>
    <w:rsid w:val="000D1409"/>
    <w:rsid w:val="000D29D3"/>
    <w:rsid w:val="000D49BB"/>
    <w:rsid w:val="000D5694"/>
    <w:rsid w:val="000D5BFE"/>
    <w:rsid w:val="000D5CF8"/>
    <w:rsid w:val="000D66C3"/>
    <w:rsid w:val="000D6EE1"/>
    <w:rsid w:val="000D7904"/>
    <w:rsid w:val="000D7DF8"/>
    <w:rsid w:val="000E05F9"/>
    <w:rsid w:val="000E0747"/>
    <w:rsid w:val="000E074B"/>
    <w:rsid w:val="000E0878"/>
    <w:rsid w:val="000E2109"/>
    <w:rsid w:val="000E44B9"/>
    <w:rsid w:val="000E5185"/>
    <w:rsid w:val="000E5B04"/>
    <w:rsid w:val="000E6251"/>
    <w:rsid w:val="000E702C"/>
    <w:rsid w:val="000E7631"/>
    <w:rsid w:val="000F085F"/>
    <w:rsid w:val="000F207D"/>
    <w:rsid w:val="000F2ECF"/>
    <w:rsid w:val="000F3FB8"/>
    <w:rsid w:val="000F4455"/>
    <w:rsid w:val="000F4E79"/>
    <w:rsid w:val="000F510A"/>
    <w:rsid w:val="000F530D"/>
    <w:rsid w:val="000F6DE8"/>
    <w:rsid w:val="000F6F86"/>
    <w:rsid w:val="000F719E"/>
    <w:rsid w:val="000F729A"/>
    <w:rsid w:val="000F7775"/>
    <w:rsid w:val="00100924"/>
    <w:rsid w:val="00100D61"/>
    <w:rsid w:val="0010131B"/>
    <w:rsid w:val="00101B5B"/>
    <w:rsid w:val="00101DCC"/>
    <w:rsid w:val="00102732"/>
    <w:rsid w:val="001032FE"/>
    <w:rsid w:val="001034E1"/>
    <w:rsid w:val="00103F2E"/>
    <w:rsid w:val="001042A6"/>
    <w:rsid w:val="00104AC6"/>
    <w:rsid w:val="00105235"/>
    <w:rsid w:val="00106757"/>
    <w:rsid w:val="00106935"/>
    <w:rsid w:val="00107F80"/>
    <w:rsid w:val="0011053E"/>
    <w:rsid w:val="00110659"/>
    <w:rsid w:val="00110B64"/>
    <w:rsid w:val="00110F06"/>
    <w:rsid w:val="00111843"/>
    <w:rsid w:val="00112768"/>
    <w:rsid w:val="00112CB5"/>
    <w:rsid w:val="00113ED1"/>
    <w:rsid w:val="00114DF7"/>
    <w:rsid w:val="00115DBD"/>
    <w:rsid w:val="0011645B"/>
    <w:rsid w:val="001167B0"/>
    <w:rsid w:val="001170B6"/>
    <w:rsid w:val="0011729D"/>
    <w:rsid w:val="0012061D"/>
    <w:rsid w:val="00121885"/>
    <w:rsid w:val="00121CB2"/>
    <w:rsid w:val="001225D6"/>
    <w:rsid w:val="001230D1"/>
    <w:rsid w:val="0012314D"/>
    <w:rsid w:val="00123260"/>
    <w:rsid w:val="00123D75"/>
    <w:rsid w:val="001246CC"/>
    <w:rsid w:val="00125BC8"/>
    <w:rsid w:val="001271D8"/>
    <w:rsid w:val="001316AD"/>
    <w:rsid w:val="00131D8C"/>
    <w:rsid w:val="00132541"/>
    <w:rsid w:val="00133EFA"/>
    <w:rsid w:val="0013451A"/>
    <w:rsid w:val="00137883"/>
    <w:rsid w:val="00137991"/>
    <w:rsid w:val="00137F5C"/>
    <w:rsid w:val="00140BA9"/>
    <w:rsid w:val="001415A2"/>
    <w:rsid w:val="00141998"/>
    <w:rsid w:val="001433CE"/>
    <w:rsid w:val="00144193"/>
    <w:rsid w:val="00144F8C"/>
    <w:rsid w:val="001466EB"/>
    <w:rsid w:val="001468D2"/>
    <w:rsid w:val="00146DCB"/>
    <w:rsid w:val="0015035F"/>
    <w:rsid w:val="00151386"/>
    <w:rsid w:val="0015145D"/>
    <w:rsid w:val="00152AE9"/>
    <w:rsid w:val="00153094"/>
    <w:rsid w:val="00153A5A"/>
    <w:rsid w:val="00153CB0"/>
    <w:rsid w:val="00154D37"/>
    <w:rsid w:val="00155D19"/>
    <w:rsid w:val="001568FA"/>
    <w:rsid w:val="00157138"/>
    <w:rsid w:val="001602E0"/>
    <w:rsid w:val="0016066F"/>
    <w:rsid w:val="0016074E"/>
    <w:rsid w:val="00161413"/>
    <w:rsid w:val="00163015"/>
    <w:rsid w:val="00163B96"/>
    <w:rsid w:val="00164868"/>
    <w:rsid w:val="00165175"/>
    <w:rsid w:val="00166BEC"/>
    <w:rsid w:val="00166EEC"/>
    <w:rsid w:val="00167AEB"/>
    <w:rsid w:val="00167CA5"/>
    <w:rsid w:val="00170290"/>
    <w:rsid w:val="00170E4F"/>
    <w:rsid w:val="00171F2F"/>
    <w:rsid w:val="0017220C"/>
    <w:rsid w:val="00172D34"/>
    <w:rsid w:val="0017366A"/>
    <w:rsid w:val="001737CD"/>
    <w:rsid w:val="00174082"/>
    <w:rsid w:val="00174C6E"/>
    <w:rsid w:val="00174E40"/>
    <w:rsid w:val="00175406"/>
    <w:rsid w:val="00175F16"/>
    <w:rsid w:val="00175F68"/>
    <w:rsid w:val="001773C4"/>
    <w:rsid w:val="00177B31"/>
    <w:rsid w:val="00177B99"/>
    <w:rsid w:val="001803C6"/>
    <w:rsid w:val="00180658"/>
    <w:rsid w:val="0018117E"/>
    <w:rsid w:val="00181B16"/>
    <w:rsid w:val="00182126"/>
    <w:rsid w:val="00184A87"/>
    <w:rsid w:val="001850FD"/>
    <w:rsid w:val="00185AB4"/>
    <w:rsid w:val="001862E1"/>
    <w:rsid w:val="00186704"/>
    <w:rsid w:val="001867A6"/>
    <w:rsid w:val="00187220"/>
    <w:rsid w:val="001878BC"/>
    <w:rsid w:val="00187DB7"/>
    <w:rsid w:val="00187DF3"/>
    <w:rsid w:val="00190F95"/>
    <w:rsid w:val="00191490"/>
    <w:rsid w:val="001915AD"/>
    <w:rsid w:val="00191ECA"/>
    <w:rsid w:val="0019259A"/>
    <w:rsid w:val="001936A2"/>
    <w:rsid w:val="001937C1"/>
    <w:rsid w:val="00194B2B"/>
    <w:rsid w:val="0019538D"/>
    <w:rsid w:val="001967E5"/>
    <w:rsid w:val="00196847"/>
    <w:rsid w:val="00196F2C"/>
    <w:rsid w:val="00197400"/>
    <w:rsid w:val="001A0FFE"/>
    <w:rsid w:val="001A1831"/>
    <w:rsid w:val="001A25B3"/>
    <w:rsid w:val="001A39B3"/>
    <w:rsid w:val="001A3B27"/>
    <w:rsid w:val="001A4F5A"/>
    <w:rsid w:val="001A5071"/>
    <w:rsid w:val="001A6402"/>
    <w:rsid w:val="001A656F"/>
    <w:rsid w:val="001A7116"/>
    <w:rsid w:val="001A75AF"/>
    <w:rsid w:val="001A76DA"/>
    <w:rsid w:val="001A7CE7"/>
    <w:rsid w:val="001B0718"/>
    <w:rsid w:val="001B0D91"/>
    <w:rsid w:val="001B1C34"/>
    <w:rsid w:val="001B25DA"/>
    <w:rsid w:val="001B29E5"/>
    <w:rsid w:val="001B4D4F"/>
    <w:rsid w:val="001B53B1"/>
    <w:rsid w:val="001B69D4"/>
    <w:rsid w:val="001B799D"/>
    <w:rsid w:val="001C07F4"/>
    <w:rsid w:val="001C143F"/>
    <w:rsid w:val="001C14B2"/>
    <w:rsid w:val="001C19CD"/>
    <w:rsid w:val="001C1D66"/>
    <w:rsid w:val="001C2195"/>
    <w:rsid w:val="001C2A8A"/>
    <w:rsid w:val="001C452D"/>
    <w:rsid w:val="001C48F9"/>
    <w:rsid w:val="001C4C9D"/>
    <w:rsid w:val="001C61BF"/>
    <w:rsid w:val="001C687F"/>
    <w:rsid w:val="001C7EBC"/>
    <w:rsid w:val="001D00D5"/>
    <w:rsid w:val="001D0A7C"/>
    <w:rsid w:val="001D0C95"/>
    <w:rsid w:val="001D14DC"/>
    <w:rsid w:val="001D153E"/>
    <w:rsid w:val="001D1544"/>
    <w:rsid w:val="001D26B1"/>
    <w:rsid w:val="001D2A7E"/>
    <w:rsid w:val="001D2DD5"/>
    <w:rsid w:val="001D370A"/>
    <w:rsid w:val="001D4D6C"/>
    <w:rsid w:val="001D4E82"/>
    <w:rsid w:val="001D6434"/>
    <w:rsid w:val="001E0295"/>
    <w:rsid w:val="001E1846"/>
    <w:rsid w:val="001E1895"/>
    <w:rsid w:val="001E2608"/>
    <w:rsid w:val="001E29DF"/>
    <w:rsid w:val="001E3D9E"/>
    <w:rsid w:val="001E3F6E"/>
    <w:rsid w:val="001E663A"/>
    <w:rsid w:val="001E6A62"/>
    <w:rsid w:val="001E73B3"/>
    <w:rsid w:val="001E7E77"/>
    <w:rsid w:val="001F07E4"/>
    <w:rsid w:val="001F25B1"/>
    <w:rsid w:val="001F2E2B"/>
    <w:rsid w:val="001F3B13"/>
    <w:rsid w:val="001F62CA"/>
    <w:rsid w:val="001F657F"/>
    <w:rsid w:val="001F7E6A"/>
    <w:rsid w:val="001F7EE2"/>
    <w:rsid w:val="001F7F09"/>
    <w:rsid w:val="00202219"/>
    <w:rsid w:val="00203CCE"/>
    <w:rsid w:val="00204D4C"/>
    <w:rsid w:val="00205C03"/>
    <w:rsid w:val="00207827"/>
    <w:rsid w:val="00207A30"/>
    <w:rsid w:val="002101F0"/>
    <w:rsid w:val="002108B9"/>
    <w:rsid w:val="0021132E"/>
    <w:rsid w:val="00211581"/>
    <w:rsid w:val="00212E58"/>
    <w:rsid w:val="00213425"/>
    <w:rsid w:val="0021415C"/>
    <w:rsid w:val="002145AD"/>
    <w:rsid w:val="00215E5D"/>
    <w:rsid w:val="00216531"/>
    <w:rsid w:val="00216721"/>
    <w:rsid w:val="002172EC"/>
    <w:rsid w:val="00217478"/>
    <w:rsid w:val="00220926"/>
    <w:rsid w:val="002209E9"/>
    <w:rsid w:val="00220BDC"/>
    <w:rsid w:val="002218B7"/>
    <w:rsid w:val="00221C0A"/>
    <w:rsid w:val="00221E7B"/>
    <w:rsid w:val="00222506"/>
    <w:rsid w:val="00222582"/>
    <w:rsid w:val="00222E1D"/>
    <w:rsid w:val="0022455A"/>
    <w:rsid w:val="0022782F"/>
    <w:rsid w:val="0022799F"/>
    <w:rsid w:val="00227A52"/>
    <w:rsid w:val="00227CCF"/>
    <w:rsid w:val="00227E8C"/>
    <w:rsid w:val="00227EAB"/>
    <w:rsid w:val="00230127"/>
    <w:rsid w:val="002308F1"/>
    <w:rsid w:val="00230D9B"/>
    <w:rsid w:val="00230E6B"/>
    <w:rsid w:val="0023441E"/>
    <w:rsid w:val="002349DE"/>
    <w:rsid w:val="002353C0"/>
    <w:rsid w:val="00235600"/>
    <w:rsid w:val="0023566F"/>
    <w:rsid w:val="002359FF"/>
    <w:rsid w:val="00235AC6"/>
    <w:rsid w:val="0023649A"/>
    <w:rsid w:val="0023665E"/>
    <w:rsid w:val="00236D6B"/>
    <w:rsid w:val="00237413"/>
    <w:rsid w:val="00237904"/>
    <w:rsid w:val="00237A99"/>
    <w:rsid w:val="002400D6"/>
    <w:rsid w:val="002415B0"/>
    <w:rsid w:val="0024194A"/>
    <w:rsid w:val="002422C7"/>
    <w:rsid w:val="0024316F"/>
    <w:rsid w:val="00243AC9"/>
    <w:rsid w:val="002443AA"/>
    <w:rsid w:val="00245409"/>
    <w:rsid w:val="0024588D"/>
    <w:rsid w:val="0024647F"/>
    <w:rsid w:val="00246CCE"/>
    <w:rsid w:val="00250B90"/>
    <w:rsid w:val="00252B61"/>
    <w:rsid w:val="002530CE"/>
    <w:rsid w:val="00253B60"/>
    <w:rsid w:val="0025465A"/>
    <w:rsid w:val="0025549E"/>
    <w:rsid w:val="00255959"/>
    <w:rsid w:val="00256452"/>
    <w:rsid w:val="0025704F"/>
    <w:rsid w:val="0025754E"/>
    <w:rsid w:val="00260C19"/>
    <w:rsid w:val="002614FE"/>
    <w:rsid w:val="00261F1F"/>
    <w:rsid w:val="002620DF"/>
    <w:rsid w:val="002626F2"/>
    <w:rsid w:val="00262FC5"/>
    <w:rsid w:val="002630BC"/>
    <w:rsid w:val="00263762"/>
    <w:rsid w:val="002644FB"/>
    <w:rsid w:val="00264BF7"/>
    <w:rsid w:val="002653DF"/>
    <w:rsid w:val="00265F14"/>
    <w:rsid w:val="00267230"/>
    <w:rsid w:val="0026754F"/>
    <w:rsid w:val="00267760"/>
    <w:rsid w:val="002719A5"/>
    <w:rsid w:val="00271CB8"/>
    <w:rsid w:val="0027366E"/>
    <w:rsid w:val="0027392B"/>
    <w:rsid w:val="002748C1"/>
    <w:rsid w:val="00274BF2"/>
    <w:rsid w:val="002752A2"/>
    <w:rsid w:val="00276FFA"/>
    <w:rsid w:val="0027712E"/>
    <w:rsid w:val="00277A24"/>
    <w:rsid w:val="00280813"/>
    <w:rsid w:val="00280D3C"/>
    <w:rsid w:val="002813C5"/>
    <w:rsid w:val="002820F9"/>
    <w:rsid w:val="002828DF"/>
    <w:rsid w:val="00283540"/>
    <w:rsid w:val="00284436"/>
    <w:rsid w:val="00286073"/>
    <w:rsid w:val="00286EA6"/>
    <w:rsid w:val="00286F69"/>
    <w:rsid w:val="002873D0"/>
    <w:rsid w:val="00287589"/>
    <w:rsid w:val="00290112"/>
    <w:rsid w:val="00290F29"/>
    <w:rsid w:val="002916C5"/>
    <w:rsid w:val="0029275E"/>
    <w:rsid w:val="00292A42"/>
    <w:rsid w:val="00293A2D"/>
    <w:rsid w:val="00293D61"/>
    <w:rsid w:val="00294664"/>
    <w:rsid w:val="0029494D"/>
    <w:rsid w:val="00294E01"/>
    <w:rsid w:val="00295A52"/>
    <w:rsid w:val="00296D93"/>
    <w:rsid w:val="00297225"/>
    <w:rsid w:val="00297B9F"/>
    <w:rsid w:val="00297BDB"/>
    <w:rsid w:val="002A0718"/>
    <w:rsid w:val="002A173C"/>
    <w:rsid w:val="002A30B3"/>
    <w:rsid w:val="002A4371"/>
    <w:rsid w:val="002A49C0"/>
    <w:rsid w:val="002A51BA"/>
    <w:rsid w:val="002A54B0"/>
    <w:rsid w:val="002A58B3"/>
    <w:rsid w:val="002A5EBF"/>
    <w:rsid w:val="002A60CB"/>
    <w:rsid w:val="002A73FC"/>
    <w:rsid w:val="002B0BEA"/>
    <w:rsid w:val="002B0CC5"/>
    <w:rsid w:val="002B0DAA"/>
    <w:rsid w:val="002B1402"/>
    <w:rsid w:val="002B1DDE"/>
    <w:rsid w:val="002B265F"/>
    <w:rsid w:val="002B2EA9"/>
    <w:rsid w:val="002B318D"/>
    <w:rsid w:val="002B45E2"/>
    <w:rsid w:val="002B50B6"/>
    <w:rsid w:val="002B5135"/>
    <w:rsid w:val="002B5456"/>
    <w:rsid w:val="002B557D"/>
    <w:rsid w:val="002B5CBA"/>
    <w:rsid w:val="002B645F"/>
    <w:rsid w:val="002B6548"/>
    <w:rsid w:val="002B709D"/>
    <w:rsid w:val="002B7617"/>
    <w:rsid w:val="002B7BDF"/>
    <w:rsid w:val="002C00A2"/>
    <w:rsid w:val="002C31AF"/>
    <w:rsid w:val="002C456D"/>
    <w:rsid w:val="002C45A5"/>
    <w:rsid w:val="002C55BF"/>
    <w:rsid w:val="002C5ED9"/>
    <w:rsid w:val="002C647A"/>
    <w:rsid w:val="002C70E7"/>
    <w:rsid w:val="002D0B13"/>
    <w:rsid w:val="002D1494"/>
    <w:rsid w:val="002D1ADE"/>
    <w:rsid w:val="002D2133"/>
    <w:rsid w:val="002D2532"/>
    <w:rsid w:val="002D2D94"/>
    <w:rsid w:val="002D36A4"/>
    <w:rsid w:val="002D404D"/>
    <w:rsid w:val="002D5185"/>
    <w:rsid w:val="002D5728"/>
    <w:rsid w:val="002D6101"/>
    <w:rsid w:val="002D6B7B"/>
    <w:rsid w:val="002D7848"/>
    <w:rsid w:val="002D7930"/>
    <w:rsid w:val="002E035F"/>
    <w:rsid w:val="002E075C"/>
    <w:rsid w:val="002E0975"/>
    <w:rsid w:val="002E13E7"/>
    <w:rsid w:val="002E2971"/>
    <w:rsid w:val="002E3152"/>
    <w:rsid w:val="002E32DD"/>
    <w:rsid w:val="002E3898"/>
    <w:rsid w:val="002E58D4"/>
    <w:rsid w:val="002E5B75"/>
    <w:rsid w:val="002E62B4"/>
    <w:rsid w:val="002E64D9"/>
    <w:rsid w:val="002E6519"/>
    <w:rsid w:val="002E6A09"/>
    <w:rsid w:val="002E6E5D"/>
    <w:rsid w:val="002E7EF2"/>
    <w:rsid w:val="002F0303"/>
    <w:rsid w:val="002F0C71"/>
    <w:rsid w:val="002F0D96"/>
    <w:rsid w:val="002F148E"/>
    <w:rsid w:val="002F169E"/>
    <w:rsid w:val="002F23AF"/>
    <w:rsid w:val="002F3DAE"/>
    <w:rsid w:val="002F4542"/>
    <w:rsid w:val="002F46A9"/>
    <w:rsid w:val="002F4918"/>
    <w:rsid w:val="002F4B25"/>
    <w:rsid w:val="002F6A75"/>
    <w:rsid w:val="002F6BA5"/>
    <w:rsid w:val="002F7102"/>
    <w:rsid w:val="002F74F8"/>
    <w:rsid w:val="002F788A"/>
    <w:rsid w:val="002F7EA7"/>
    <w:rsid w:val="00301541"/>
    <w:rsid w:val="003016EC"/>
    <w:rsid w:val="00301C48"/>
    <w:rsid w:val="003034C3"/>
    <w:rsid w:val="003038DF"/>
    <w:rsid w:val="00303A5B"/>
    <w:rsid w:val="003047E5"/>
    <w:rsid w:val="00304C03"/>
    <w:rsid w:val="0030553C"/>
    <w:rsid w:val="00305794"/>
    <w:rsid w:val="00305DE5"/>
    <w:rsid w:val="003073D6"/>
    <w:rsid w:val="0030795B"/>
    <w:rsid w:val="00307AEF"/>
    <w:rsid w:val="003105B8"/>
    <w:rsid w:val="00310D94"/>
    <w:rsid w:val="00311D54"/>
    <w:rsid w:val="00311D87"/>
    <w:rsid w:val="003132A8"/>
    <w:rsid w:val="0031331E"/>
    <w:rsid w:val="00313BD6"/>
    <w:rsid w:val="00315739"/>
    <w:rsid w:val="00315FF7"/>
    <w:rsid w:val="003164B6"/>
    <w:rsid w:val="00316784"/>
    <w:rsid w:val="00316955"/>
    <w:rsid w:val="00316ADA"/>
    <w:rsid w:val="00316F74"/>
    <w:rsid w:val="00317164"/>
    <w:rsid w:val="0032033F"/>
    <w:rsid w:val="00320F74"/>
    <w:rsid w:val="003211FA"/>
    <w:rsid w:val="00322085"/>
    <w:rsid w:val="00323122"/>
    <w:rsid w:val="003234F1"/>
    <w:rsid w:val="00323893"/>
    <w:rsid w:val="00323A13"/>
    <w:rsid w:val="00323AC1"/>
    <w:rsid w:val="00323B78"/>
    <w:rsid w:val="00324591"/>
    <w:rsid w:val="00324B24"/>
    <w:rsid w:val="003258BF"/>
    <w:rsid w:val="00325A15"/>
    <w:rsid w:val="00325B29"/>
    <w:rsid w:val="00325C20"/>
    <w:rsid w:val="00325E44"/>
    <w:rsid w:val="00325F3C"/>
    <w:rsid w:val="003276EB"/>
    <w:rsid w:val="00331B90"/>
    <w:rsid w:val="00331F8D"/>
    <w:rsid w:val="003322B5"/>
    <w:rsid w:val="0033237C"/>
    <w:rsid w:val="00332413"/>
    <w:rsid w:val="00333CFD"/>
    <w:rsid w:val="00333E00"/>
    <w:rsid w:val="00334B20"/>
    <w:rsid w:val="00335DB9"/>
    <w:rsid w:val="003365FF"/>
    <w:rsid w:val="003400AE"/>
    <w:rsid w:val="00340E89"/>
    <w:rsid w:val="003419BC"/>
    <w:rsid w:val="00341DDB"/>
    <w:rsid w:val="00342B20"/>
    <w:rsid w:val="00343165"/>
    <w:rsid w:val="0034344E"/>
    <w:rsid w:val="0034393D"/>
    <w:rsid w:val="0034424A"/>
    <w:rsid w:val="00344309"/>
    <w:rsid w:val="003444B3"/>
    <w:rsid w:val="003444DF"/>
    <w:rsid w:val="00345AE5"/>
    <w:rsid w:val="00346BC1"/>
    <w:rsid w:val="00347CD8"/>
    <w:rsid w:val="003506B9"/>
    <w:rsid w:val="0035291F"/>
    <w:rsid w:val="00352AC6"/>
    <w:rsid w:val="00352C15"/>
    <w:rsid w:val="00353539"/>
    <w:rsid w:val="00353732"/>
    <w:rsid w:val="00353733"/>
    <w:rsid w:val="00353897"/>
    <w:rsid w:val="00354245"/>
    <w:rsid w:val="003544DE"/>
    <w:rsid w:val="00354602"/>
    <w:rsid w:val="003548D4"/>
    <w:rsid w:val="00354D77"/>
    <w:rsid w:val="00354ED7"/>
    <w:rsid w:val="003556CE"/>
    <w:rsid w:val="00356F40"/>
    <w:rsid w:val="003574EC"/>
    <w:rsid w:val="003629B7"/>
    <w:rsid w:val="00362FD3"/>
    <w:rsid w:val="00363F01"/>
    <w:rsid w:val="003649D4"/>
    <w:rsid w:val="00364B30"/>
    <w:rsid w:val="00364E85"/>
    <w:rsid w:val="00364FA5"/>
    <w:rsid w:val="0036537E"/>
    <w:rsid w:val="00365A6B"/>
    <w:rsid w:val="00365F0B"/>
    <w:rsid w:val="00366F4F"/>
    <w:rsid w:val="00370D68"/>
    <w:rsid w:val="00370F2B"/>
    <w:rsid w:val="00372A4C"/>
    <w:rsid w:val="00372F43"/>
    <w:rsid w:val="00373982"/>
    <w:rsid w:val="00373A6E"/>
    <w:rsid w:val="00374DA5"/>
    <w:rsid w:val="00374EA1"/>
    <w:rsid w:val="00376B48"/>
    <w:rsid w:val="0037750E"/>
    <w:rsid w:val="0037776E"/>
    <w:rsid w:val="00377C04"/>
    <w:rsid w:val="00381CDB"/>
    <w:rsid w:val="0038229D"/>
    <w:rsid w:val="003827B9"/>
    <w:rsid w:val="003841AD"/>
    <w:rsid w:val="0038456E"/>
    <w:rsid w:val="003847E5"/>
    <w:rsid w:val="00384B94"/>
    <w:rsid w:val="00384F54"/>
    <w:rsid w:val="00385395"/>
    <w:rsid w:val="003859C0"/>
    <w:rsid w:val="0038744B"/>
    <w:rsid w:val="003879B5"/>
    <w:rsid w:val="00387A53"/>
    <w:rsid w:val="003902AC"/>
    <w:rsid w:val="00391424"/>
    <w:rsid w:val="00392207"/>
    <w:rsid w:val="00393748"/>
    <w:rsid w:val="003947A2"/>
    <w:rsid w:val="00394DC9"/>
    <w:rsid w:val="0039509C"/>
    <w:rsid w:val="00395F36"/>
    <w:rsid w:val="003964CE"/>
    <w:rsid w:val="00396C1B"/>
    <w:rsid w:val="00396F59"/>
    <w:rsid w:val="00397208"/>
    <w:rsid w:val="0039744D"/>
    <w:rsid w:val="003A0554"/>
    <w:rsid w:val="003A05EC"/>
    <w:rsid w:val="003A0721"/>
    <w:rsid w:val="003A11CF"/>
    <w:rsid w:val="003A1B71"/>
    <w:rsid w:val="003A22A0"/>
    <w:rsid w:val="003A2444"/>
    <w:rsid w:val="003A443D"/>
    <w:rsid w:val="003A4CB6"/>
    <w:rsid w:val="003A5CFA"/>
    <w:rsid w:val="003A5E53"/>
    <w:rsid w:val="003A5F63"/>
    <w:rsid w:val="003A6BB5"/>
    <w:rsid w:val="003B0558"/>
    <w:rsid w:val="003B1011"/>
    <w:rsid w:val="003B3459"/>
    <w:rsid w:val="003B4CDB"/>
    <w:rsid w:val="003B53FC"/>
    <w:rsid w:val="003B6062"/>
    <w:rsid w:val="003B60A0"/>
    <w:rsid w:val="003B669A"/>
    <w:rsid w:val="003B6915"/>
    <w:rsid w:val="003B6B25"/>
    <w:rsid w:val="003B7573"/>
    <w:rsid w:val="003C032C"/>
    <w:rsid w:val="003C078D"/>
    <w:rsid w:val="003C07B3"/>
    <w:rsid w:val="003C12EA"/>
    <w:rsid w:val="003C23F0"/>
    <w:rsid w:val="003C2973"/>
    <w:rsid w:val="003C2F0B"/>
    <w:rsid w:val="003C2F7D"/>
    <w:rsid w:val="003C384F"/>
    <w:rsid w:val="003C3B91"/>
    <w:rsid w:val="003C3EAE"/>
    <w:rsid w:val="003C4249"/>
    <w:rsid w:val="003C4548"/>
    <w:rsid w:val="003C5185"/>
    <w:rsid w:val="003C58A3"/>
    <w:rsid w:val="003C6291"/>
    <w:rsid w:val="003C6B81"/>
    <w:rsid w:val="003C70A5"/>
    <w:rsid w:val="003C7E82"/>
    <w:rsid w:val="003D1146"/>
    <w:rsid w:val="003D14F8"/>
    <w:rsid w:val="003D190D"/>
    <w:rsid w:val="003D3D02"/>
    <w:rsid w:val="003D3FD6"/>
    <w:rsid w:val="003D4313"/>
    <w:rsid w:val="003D4762"/>
    <w:rsid w:val="003D4872"/>
    <w:rsid w:val="003D6682"/>
    <w:rsid w:val="003D6E3C"/>
    <w:rsid w:val="003D6FF7"/>
    <w:rsid w:val="003D7FE0"/>
    <w:rsid w:val="003E0E53"/>
    <w:rsid w:val="003E1904"/>
    <w:rsid w:val="003E1A55"/>
    <w:rsid w:val="003E20BF"/>
    <w:rsid w:val="003E2890"/>
    <w:rsid w:val="003E3B18"/>
    <w:rsid w:val="003E4814"/>
    <w:rsid w:val="003E4C8F"/>
    <w:rsid w:val="003E5539"/>
    <w:rsid w:val="003E5DAC"/>
    <w:rsid w:val="003E5EEA"/>
    <w:rsid w:val="003E62D7"/>
    <w:rsid w:val="003E6A23"/>
    <w:rsid w:val="003F048C"/>
    <w:rsid w:val="003F0985"/>
    <w:rsid w:val="003F1424"/>
    <w:rsid w:val="003F217B"/>
    <w:rsid w:val="003F33BA"/>
    <w:rsid w:val="003F3DE2"/>
    <w:rsid w:val="003F5387"/>
    <w:rsid w:val="003F56F2"/>
    <w:rsid w:val="003F648F"/>
    <w:rsid w:val="003F66B2"/>
    <w:rsid w:val="003F7DE4"/>
    <w:rsid w:val="004001B5"/>
    <w:rsid w:val="004007C4"/>
    <w:rsid w:val="0040118A"/>
    <w:rsid w:val="0040294B"/>
    <w:rsid w:val="00402F01"/>
    <w:rsid w:val="00403F55"/>
    <w:rsid w:val="004049C9"/>
    <w:rsid w:val="00404F10"/>
    <w:rsid w:val="00405147"/>
    <w:rsid w:val="0040527F"/>
    <w:rsid w:val="00405A7E"/>
    <w:rsid w:val="00405AA7"/>
    <w:rsid w:val="00405E77"/>
    <w:rsid w:val="00406410"/>
    <w:rsid w:val="0040663F"/>
    <w:rsid w:val="00407CA4"/>
    <w:rsid w:val="0041005E"/>
    <w:rsid w:val="0041067E"/>
    <w:rsid w:val="0041079E"/>
    <w:rsid w:val="00410D7B"/>
    <w:rsid w:val="00412775"/>
    <w:rsid w:val="00413DB1"/>
    <w:rsid w:val="00415D73"/>
    <w:rsid w:val="00415DD8"/>
    <w:rsid w:val="00415F39"/>
    <w:rsid w:val="00415FFA"/>
    <w:rsid w:val="004167A7"/>
    <w:rsid w:val="0041730D"/>
    <w:rsid w:val="00417DC3"/>
    <w:rsid w:val="00420887"/>
    <w:rsid w:val="00420B81"/>
    <w:rsid w:val="00423A1E"/>
    <w:rsid w:val="00424B8A"/>
    <w:rsid w:val="0042568D"/>
    <w:rsid w:val="004279FE"/>
    <w:rsid w:val="00427C3A"/>
    <w:rsid w:val="0043016B"/>
    <w:rsid w:val="00430757"/>
    <w:rsid w:val="004307D3"/>
    <w:rsid w:val="0043274F"/>
    <w:rsid w:val="00433311"/>
    <w:rsid w:val="00434598"/>
    <w:rsid w:val="00435CFC"/>
    <w:rsid w:val="0043669C"/>
    <w:rsid w:val="0043703A"/>
    <w:rsid w:val="004377A8"/>
    <w:rsid w:val="0044240C"/>
    <w:rsid w:val="0044383F"/>
    <w:rsid w:val="00443E8C"/>
    <w:rsid w:val="00444461"/>
    <w:rsid w:val="004448DD"/>
    <w:rsid w:val="0044522D"/>
    <w:rsid w:val="00445363"/>
    <w:rsid w:val="00450667"/>
    <w:rsid w:val="0045144D"/>
    <w:rsid w:val="0045323F"/>
    <w:rsid w:val="00453407"/>
    <w:rsid w:val="0045452A"/>
    <w:rsid w:val="00454ADF"/>
    <w:rsid w:val="00456286"/>
    <w:rsid w:val="004562F4"/>
    <w:rsid w:val="00456CDD"/>
    <w:rsid w:val="00456EF2"/>
    <w:rsid w:val="0045756F"/>
    <w:rsid w:val="0046276A"/>
    <w:rsid w:val="00462E2E"/>
    <w:rsid w:val="004630DA"/>
    <w:rsid w:val="004636A3"/>
    <w:rsid w:val="00463BA4"/>
    <w:rsid w:val="00463D13"/>
    <w:rsid w:val="00463F24"/>
    <w:rsid w:val="00465AC5"/>
    <w:rsid w:val="00465BC1"/>
    <w:rsid w:val="0046659C"/>
    <w:rsid w:val="00467000"/>
    <w:rsid w:val="00467418"/>
    <w:rsid w:val="004700CE"/>
    <w:rsid w:val="004726B2"/>
    <w:rsid w:val="00473021"/>
    <w:rsid w:val="004735A9"/>
    <w:rsid w:val="00473AA3"/>
    <w:rsid w:val="004742DE"/>
    <w:rsid w:val="004748E0"/>
    <w:rsid w:val="00476005"/>
    <w:rsid w:val="00476B12"/>
    <w:rsid w:val="004770ED"/>
    <w:rsid w:val="00477505"/>
    <w:rsid w:val="004778F6"/>
    <w:rsid w:val="00477DC5"/>
    <w:rsid w:val="00480C08"/>
    <w:rsid w:val="00481F85"/>
    <w:rsid w:val="00482BD3"/>
    <w:rsid w:val="00482CFA"/>
    <w:rsid w:val="00482DA7"/>
    <w:rsid w:val="004837E0"/>
    <w:rsid w:val="004841AE"/>
    <w:rsid w:val="004841B8"/>
    <w:rsid w:val="004842B5"/>
    <w:rsid w:val="00484304"/>
    <w:rsid w:val="00484D5A"/>
    <w:rsid w:val="00484D95"/>
    <w:rsid w:val="00484F5C"/>
    <w:rsid w:val="00487648"/>
    <w:rsid w:val="00490491"/>
    <w:rsid w:val="0049083C"/>
    <w:rsid w:val="004909D7"/>
    <w:rsid w:val="00490D71"/>
    <w:rsid w:val="0049298F"/>
    <w:rsid w:val="00492F2F"/>
    <w:rsid w:val="004939EC"/>
    <w:rsid w:val="00494839"/>
    <w:rsid w:val="00495017"/>
    <w:rsid w:val="00495BB9"/>
    <w:rsid w:val="00496B62"/>
    <w:rsid w:val="00496DD1"/>
    <w:rsid w:val="00496F63"/>
    <w:rsid w:val="00497B4E"/>
    <w:rsid w:val="00497BB6"/>
    <w:rsid w:val="00497C8A"/>
    <w:rsid w:val="004A005E"/>
    <w:rsid w:val="004A05E1"/>
    <w:rsid w:val="004A1105"/>
    <w:rsid w:val="004A1A58"/>
    <w:rsid w:val="004A1B0E"/>
    <w:rsid w:val="004A1C27"/>
    <w:rsid w:val="004A20A7"/>
    <w:rsid w:val="004A2942"/>
    <w:rsid w:val="004A2B9F"/>
    <w:rsid w:val="004A497F"/>
    <w:rsid w:val="004A7071"/>
    <w:rsid w:val="004A7AA9"/>
    <w:rsid w:val="004B0BD8"/>
    <w:rsid w:val="004B3101"/>
    <w:rsid w:val="004B3D3E"/>
    <w:rsid w:val="004B3F38"/>
    <w:rsid w:val="004B4523"/>
    <w:rsid w:val="004B5463"/>
    <w:rsid w:val="004B554C"/>
    <w:rsid w:val="004B5DCC"/>
    <w:rsid w:val="004B670B"/>
    <w:rsid w:val="004C022A"/>
    <w:rsid w:val="004C061A"/>
    <w:rsid w:val="004C0DD7"/>
    <w:rsid w:val="004C19A9"/>
    <w:rsid w:val="004C29E4"/>
    <w:rsid w:val="004C2E39"/>
    <w:rsid w:val="004C30E2"/>
    <w:rsid w:val="004C3922"/>
    <w:rsid w:val="004C48B4"/>
    <w:rsid w:val="004C5089"/>
    <w:rsid w:val="004C543E"/>
    <w:rsid w:val="004C57AC"/>
    <w:rsid w:val="004C5948"/>
    <w:rsid w:val="004C6115"/>
    <w:rsid w:val="004C61EF"/>
    <w:rsid w:val="004C6957"/>
    <w:rsid w:val="004D0B51"/>
    <w:rsid w:val="004D0DC0"/>
    <w:rsid w:val="004D2A09"/>
    <w:rsid w:val="004D2CF8"/>
    <w:rsid w:val="004D37DA"/>
    <w:rsid w:val="004D501C"/>
    <w:rsid w:val="004D6419"/>
    <w:rsid w:val="004D6657"/>
    <w:rsid w:val="004D730E"/>
    <w:rsid w:val="004D7A25"/>
    <w:rsid w:val="004E0E54"/>
    <w:rsid w:val="004E1E85"/>
    <w:rsid w:val="004E3A6E"/>
    <w:rsid w:val="004E3BEF"/>
    <w:rsid w:val="004E3E82"/>
    <w:rsid w:val="004E49EC"/>
    <w:rsid w:val="004E56B0"/>
    <w:rsid w:val="004E5B28"/>
    <w:rsid w:val="004E7090"/>
    <w:rsid w:val="004F1500"/>
    <w:rsid w:val="004F1864"/>
    <w:rsid w:val="004F1FEA"/>
    <w:rsid w:val="004F289D"/>
    <w:rsid w:val="004F404E"/>
    <w:rsid w:val="004F4524"/>
    <w:rsid w:val="004F5504"/>
    <w:rsid w:val="004F7672"/>
    <w:rsid w:val="004F7687"/>
    <w:rsid w:val="004F76E2"/>
    <w:rsid w:val="004F7A82"/>
    <w:rsid w:val="0050048D"/>
    <w:rsid w:val="00500C27"/>
    <w:rsid w:val="00500C7B"/>
    <w:rsid w:val="005024BF"/>
    <w:rsid w:val="00503050"/>
    <w:rsid w:val="00504195"/>
    <w:rsid w:val="005042CD"/>
    <w:rsid w:val="00504630"/>
    <w:rsid w:val="0050530C"/>
    <w:rsid w:val="00506083"/>
    <w:rsid w:val="005061BA"/>
    <w:rsid w:val="00506CD4"/>
    <w:rsid w:val="00507D2B"/>
    <w:rsid w:val="00507F9E"/>
    <w:rsid w:val="0051096F"/>
    <w:rsid w:val="00510D3D"/>
    <w:rsid w:val="00510F61"/>
    <w:rsid w:val="00512513"/>
    <w:rsid w:val="0051264A"/>
    <w:rsid w:val="00513D1A"/>
    <w:rsid w:val="00514193"/>
    <w:rsid w:val="00514E3C"/>
    <w:rsid w:val="00514EEB"/>
    <w:rsid w:val="0051570E"/>
    <w:rsid w:val="0051577E"/>
    <w:rsid w:val="0051739D"/>
    <w:rsid w:val="005173E7"/>
    <w:rsid w:val="00517680"/>
    <w:rsid w:val="00517F5F"/>
    <w:rsid w:val="005201FC"/>
    <w:rsid w:val="00520E45"/>
    <w:rsid w:val="005216CA"/>
    <w:rsid w:val="00521A2E"/>
    <w:rsid w:val="00521B9E"/>
    <w:rsid w:val="00521DB0"/>
    <w:rsid w:val="00522FA5"/>
    <w:rsid w:val="0052314A"/>
    <w:rsid w:val="005231E6"/>
    <w:rsid w:val="005241BD"/>
    <w:rsid w:val="00524B43"/>
    <w:rsid w:val="005252AF"/>
    <w:rsid w:val="00525677"/>
    <w:rsid w:val="00525D07"/>
    <w:rsid w:val="00525FD0"/>
    <w:rsid w:val="005260B4"/>
    <w:rsid w:val="00530C35"/>
    <w:rsid w:val="0053142B"/>
    <w:rsid w:val="0053257F"/>
    <w:rsid w:val="005325A6"/>
    <w:rsid w:val="005339BA"/>
    <w:rsid w:val="005344B2"/>
    <w:rsid w:val="00534894"/>
    <w:rsid w:val="00535177"/>
    <w:rsid w:val="00535533"/>
    <w:rsid w:val="0053579A"/>
    <w:rsid w:val="00535F7D"/>
    <w:rsid w:val="00535FF2"/>
    <w:rsid w:val="00536536"/>
    <w:rsid w:val="00536F0D"/>
    <w:rsid w:val="005373A4"/>
    <w:rsid w:val="0054143D"/>
    <w:rsid w:val="005415D7"/>
    <w:rsid w:val="005418C5"/>
    <w:rsid w:val="00541AFB"/>
    <w:rsid w:val="005426C9"/>
    <w:rsid w:val="00542E39"/>
    <w:rsid w:val="00543170"/>
    <w:rsid w:val="005439EC"/>
    <w:rsid w:val="00544159"/>
    <w:rsid w:val="00544F08"/>
    <w:rsid w:val="0054514B"/>
    <w:rsid w:val="005452CE"/>
    <w:rsid w:val="00545C92"/>
    <w:rsid w:val="00545F35"/>
    <w:rsid w:val="0054684C"/>
    <w:rsid w:val="00546E1E"/>
    <w:rsid w:val="005473C9"/>
    <w:rsid w:val="00547B9C"/>
    <w:rsid w:val="00547C25"/>
    <w:rsid w:val="005506B5"/>
    <w:rsid w:val="00550EF6"/>
    <w:rsid w:val="005518E9"/>
    <w:rsid w:val="005526F2"/>
    <w:rsid w:val="00552F98"/>
    <w:rsid w:val="0055425B"/>
    <w:rsid w:val="005554AE"/>
    <w:rsid w:val="005569DD"/>
    <w:rsid w:val="005572E4"/>
    <w:rsid w:val="00557D0B"/>
    <w:rsid w:val="00560D81"/>
    <w:rsid w:val="005627FB"/>
    <w:rsid w:val="00562937"/>
    <w:rsid w:val="005633AB"/>
    <w:rsid w:val="00563B7F"/>
    <w:rsid w:val="00564A3B"/>
    <w:rsid w:val="0056515D"/>
    <w:rsid w:val="00565E53"/>
    <w:rsid w:val="005665F1"/>
    <w:rsid w:val="005672A0"/>
    <w:rsid w:val="005678CE"/>
    <w:rsid w:val="005701BC"/>
    <w:rsid w:val="005701D6"/>
    <w:rsid w:val="00570D5A"/>
    <w:rsid w:val="005725C1"/>
    <w:rsid w:val="00574138"/>
    <w:rsid w:val="005744AE"/>
    <w:rsid w:val="00575898"/>
    <w:rsid w:val="00576827"/>
    <w:rsid w:val="0057686B"/>
    <w:rsid w:val="00576DB7"/>
    <w:rsid w:val="0057798A"/>
    <w:rsid w:val="005808C8"/>
    <w:rsid w:val="00581883"/>
    <w:rsid w:val="005819E4"/>
    <w:rsid w:val="0058390E"/>
    <w:rsid w:val="00583FC9"/>
    <w:rsid w:val="005840CA"/>
    <w:rsid w:val="005844B9"/>
    <w:rsid w:val="00584A0C"/>
    <w:rsid w:val="00584F29"/>
    <w:rsid w:val="005851DD"/>
    <w:rsid w:val="00585434"/>
    <w:rsid w:val="0058601F"/>
    <w:rsid w:val="005861E6"/>
    <w:rsid w:val="00586F2F"/>
    <w:rsid w:val="005877EB"/>
    <w:rsid w:val="00590FB1"/>
    <w:rsid w:val="005910F8"/>
    <w:rsid w:val="00593135"/>
    <w:rsid w:val="0059385B"/>
    <w:rsid w:val="005942AE"/>
    <w:rsid w:val="005943F3"/>
    <w:rsid w:val="005948DC"/>
    <w:rsid w:val="0059739C"/>
    <w:rsid w:val="00597BFD"/>
    <w:rsid w:val="005A1676"/>
    <w:rsid w:val="005A1D1D"/>
    <w:rsid w:val="005A2086"/>
    <w:rsid w:val="005A339C"/>
    <w:rsid w:val="005A347C"/>
    <w:rsid w:val="005A373A"/>
    <w:rsid w:val="005A5BC5"/>
    <w:rsid w:val="005A63FB"/>
    <w:rsid w:val="005A6FA0"/>
    <w:rsid w:val="005A72C1"/>
    <w:rsid w:val="005A73C6"/>
    <w:rsid w:val="005A7902"/>
    <w:rsid w:val="005B0F79"/>
    <w:rsid w:val="005B1FC1"/>
    <w:rsid w:val="005B22A5"/>
    <w:rsid w:val="005B38C2"/>
    <w:rsid w:val="005B39B3"/>
    <w:rsid w:val="005B3DC0"/>
    <w:rsid w:val="005B4286"/>
    <w:rsid w:val="005B4329"/>
    <w:rsid w:val="005B4583"/>
    <w:rsid w:val="005B4D67"/>
    <w:rsid w:val="005B50D1"/>
    <w:rsid w:val="005B545B"/>
    <w:rsid w:val="005B64F5"/>
    <w:rsid w:val="005B70E4"/>
    <w:rsid w:val="005B76FD"/>
    <w:rsid w:val="005C01E8"/>
    <w:rsid w:val="005C10AF"/>
    <w:rsid w:val="005C10F5"/>
    <w:rsid w:val="005C1370"/>
    <w:rsid w:val="005C16C3"/>
    <w:rsid w:val="005C1ACD"/>
    <w:rsid w:val="005C1E3F"/>
    <w:rsid w:val="005C276C"/>
    <w:rsid w:val="005C4E41"/>
    <w:rsid w:val="005C4F9A"/>
    <w:rsid w:val="005C540C"/>
    <w:rsid w:val="005C5A4B"/>
    <w:rsid w:val="005C6464"/>
    <w:rsid w:val="005C66EF"/>
    <w:rsid w:val="005C7094"/>
    <w:rsid w:val="005C7440"/>
    <w:rsid w:val="005D0415"/>
    <w:rsid w:val="005D04FB"/>
    <w:rsid w:val="005D09BC"/>
    <w:rsid w:val="005D0B0A"/>
    <w:rsid w:val="005D21A5"/>
    <w:rsid w:val="005D2987"/>
    <w:rsid w:val="005D2CE5"/>
    <w:rsid w:val="005D2D33"/>
    <w:rsid w:val="005D4CBC"/>
    <w:rsid w:val="005D5AE7"/>
    <w:rsid w:val="005D6E5B"/>
    <w:rsid w:val="005D6FAD"/>
    <w:rsid w:val="005D74C8"/>
    <w:rsid w:val="005D7BFB"/>
    <w:rsid w:val="005E04C2"/>
    <w:rsid w:val="005E0F5F"/>
    <w:rsid w:val="005E3B82"/>
    <w:rsid w:val="005E3E0C"/>
    <w:rsid w:val="005E4B14"/>
    <w:rsid w:val="005E4EB2"/>
    <w:rsid w:val="005E4FE6"/>
    <w:rsid w:val="005E52F8"/>
    <w:rsid w:val="005E53EC"/>
    <w:rsid w:val="005E7481"/>
    <w:rsid w:val="005E77C7"/>
    <w:rsid w:val="005E7BA1"/>
    <w:rsid w:val="005F216D"/>
    <w:rsid w:val="005F2D76"/>
    <w:rsid w:val="005F2FFE"/>
    <w:rsid w:val="005F482C"/>
    <w:rsid w:val="005F58C9"/>
    <w:rsid w:val="005F67AE"/>
    <w:rsid w:val="00601136"/>
    <w:rsid w:val="006017E9"/>
    <w:rsid w:val="00601871"/>
    <w:rsid w:val="006020AE"/>
    <w:rsid w:val="006026C7"/>
    <w:rsid w:val="0060310D"/>
    <w:rsid w:val="006036CA"/>
    <w:rsid w:val="00604964"/>
    <w:rsid w:val="006052F7"/>
    <w:rsid w:val="00605D12"/>
    <w:rsid w:val="006066D8"/>
    <w:rsid w:val="006069CA"/>
    <w:rsid w:val="00606F8C"/>
    <w:rsid w:val="0061057D"/>
    <w:rsid w:val="006108C5"/>
    <w:rsid w:val="00610D14"/>
    <w:rsid w:val="0061142B"/>
    <w:rsid w:val="00611973"/>
    <w:rsid w:val="00611B86"/>
    <w:rsid w:val="00613965"/>
    <w:rsid w:val="00613B79"/>
    <w:rsid w:val="00614801"/>
    <w:rsid w:val="00615327"/>
    <w:rsid w:val="00616165"/>
    <w:rsid w:val="006162E8"/>
    <w:rsid w:val="0061772E"/>
    <w:rsid w:val="006200FC"/>
    <w:rsid w:val="00621261"/>
    <w:rsid w:val="006220DA"/>
    <w:rsid w:val="0062233A"/>
    <w:rsid w:val="00622AF3"/>
    <w:rsid w:val="0062338A"/>
    <w:rsid w:val="00623971"/>
    <w:rsid w:val="00623D2E"/>
    <w:rsid w:val="0062433F"/>
    <w:rsid w:val="006251EC"/>
    <w:rsid w:val="006252E4"/>
    <w:rsid w:val="006255BE"/>
    <w:rsid w:val="00625AC6"/>
    <w:rsid w:val="00625C38"/>
    <w:rsid w:val="00625C3C"/>
    <w:rsid w:val="00626129"/>
    <w:rsid w:val="006264E3"/>
    <w:rsid w:val="006264E6"/>
    <w:rsid w:val="00626FD8"/>
    <w:rsid w:val="006271CC"/>
    <w:rsid w:val="00627E07"/>
    <w:rsid w:val="006303A6"/>
    <w:rsid w:val="006304E5"/>
    <w:rsid w:val="00630879"/>
    <w:rsid w:val="00631179"/>
    <w:rsid w:val="0063219B"/>
    <w:rsid w:val="00632530"/>
    <w:rsid w:val="0063400A"/>
    <w:rsid w:val="00634113"/>
    <w:rsid w:val="00634587"/>
    <w:rsid w:val="006349F4"/>
    <w:rsid w:val="0063547E"/>
    <w:rsid w:val="00635677"/>
    <w:rsid w:val="006367B7"/>
    <w:rsid w:val="00636C7E"/>
    <w:rsid w:val="006375E3"/>
    <w:rsid w:val="00637748"/>
    <w:rsid w:val="00637F29"/>
    <w:rsid w:val="00640A88"/>
    <w:rsid w:val="00641546"/>
    <w:rsid w:val="00641D6B"/>
    <w:rsid w:val="00643568"/>
    <w:rsid w:val="00643948"/>
    <w:rsid w:val="006441A1"/>
    <w:rsid w:val="0064458E"/>
    <w:rsid w:val="00645BFE"/>
    <w:rsid w:val="006463D0"/>
    <w:rsid w:val="006466DD"/>
    <w:rsid w:val="00646D20"/>
    <w:rsid w:val="00646FB0"/>
    <w:rsid w:val="00647303"/>
    <w:rsid w:val="00647D48"/>
    <w:rsid w:val="00652DC1"/>
    <w:rsid w:val="00653C23"/>
    <w:rsid w:val="00654EF3"/>
    <w:rsid w:val="006554F7"/>
    <w:rsid w:val="0065574D"/>
    <w:rsid w:val="00656514"/>
    <w:rsid w:val="0065676F"/>
    <w:rsid w:val="006574AD"/>
    <w:rsid w:val="0065783F"/>
    <w:rsid w:val="0065792B"/>
    <w:rsid w:val="00661079"/>
    <w:rsid w:val="00662B0D"/>
    <w:rsid w:val="00662DB1"/>
    <w:rsid w:val="0066371A"/>
    <w:rsid w:val="00663D3A"/>
    <w:rsid w:val="006642B1"/>
    <w:rsid w:val="00664983"/>
    <w:rsid w:val="00664AAA"/>
    <w:rsid w:val="00665714"/>
    <w:rsid w:val="0066598B"/>
    <w:rsid w:val="006659AA"/>
    <w:rsid w:val="00665D88"/>
    <w:rsid w:val="0066677B"/>
    <w:rsid w:val="00666AF1"/>
    <w:rsid w:val="00666BF2"/>
    <w:rsid w:val="00667191"/>
    <w:rsid w:val="006673F8"/>
    <w:rsid w:val="006678A8"/>
    <w:rsid w:val="00671C46"/>
    <w:rsid w:val="0067290C"/>
    <w:rsid w:val="00672AC2"/>
    <w:rsid w:val="00673177"/>
    <w:rsid w:val="00673654"/>
    <w:rsid w:val="006743CC"/>
    <w:rsid w:val="00674E2D"/>
    <w:rsid w:val="006758D9"/>
    <w:rsid w:val="00676619"/>
    <w:rsid w:val="00677070"/>
    <w:rsid w:val="00677162"/>
    <w:rsid w:val="00677574"/>
    <w:rsid w:val="00677CED"/>
    <w:rsid w:val="00677D24"/>
    <w:rsid w:val="006812DD"/>
    <w:rsid w:val="0068215C"/>
    <w:rsid w:val="006827B6"/>
    <w:rsid w:val="00682A84"/>
    <w:rsid w:val="00682DF6"/>
    <w:rsid w:val="006837EC"/>
    <w:rsid w:val="00684380"/>
    <w:rsid w:val="0068567A"/>
    <w:rsid w:val="00685DC5"/>
    <w:rsid w:val="00686DAA"/>
    <w:rsid w:val="00687137"/>
    <w:rsid w:val="006903BA"/>
    <w:rsid w:val="0069049A"/>
    <w:rsid w:val="0069050A"/>
    <w:rsid w:val="00690BFF"/>
    <w:rsid w:val="006913DF"/>
    <w:rsid w:val="00691573"/>
    <w:rsid w:val="00691AD4"/>
    <w:rsid w:val="006920A7"/>
    <w:rsid w:val="00692995"/>
    <w:rsid w:val="00692A51"/>
    <w:rsid w:val="00693759"/>
    <w:rsid w:val="006944CE"/>
    <w:rsid w:val="00694B75"/>
    <w:rsid w:val="00697328"/>
    <w:rsid w:val="00697B03"/>
    <w:rsid w:val="006A209F"/>
    <w:rsid w:val="006A3A03"/>
    <w:rsid w:val="006A5121"/>
    <w:rsid w:val="006A51DD"/>
    <w:rsid w:val="006A53B1"/>
    <w:rsid w:val="006A5987"/>
    <w:rsid w:val="006A5B36"/>
    <w:rsid w:val="006A6928"/>
    <w:rsid w:val="006A6C34"/>
    <w:rsid w:val="006A7506"/>
    <w:rsid w:val="006A7F1F"/>
    <w:rsid w:val="006B01DA"/>
    <w:rsid w:val="006B03CF"/>
    <w:rsid w:val="006B05AD"/>
    <w:rsid w:val="006B093B"/>
    <w:rsid w:val="006B0E58"/>
    <w:rsid w:val="006B1085"/>
    <w:rsid w:val="006B1FE9"/>
    <w:rsid w:val="006B2621"/>
    <w:rsid w:val="006B3675"/>
    <w:rsid w:val="006B415F"/>
    <w:rsid w:val="006B44D8"/>
    <w:rsid w:val="006B45DC"/>
    <w:rsid w:val="006B4759"/>
    <w:rsid w:val="006B514E"/>
    <w:rsid w:val="006B5DBC"/>
    <w:rsid w:val="006B6F96"/>
    <w:rsid w:val="006B7610"/>
    <w:rsid w:val="006B7BE0"/>
    <w:rsid w:val="006C0CA6"/>
    <w:rsid w:val="006C1F7D"/>
    <w:rsid w:val="006C2167"/>
    <w:rsid w:val="006C28C3"/>
    <w:rsid w:val="006C349C"/>
    <w:rsid w:val="006C395A"/>
    <w:rsid w:val="006C3D61"/>
    <w:rsid w:val="006C4B2B"/>
    <w:rsid w:val="006C55DA"/>
    <w:rsid w:val="006C6199"/>
    <w:rsid w:val="006C667C"/>
    <w:rsid w:val="006C77F2"/>
    <w:rsid w:val="006C7835"/>
    <w:rsid w:val="006D116D"/>
    <w:rsid w:val="006D122D"/>
    <w:rsid w:val="006D18C6"/>
    <w:rsid w:val="006D20B8"/>
    <w:rsid w:val="006D2E0A"/>
    <w:rsid w:val="006D2F0E"/>
    <w:rsid w:val="006D31AD"/>
    <w:rsid w:val="006D34CF"/>
    <w:rsid w:val="006D362A"/>
    <w:rsid w:val="006D390D"/>
    <w:rsid w:val="006D4C63"/>
    <w:rsid w:val="006D53D9"/>
    <w:rsid w:val="006D55CF"/>
    <w:rsid w:val="006D59B9"/>
    <w:rsid w:val="006D5AF3"/>
    <w:rsid w:val="006D6962"/>
    <w:rsid w:val="006D6CD8"/>
    <w:rsid w:val="006D6EE8"/>
    <w:rsid w:val="006D738E"/>
    <w:rsid w:val="006D7EB0"/>
    <w:rsid w:val="006E0365"/>
    <w:rsid w:val="006E056A"/>
    <w:rsid w:val="006E116C"/>
    <w:rsid w:val="006E2455"/>
    <w:rsid w:val="006E2BAB"/>
    <w:rsid w:val="006E3AE6"/>
    <w:rsid w:val="006E4031"/>
    <w:rsid w:val="006E52C9"/>
    <w:rsid w:val="006E5781"/>
    <w:rsid w:val="006E63EA"/>
    <w:rsid w:val="006E75D1"/>
    <w:rsid w:val="006F0F55"/>
    <w:rsid w:val="006F175E"/>
    <w:rsid w:val="006F1880"/>
    <w:rsid w:val="006F1907"/>
    <w:rsid w:val="006F2462"/>
    <w:rsid w:val="006F2B38"/>
    <w:rsid w:val="006F45E8"/>
    <w:rsid w:val="006F4F55"/>
    <w:rsid w:val="006F5145"/>
    <w:rsid w:val="006F56DD"/>
    <w:rsid w:val="006F6A0F"/>
    <w:rsid w:val="006F6D6B"/>
    <w:rsid w:val="006F7A56"/>
    <w:rsid w:val="006F7B4A"/>
    <w:rsid w:val="006F7BE9"/>
    <w:rsid w:val="00700D6A"/>
    <w:rsid w:val="007010C1"/>
    <w:rsid w:val="00701555"/>
    <w:rsid w:val="00701C36"/>
    <w:rsid w:val="00701DC2"/>
    <w:rsid w:val="007030B9"/>
    <w:rsid w:val="007038D7"/>
    <w:rsid w:val="00703BE0"/>
    <w:rsid w:val="00704471"/>
    <w:rsid w:val="007046B0"/>
    <w:rsid w:val="007050FB"/>
    <w:rsid w:val="007063E4"/>
    <w:rsid w:val="007067F7"/>
    <w:rsid w:val="00706A0F"/>
    <w:rsid w:val="00706B5C"/>
    <w:rsid w:val="00706FF8"/>
    <w:rsid w:val="00707411"/>
    <w:rsid w:val="0071063E"/>
    <w:rsid w:val="00710B1A"/>
    <w:rsid w:val="00711542"/>
    <w:rsid w:val="007128A9"/>
    <w:rsid w:val="00712A4A"/>
    <w:rsid w:val="00712D0C"/>
    <w:rsid w:val="00713312"/>
    <w:rsid w:val="0071352A"/>
    <w:rsid w:val="007138AD"/>
    <w:rsid w:val="00715346"/>
    <w:rsid w:val="00715AC8"/>
    <w:rsid w:val="00715E4F"/>
    <w:rsid w:val="00716910"/>
    <w:rsid w:val="00716A7E"/>
    <w:rsid w:val="00716AE5"/>
    <w:rsid w:val="00717202"/>
    <w:rsid w:val="00717995"/>
    <w:rsid w:val="00720286"/>
    <w:rsid w:val="007203BF"/>
    <w:rsid w:val="00720588"/>
    <w:rsid w:val="00720769"/>
    <w:rsid w:val="007207E7"/>
    <w:rsid w:val="007213C5"/>
    <w:rsid w:val="007213D0"/>
    <w:rsid w:val="00723C6F"/>
    <w:rsid w:val="00723DEB"/>
    <w:rsid w:val="0072446C"/>
    <w:rsid w:val="00724544"/>
    <w:rsid w:val="007247EE"/>
    <w:rsid w:val="007252E3"/>
    <w:rsid w:val="007269B1"/>
    <w:rsid w:val="00727674"/>
    <w:rsid w:val="00730362"/>
    <w:rsid w:val="00730D8B"/>
    <w:rsid w:val="0073244C"/>
    <w:rsid w:val="00732874"/>
    <w:rsid w:val="00732995"/>
    <w:rsid w:val="00732BB8"/>
    <w:rsid w:val="0073369B"/>
    <w:rsid w:val="00733C62"/>
    <w:rsid w:val="007346ED"/>
    <w:rsid w:val="007348A8"/>
    <w:rsid w:val="00734E60"/>
    <w:rsid w:val="00735A0A"/>
    <w:rsid w:val="00735F6B"/>
    <w:rsid w:val="00736149"/>
    <w:rsid w:val="007361D5"/>
    <w:rsid w:val="007366FE"/>
    <w:rsid w:val="00737C94"/>
    <w:rsid w:val="00742391"/>
    <w:rsid w:val="00743339"/>
    <w:rsid w:val="00743566"/>
    <w:rsid w:val="007442B2"/>
    <w:rsid w:val="00744ACC"/>
    <w:rsid w:val="00745774"/>
    <w:rsid w:val="00745CC0"/>
    <w:rsid w:val="00745F65"/>
    <w:rsid w:val="0074645E"/>
    <w:rsid w:val="00746728"/>
    <w:rsid w:val="0074687C"/>
    <w:rsid w:val="00746DC3"/>
    <w:rsid w:val="007474EF"/>
    <w:rsid w:val="00747C11"/>
    <w:rsid w:val="0075251B"/>
    <w:rsid w:val="00752C13"/>
    <w:rsid w:val="00752CDB"/>
    <w:rsid w:val="0075360D"/>
    <w:rsid w:val="00753751"/>
    <w:rsid w:val="00753A10"/>
    <w:rsid w:val="007545DE"/>
    <w:rsid w:val="007549EF"/>
    <w:rsid w:val="00754B31"/>
    <w:rsid w:val="00755E51"/>
    <w:rsid w:val="007562C6"/>
    <w:rsid w:val="00756F7E"/>
    <w:rsid w:val="0075733B"/>
    <w:rsid w:val="0075775F"/>
    <w:rsid w:val="00760DDB"/>
    <w:rsid w:val="007619B3"/>
    <w:rsid w:val="00762165"/>
    <w:rsid w:val="00762803"/>
    <w:rsid w:val="00762E3C"/>
    <w:rsid w:val="00764336"/>
    <w:rsid w:val="007645D1"/>
    <w:rsid w:val="00764D30"/>
    <w:rsid w:val="00764EFE"/>
    <w:rsid w:val="00765F14"/>
    <w:rsid w:val="00766ED1"/>
    <w:rsid w:val="00767463"/>
    <w:rsid w:val="00767663"/>
    <w:rsid w:val="00767E9D"/>
    <w:rsid w:val="00770DCE"/>
    <w:rsid w:val="00771591"/>
    <w:rsid w:val="00771CF5"/>
    <w:rsid w:val="00771D3C"/>
    <w:rsid w:val="007721E8"/>
    <w:rsid w:val="0077223A"/>
    <w:rsid w:val="00772390"/>
    <w:rsid w:val="00772AAC"/>
    <w:rsid w:val="00773A15"/>
    <w:rsid w:val="00774374"/>
    <w:rsid w:val="00774910"/>
    <w:rsid w:val="007752AD"/>
    <w:rsid w:val="00775894"/>
    <w:rsid w:val="007761AC"/>
    <w:rsid w:val="00776BBE"/>
    <w:rsid w:val="007773DA"/>
    <w:rsid w:val="00780D6B"/>
    <w:rsid w:val="007815B5"/>
    <w:rsid w:val="0078283E"/>
    <w:rsid w:val="00782F5A"/>
    <w:rsid w:val="007831BF"/>
    <w:rsid w:val="0078398A"/>
    <w:rsid w:val="00784498"/>
    <w:rsid w:val="007845EC"/>
    <w:rsid w:val="00784C2F"/>
    <w:rsid w:val="0078527D"/>
    <w:rsid w:val="00785673"/>
    <w:rsid w:val="00786367"/>
    <w:rsid w:val="007865DC"/>
    <w:rsid w:val="007870FB"/>
    <w:rsid w:val="007906C8"/>
    <w:rsid w:val="00790865"/>
    <w:rsid w:val="00790DB4"/>
    <w:rsid w:val="00791696"/>
    <w:rsid w:val="00792034"/>
    <w:rsid w:val="0079227B"/>
    <w:rsid w:val="007923A3"/>
    <w:rsid w:val="0079291E"/>
    <w:rsid w:val="00792972"/>
    <w:rsid w:val="00792D36"/>
    <w:rsid w:val="00793087"/>
    <w:rsid w:val="00793505"/>
    <w:rsid w:val="00793F33"/>
    <w:rsid w:val="007944F7"/>
    <w:rsid w:val="00794D89"/>
    <w:rsid w:val="00795A88"/>
    <w:rsid w:val="00795BD6"/>
    <w:rsid w:val="00795D37"/>
    <w:rsid w:val="00795F1F"/>
    <w:rsid w:val="00796A3A"/>
    <w:rsid w:val="00797588"/>
    <w:rsid w:val="007A05D1"/>
    <w:rsid w:val="007A0FB5"/>
    <w:rsid w:val="007A1B77"/>
    <w:rsid w:val="007A276C"/>
    <w:rsid w:val="007A2924"/>
    <w:rsid w:val="007A3639"/>
    <w:rsid w:val="007A3D33"/>
    <w:rsid w:val="007A3F11"/>
    <w:rsid w:val="007A493F"/>
    <w:rsid w:val="007A49DB"/>
    <w:rsid w:val="007A4B94"/>
    <w:rsid w:val="007A4CBC"/>
    <w:rsid w:val="007A7236"/>
    <w:rsid w:val="007A731D"/>
    <w:rsid w:val="007B016C"/>
    <w:rsid w:val="007B08CE"/>
    <w:rsid w:val="007B31F8"/>
    <w:rsid w:val="007B3DE1"/>
    <w:rsid w:val="007B4755"/>
    <w:rsid w:val="007B5B53"/>
    <w:rsid w:val="007B5D51"/>
    <w:rsid w:val="007B6649"/>
    <w:rsid w:val="007B7836"/>
    <w:rsid w:val="007B7B92"/>
    <w:rsid w:val="007C04A4"/>
    <w:rsid w:val="007C0604"/>
    <w:rsid w:val="007C0D40"/>
    <w:rsid w:val="007C1016"/>
    <w:rsid w:val="007C1369"/>
    <w:rsid w:val="007C1424"/>
    <w:rsid w:val="007C1C70"/>
    <w:rsid w:val="007C2352"/>
    <w:rsid w:val="007C2C35"/>
    <w:rsid w:val="007C337B"/>
    <w:rsid w:val="007C4C2E"/>
    <w:rsid w:val="007C5D5E"/>
    <w:rsid w:val="007C61B4"/>
    <w:rsid w:val="007C66F4"/>
    <w:rsid w:val="007C7542"/>
    <w:rsid w:val="007C7763"/>
    <w:rsid w:val="007D0AAB"/>
    <w:rsid w:val="007D0EE9"/>
    <w:rsid w:val="007D22EF"/>
    <w:rsid w:val="007D267A"/>
    <w:rsid w:val="007D2ABE"/>
    <w:rsid w:val="007D2C9B"/>
    <w:rsid w:val="007D392A"/>
    <w:rsid w:val="007D48E6"/>
    <w:rsid w:val="007D4E41"/>
    <w:rsid w:val="007D5361"/>
    <w:rsid w:val="007D57D2"/>
    <w:rsid w:val="007D585F"/>
    <w:rsid w:val="007D5A19"/>
    <w:rsid w:val="007D6896"/>
    <w:rsid w:val="007D6E36"/>
    <w:rsid w:val="007D7D52"/>
    <w:rsid w:val="007E00C6"/>
    <w:rsid w:val="007E135A"/>
    <w:rsid w:val="007E1398"/>
    <w:rsid w:val="007E2096"/>
    <w:rsid w:val="007E2829"/>
    <w:rsid w:val="007E2D43"/>
    <w:rsid w:val="007E3B2B"/>
    <w:rsid w:val="007E3B83"/>
    <w:rsid w:val="007E4230"/>
    <w:rsid w:val="007E5DD0"/>
    <w:rsid w:val="007E61FF"/>
    <w:rsid w:val="007E7386"/>
    <w:rsid w:val="007E7482"/>
    <w:rsid w:val="007F0A3F"/>
    <w:rsid w:val="007F0F03"/>
    <w:rsid w:val="007F123A"/>
    <w:rsid w:val="007F22D5"/>
    <w:rsid w:val="007F22F6"/>
    <w:rsid w:val="007F49FF"/>
    <w:rsid w:val="007F6CB0"/>
    <w:rsid w:val="007F762B"/>
    <w:rsid w:val="007F7823"/>
    <w:rsid w:val="007F7F4E"/>
    <w:rsid w:val="0080046D"/>
    <w:rsid w:val="0080078D"/>
    <w:rsid w:val="00801EDE"/>
    <w:rsid w:val="008027CB"/>
    <w:rsid w:val="00802E0F"/>
    <w:rsid w:val="008030E7"/>
    <w:rsid w:val="008036E7"/>
    <w:rsid w:val="00803BF0"/>
    <w:rsid w:val="00804158"/>
    <w:rsid w:val="00804E0E"/>
    <w:rsid w:val="00804F07"/>
    <w:rsid w:val="00805141"/>
    <w:rsid w:val="00806380"/>
    <w:rsid w:val="00806A22"/>
    <w:rsid w:val="00806D28"/>
    <w:rsid w:val="00807179"/>
    <w:rsid w:val="008073C7"/>
    <w:rsid w:val="008075F3"/>
    <w:rsid w:val="008102FB"/>
    <w:rsid w:val="00811262"/>
    <w:rsid w:val="00811321"/>
    <w:rsid w:val="008115FA"/>
    <w:rsid w:val="00813952"/>
    <w:rsid w:val="00813B5C"/>
    <w:rsid w:val="008149B6"/>
    <w:rsid w:val="008153CE"/>
    <w:rsid w:val="00815E10"/>
    <w:rsid w:val="00816DC7"/>
    <w:rsid w:val="00817DF7"/>
    <w:rsid w:val="00820D97"/>
    <w:rsid w:val="00821186"/>
    <w:rsid w:val="008212A6"/>
    <w:rsid w:val="008214EC"/>
    <w:rsid w:val="00821602"/>
    <w:rsid w:val="0082167E"/>
    <w:rsid w:val="00821D06"/>
    <w:rsid w:val="00821F87"/>
    <w:rsid w:val="00822055"/>
    <w:rsid w:val="008225C4"/>
    <w:rsid w:val="00822DF2"/>
    <w:rsid w:val="00822FD4"/>
    <w:rsid w:val="008243F8"/>
    <w:rsid w:val="00824DCA"/>
    <w:rsid w:val="00825429"/>
    <w:rsid w:val="00825DB9"/>
    <w:rsid w:val="008261AD"/>
    <w:rsid w:val="008262C3"/>
    <w:rsid w:val="00826B08"/>
    <w:rsid w:val="00826F6C"/>
    <w:rsid w:val="00827537"/>
    <w:rsid w:val="00827E33"/>
    <w:rsid w:val="00831152"/>
    <w:rsid w:val="0083256F"/>
    <w:rsid w:val="00832984"/>
    <w:rsid w:val="008333DA"/>
    <w:rsid w:val="00833D5C"/>
    <w:rsid w:val="008341F3"/>
    <w:rsid w:val="0083471E"/>
    <w:rsid w:val="008364CE"/>
    <w:rsid w:val="008366A9"/>
    <w:rsid w:val="0083717C"/>
    <w:rsid w:val="00837931"/>
    <w:rsid w:val="0084034A"/>
    <w:rsid w:val="00840CB3"/>
    <w:rsid w:val="008419B1"/>
    <w:rsid w:val="00841BD3"/>
    <w:rsid w:val="00841E06"/>
    <w:rsid w:val="0084290E"/>
    <w:rsid w:val="00842F39"/>
    <w:rsid w:val="008430E8"/>
    <w:rsid w:val="00843353"/>
    <w:rsid w:val="00843CC3"/>
    <w:rsid w:val="00844864"/>
    <w:rsid w:val="00844B59"/>
    <w:rsid w:val="008459D8"/>
    <w:rsid w:val="00845B3A"/>
    <w:rsid w:val="00846006"/>
    <w:rsid w:val="00850F8E"/>
    <w:rsid w:val="00851BEF"/>
    <w:rsid w:val="00851D0E"/>
    <w:rsid w:val="00852157"/>
    <w:rsid w:val="008524B2"/>
    <w:rsid w:val="0085251E"/>
    <w:rsid w:val="008531FC"/>
    <w:rsid w:val="00853FC1"/>
    <w:rsid w:val="008548A1"/>
    <w:rsid w:val="00855398"/>
    <w:rsid w:val="00855473"/>
    <w:rsid w:val="0085585F"/>
    <w:rsid w:val="008559D9"/>
    <w:rsid w:val="0085677E"/>
    <w:rsid w:val="00857A1A"/>
    <w:rsid w:val="00860A56"/>
    <w:rsid w:val="00860BFF"/>
    <w:rsid w:val="008611A6"/>
    <w:rsid w:val="00862C3D"/>
    <w:rsid w:val="00866DFE"/>
    <w:rsid w:val="008672C5"/>
    <w:rsid w:val="00867C9D"/>
    <w:rsid w:val="00867FEE"/>
    <w:rsid w:val="008700A3"/>
    <w:rsid w:val="00870F32"/>
    <w:rsid w:val="008719BC"/>
    <w:rsid w:val="00871C84"/>
    <w:rsid w:val="00872A96"/>
    <w:rsid w:val="00872AEE"/>
    <w:rsid w:val="008731A9"/>
    <w:rsid w:val="008736C2"/>
    <w:rsid w:val="00874930"/>
    <w:rsid w:val="00874E38"/>
    <w:rsid w:val="00874ED3"/>
    <w:rsid w:val="00875152"/>
    <w:rsid w:val="008759E4"/>
    <w:rsid w:val="00875B20"/>
    <w:rsid w:val="00877166"/>
    <w:rsid w:val="0087784E"/>
    <w:rsid w:val="008808AA"/>
    <w:rsid w:val="008811D9"/>
    <w:rsid w:val="008815A8"/>
    <w:rsid w:val="008818F0"/>
    <w:rsid w:val="00881A89"/>
    <w:rsid w:val="00881D14"/>
    <w:rsid w:val="00883C41"/>
    <w:rsid w:val="00885096"/>
    <w:rsid w:val="00885308"/>
    <w:rsid w:val="00885FA0"/>
    <w:rsid w:val="008866FE"/>
    <w:rsid w:val="008874FE"/>
    <w:rsid w:val="0088776B"/>
    <w:rsid w:val="00887800"/>
    <w:rsid w:val="0089031C"/>
    <w:rsid w:val="00890EF1"/>
    <w:rsid w:val="00891179"/>
    <w:rsid w:val="0089176A"/>
    <w:rsid w:val="00892E06"/>
    <w:rsid w:val="00893DA9"/>
    <w:rsid w:val="00893ED5"/>
    <w:rsid w:val="008946D1"/>
    <w:rsid w:val="00894C45"/>
    <w:rsid w:val="00895C58"/>
    <w:rsid w:val="008A07BE"/>
    <w:rsid w:val="008A1316"/>
    <w:rsid w:val="008A21E2"/>
    <w:rsid w:val="008A3982"/>
    <w:rsid w:val="008A41AE"/>
    <w:rsid w:val="008A432F"/>
    <w:rsid w:val="008A514F"/>
    <w:rsid w:val="008A6B08"/>
    <w:rsid w:val="008A6C87"/>
    <w:rsid w:val="008A78CF"/>
    <w:rsid w:val="008B24A6"/>
    <w:rsid w:val="008B3419"/>
    <w:rsid w:val="008B3AE9"/>
    <w:rsid w:val="008B435C"/>
    <w:rsid w:val="008B4A8B"/>
    <w:rsid w:val="008B5BAE"/>
    <w:rsid w:val="008B5BDC"/>
    <w:rsid w:val="008B644D"/>
    <w:rsid w:val="008B68D3"/>
    <w:rsid w:val="008B6DE6"/>
    <w:rsid w:val="008C03F6"/>
    <w:rsid w:val="008C1A79"/>
    <w:rsid w:val="008C2CD8"/>
    <w:rsid w:val="008C2FA1"/>
    <w:rsid w:val="008C3416"/>
    <w:rsid w:val="008C4F30"/>
    <w:rsid w:val="008C54B8"/>
    <w:rsid w:val="008C5D3C"/>
    <w:rsid w:val="008C6047"/>
    <w:rsid w:val="008C728E"/>
    <w:rsid w:val="008D1E3A"/>
    <w:rsid w:val="008D1E53"/>
    <w:rsid w:val="008D1F36"/>
    <w:rsid w:val="008D2ADD"/>
    <w:rsid w:val="008D449B"/>
    <w:rsid w:val="008D4F52"/>
    <w:rsid w:val="008D7B87"/>
    <w:rsid w:val="008E089B"/>
    <w:rsid w:val="008E1E98"/>
    <w:rsid w:val="008E214D"/>
    <w:rsid w:val="008E25BA"/>
    <w:rsid w:val="008E4443"/>
    <w:rsid w:val="008E55B9"/>
    <w:rsid w:val="008E5704"/>
    <w:rsid w:val="008E5A06"/>
    <w:rsid w:val="008E6954"/>
    <w:rsid w:val="008E6ACE"/>
    <w:rsid w:val="008E7114"/>
    <w:rsid w:val="008E7697"/>
    <w:rsid w:val="008F0255"/>
    <w:rsid w:val="008F0576"/>
    <w:rsid w:val="008F0911"/>
    <w:rsid w:val="008F2A3A"/>
    <w:rsid w:val="008F2BF1"/>
    <w:rsid w:val="008F51ED"/>
    <w:rsid w:val="008F6CEA"/>
    <w:rsid w:val="008F7579"/>
    <w:rsid w:val="00901380"/>
    <w:rsid w:val="00902F30"/>
    <w:rsid w:val="00903787"/>
    <w:rsid w:val="00904D09"/>
    <w:rsid w:val="00904FE2"/>
    <w:rsid w:val="009057DC"/>
    <w:rsid w:val="00906497"/>
    <w:rsid w:val="009079CA"/>
    <w:rsid w:val="00907ACA"/>
    <w:rsid w:val="0091052D"/>
    <w:rsid w:val="009118B1"/>
    <w:rsid w:val="0091192C"/>
    <w:rsid w:val="00911EA8"/>
    <w:rsid w:val="0091294E"/>
    <w:rsid w:val="00912E60"/>
    <w:rsid w:val="009139E9"/>
    <w:rsid w:val="00913A6D"/>
    <w:rsid w:val="00915366"/>
    <w:rsid w:val="00915B4B"/>
    <w:rsid w:val="0091602A"/>
    <w:rsid w:val="00916743"/>
    <w:rsid w:val="0091730D"/>
    <w:rsid w:val="00917519"/>
    <w:rsid w:val="009200D2"/>
    <w:rsid w:val="00920B19"/>
    <w:rsid w:val="009213E8"/>
    <w:rsid w:val="00921671"/>
    <w:rsid w:val="00922AC2"/>
    <w:rsid w:val="0092310D"/>
    <w:rsid w:val="009236C0"/>
    <w:rsid w:val="00923B27"/>
    <w:rsid w:val="00923CB4"/>
    <w:rsid w:val="009242A1"/>
    <w:rsid w:val="0092450D"/>
    <w:rsid w:val="00925EDF"/>
    <w:rsid w:val="0092616F"/>
    <w:rsid w:val="009262AD"/>
    <w:rsid w:val="00926785"/>
    <w:rsid w:val="009275D2"/>
    <w:rsid w:val="00927B3C"/>
    <w:rsid w:val="00930B1B"/>
    <w:rsid w:val="00930BEE"/>
    <w:rsid w:val="00930F1A"/>
    <w:rsid w:val="00931443"/>
    <w:rsid w:val="00931CDE"/>
    <w:rsid w:val="009325C0"/>
    <w:rsid w:val="009326F4"/>
    <w:rsid w:val="00932FFF"/>
    <w:rsid w:val="0093322B"/>
    <w:rsid w:val="00933C85"/>
    <w:rsid w:val="00933E15"/>
    <w:rsid w:val="00934331"/>
    <w:rsid w:val="00934F1E"/>
    <w:rsid w:val="00936102"/>
    <w:rsid w:val="009361E5"/>
    <w:rsid w:val="009404FE"/>
    <w:rsid w:val="00940924"/>
    <w:rsid w:val="00940E85"/>
    <w:rsid w:val="00941046"/>
    <w:rsid w:val="0094159A"/>
    <w:rsid w:val="009415F5"/>
    <w:rsid w:val="00941ED4"/>
    <w:rsid w:val="00942312"/>
    <w:rsid w:val="0094343D"/>
    <w:rsid w:val="00943EA2"/>
    <w:rsid w:val="009445E1"/>
    <w:rsid w:val="009450D4"/>
    <w:rsid w:val="00945ACB"/>
    <w:rsid w:val="00947703"/>
    <w:rsid w:val="00947C73"/>
    <w:rsid w:val="00947EBF"/>
    <w:rsid w:val="00947F62"/>
    <w:rsid w:val="009519C0"/>
    <w:rsid w:val="00951DA9"/>
    <w:rsid w:val="0095299D"/>
    <w:rsid w:val="0095407E"/>
    <w:rsid w:val="009540E0"/>
    <w:rsid w:val="009566D1"/>
    <w:rsid w:val="009573B5"/>
    <w:rsid w:val="00960949"/>
    <w:rsid w:val="009616D6"/>
    <w:rsid w:val="00961C60"/>
    <w:rsid w:val="009625D0"/>
    <w:rsid w:val="0096263E"/>
    <w:rsid w:val="00962717"/>
    <w:rsid w:val="0096279F"/>
    <w:rsid w:val="00962FB9"/>
    <w:rsid w:val="00963253"/>
    <w:rsid w:val="009634F4"/>
    <w:rsid w:val="00964213"/>
    <w:rsid w:val="0096430C"/>
    <w:rsid w:val="00964AE1"/>
    <w:rsid w:val="00964B1B"/>
    <w:rsid w:val="009653BE"/>
    <w:rsid w:val="00965C76"/>
    <w:rsid w:val="009665DE"/>
    <w:rsid w:val="00966878"/>
    <w:rsid w:val="00966A0D"/>
    <w:rsid w:val="00967531"/>
    <w:rsid w:val="009706B8"/>
    <w:rsid w:val="009718E0"/>
    <w:rsid w:val="00971D06"/>
    <w:rsid w:val="009720ED"/>
    <w:rsid w:val="0097279C"/>
    <w:rsid w:val="009736BE"/>
    <w:rsid w:val="00974529"/>
    <w:rsid w:val="00975937"/>
    <w:rsid w:val="00976A46"/>
    <w:rsid w:val="00980488"/>
    <w:rsid w:val="00980566"/>
    <w:rsid w:val="009809D9"/>
    <w:rsid w:val="00980D85"/>
    <w:rsid w:val="009825B5"/>
    <w:rsid w:val="00983056"/>
    <w:rsid w:val="00983CF6"/>
    <w:rsid w:val="00983F4C"/>
    <w:rsid w:val="009844C0"/>
    <w:rsid w:val="0098454C"/>
    <w:rsid w:val="009854F5"/>
    <w:rsid w:val="00985958"/>
    <w:rsid w:val="009859A8"/>
    <w:rsid w:val="00986C79"/>
    <w:rsid w:val="00987219"/>
    <w:rsid w:val="00990A32"/>
    <w:rsid w:val="00991014"/>
    <w:rsid w:val="009911B9"/>
    <w:rsid w:val="00994DF8"/>
    <w:rsid w:val="00995397"/>
    <w:rsid w:val="00995F99"/>
    <w:rsid w:val="009A0167"/>
    <w:rsid w:val="009A01D5"/>
    <w:rsid w:val="009A03C2"/>
    <w:rsid w:val="009A2D3E"/>
    <w:rsid w:val="009A402E"/>
    <w:rsid w:val="009A4820"/>
    <w:rsid w:val="009A4C9F"/>
    <w:rsid w:val="009A4E63"/>
    <w:rsid w:val="009A581C"/>
    <w:rsid w:val="009A6CDD"/>
    <w:rsid w:val="009A77F2"/>
    <w:rsid w:val="009A7CC0"/>
    <w:rsid w:val="009A7D7F"/>
    <w:rsid w:val="009B2799"/>
    <w:rsid w:val="009B2D98"/>
    <w:rsid w:val="009B3AE2"/>
    <w:rsid w:val="009B47E5"/>
    <w:rsid w:val="009B54E1"/>
    <w:rsid w:val="009B72B4"/>
    <w:rsid w:val="009B76CA"/>
    <w:rsid w:val="009C00A3"/>
    <w:rsid w:val="009C0971"/>
    <w:rsid w:val="009C1CD9"/>
    <w:rsid w:val="009C2A26"/>
    <w:rsid w:val="009C2AAB"/>
    <w:rsid w:val="009C2BBE"/>
    <w:rsid w:val="009C3539"/>
    <w:rsid w:val="009C4456"/>
    <w:rsid w:val="009C512F"/>
    <w:rsid w:val="009C596F"/>
    <w:rsid w:val="009C642F"/>
    <w:rsid w:val="009C713F"/>
    <w:rsid w:val="009D004C"/>
    <w:rsid w:val="009D0C45"/>
    <w:rsid w:val="009D0C73"/>
    <w:rsid w:val="009D3C9A"/>
    <w:rsid w:val="009D3D02"/>
    <w:rsid w:val="009D5B2B"/>
    <w:rsid w:val="009D67FE"/>
    <w:rsid w:val="009E086A"/>
    <w:rsid w:val="009E31B1"/>
    <w:rsid w:val="009E4115"/>
    <w:rsid w:val="009E4973"/>
    <w:rsid w:val="009E497F"/>
    <w:rsid w:val="009E54ED"/>
    <w:rsid w:val="009E5732"/>
    <w:rsid w:val="009E6234"/>
    <w:rsid w:val="009E6B48"/>
    <w:rsid w:val="009E7654"/>
    <w:rsid w:val="009E7A88"/>
    <w:rsid w:val="009E7BB5"/>
    <w:rsid w:val="009E7E46"/>
    <w:rsid w:val="009F0299"/>
    <w:rsid w:val="009F1912"/>
    <w:rsid w:val="009F1EB1"/>
    <w:rsid w:val="009F24A5"/>
    <w:rsid w:val="009F27B7"/>
    <w:rsid w:val="009F474A"/>
    <w:rsid w:val="009F479B"/>
    <w:rsid w:val="009F7297"/>
    <w:rsid w:val="009F7CB0"/>
    <w:rsid w:val="00A04030"/>
    <w:rsid w:val="00A04442"/>
    <w:rsid w:val="00A05448"/>
    <w:rsid w:val="00A068E2"/>
    <w:rsid w:val="00A078F3"/>
    <w:rsid w:val="00A07E86"/>
    <w:rsid w:val="00A103CE"/>
    <w:rsid w:val="00A10970"/>
    <w:rsid w:val="00A113A3"/>
    <w:rsid w:val="00A1151C"/>
    <w:rsid w:val="00A11558"/>
    <w:rsid w:val="00A11837"/>
    <w:rsid w:val="00A11F81"/>
    <w:rsid w:val="00A13547"/>
    <w:rsid w:val="00A13C60"/>
    <w:rsid w:val="00A144CB"/>
    <w:rsid w:val="00A145B3"/>
    <w:rsid w:val="00A14BBE"/>
    <w:rsid w:val="00A15209"/>
    <w:rsid w:val="00A16F57"/>
    <w:rsid w:val="00A172A5"/>
    <w:rsid w:val="00A17D61"/>
    <w:rsid w:val="00A20833"/>
    <w:rsid w:val="00A209A2"/>
    <w:rsid w:val="00A2110B"/>
    <w:rsid w:val="00A21245"/>
    <w:rsid w:val="00A2139E"/>
    <w:rsid w:val="00A21791"/>
    <w:rsid w:val="00A21862"/>
    <w:rsid w:val="00A21C23"/>
    <w:rsid w:val="00A22A71"/>
    <w:rsid w:val="00A23F46"/>
    <w:rsid w:val="00A2506B"/>
    <w:rsid w:val="00A2600A"/>
    <w:rsid w:val="00A274A3"/>
    <w:rsid w:val="00A31B5F"/>
    <w:rsid w:val="00A31D62"/>
    <w:rsid w:val="00A32112"/>
    <w:rsid w:val="00A340A3"/>
    <w:rsid w:val="00A357C5"/>
    <w:rsid w:val="00A35A8D"/>
    <w:rsid w:val="00A369E1"/>
    <w:rsid w:val="00A36BC4"/>
    <w:rsid w:val="00A37181"/>
    <w:rsid w:val="00A3742C"/>
    <w:rsid w:val="00A37CBF"/>
    <w:rsid w:val="00A427B9"/>
    <w:rsid w:val="00A430EE"/>
    <w:rsid w:val="00A437F2"/>
    <w:rsid w:val="00A43BA1"/>
    <w:rsid w:val="00A44BDE"/>
    <w:rsid w:val="00A457ED"/>
    <w:rsid w:val="00A46438"/>
    <w:rsid w:val="00A46449"/>
    <w:rsid w:val="00A46A4C"/>
    <w:rsid w:val="00A46B06"/>
    <w:rsid w:val="00A47AEB"/>
    <w:rsid w:val="00A5047D"/>
    <w:rsid w:val="00A5082B"/>
    <w:rsid w:val="00A51C83"/>
    <w:rsid w:val="00A51E4F"/>
    <w:rsid w:val="00A5214C"/>
    <w:rsid w:val="00A52643"/>
    <w:rsid w:val="00A5371B"/>
    <w:rsid w:val="00A53C28"/>
    <w:rsid w:val="00A541FB"/>
    <w:rsid w:val="00A56240"/>
    <w:rsid w:val="00A56564"/>
    <w:rsid w:val="00A566B3"/>
    <w:rsid w:val="00A56DD3"/>
    <w:rsid w:val="00A57360"/>
    <w:rsid w:val="00A57F17"/>
    <w:rsid w:val="00A60A73"/>
    <w:rsid w:val="00A60DF9"/>
    <w:rsid w:val="00A625A3"/>
    <w:rsid w:val="00A62CC5"/>
    <w:rsid w:val="00A6345A"/>
    <w:rsid w:val="00A65C8F"/>
    <w:rsid w:val="00A66A24"/>
    <w:rsid w:val="00A670CF"/>
    <w:rsid w:val="00A70069"/>
    <w:rsid w:val="00A71A61"/>
    <w:rsid w:val="00A7395B"/>
    <w:rsid w:val="00A73E7E"/>
    <w:rsid w:val="00A74C7D"/>
    <w:rsid w:val="00A75069"/>
    <w:rsid w:val="00A75786"/>
    <w:rsid w:val="00A7674A"/>
    <w:rsid w:val="00A7719E"/>
    <w:rsid w:val="00A77FDC"/>
    <w:rsid w:val="00A80C5C"/>
    <w:rsid w:val="00A80DDB"/>
    <w:rsid w:val="00A81222"/>
    <w:rsid w:val="00A8398B"/>
    <w:rsid w:val="00A83AF3"/>
    <w:rsid w:val="00A86904"/>
    <w:rsid w:val="00A87222"/>
    <w:rsid w:val="00A87FAF"/>
    <w:rsid w:val="00A90BED"/>
    <w:rsid w:val="00A911EE"/>
    <w:rsid w:val="00A9240E"/>
    <w:rsid w:val="00A92460"/>
    <w:rsid w:val="00A92659"/>
    <w:rsid w:val="00A927CC"/>
    <w:rsid w:val="00A92AA1"/>
    <w:rsid w:val="00A92F77"/>
    <w:rsid w:val="00A939B1"/>
    <w:rsid w:val="00A93BEF"/>
    <w:rsid w:val="00A94559"/>
    <w:rsid w:val="00A9532E"/>
    <w:rsid w:val="00A968A9"/>
    <w:rsid w:val="00A96BF2"/>
    <w:rsid w:val="00A9720D"/>
    <w:rsid w:val="00A978DE"/>
    <w:rsid w:val="00A97C33"/>
    <w:rsid w:val="00A97C42"/>
    <w:rsid w:val="00AA0B05"/>
    <w:rsid w:val="00AA0B42"/>
    <w:rsid w:val="00AA0C0D"/>
    <w:rsid w:val="00AA30D4"/>
    <w:rsid w:val="00AA39F5"/>
    <w:rsid w:val="00AA42DD"/>
    <w:rsid w:val="00AA4CD3"/>
    <w:rsid w:val="00AA656A"/>
    <w:rsid w:val="00AA69CE"/>
    <w:rsid w:val="00AA7133"/>
    <w:rsid w:val="00AA7476"/>
    <w:rsid w:val="00AB0967"/>
    <w:rsid w:val="00AB15DC"/>
    <w:rsid w:val="00AB2181"/>
    <w:rsid w:val="00AB25CC"/>
    <w:rsid w:val="00AB3A00"/>
    <w:rsid w:val="00AB3F90"/>
    <w:rsid w:val="00AB6497"/>
    <w:rsid w:val="00AB7123"/>
    <w:rsid w:val="00AB7BF7"/>
    <w:rsid w:val="00AC13DF"/>
    <w:rsid w:val="00AC16DD"/>
    <w:rsid w:val="00AC18AE"/>
    <w:rsid w:val="00AC27BD"/>
    <w:rsid w:val="00AC3857"/>
    <w:rsid w:val="00AC4FF6"/>
    <w:rsid w:val="00AC5B14"/>
    <w:rsid w:val="00AC60F8"/>
    <w:rsid w:val="00AC69E9"/>
    <w:rsid w:val="00AC6A01"/>
    <w:rsid w:val="00AC73CC"/>
    <w:rsid w:val="00AC7654"/>
    <w:rsid w:val="00AC7B29"/>
    <w:rsid w:val="00AD0B8D"/>
    <w:rsid w:val="00AD0F93"/>
    <w:rsid w:val="00AD1032"/>
    <w:rsid w:val="00AD14E7"/>
    <w:rsid w:val="00AD3763"/>
    <w:rsid w:val="00AD4700"/>
    <w:rsid w:val="00AD51F8"/>
    <w:rsid w:val="00AD6EB1"/>
    <w:rsid w:val="00AD75A2"/>
    <w:rsid w:val="00AD7AAD"/>
    <w:rsid w:val="00AE0062"/>
    <w:rsid w:val="00AE05C8"/>
    <w:rsid w:val="00AE081B"/>
    <w:rsid w:val="00AE0BA6"/>
    <w:rsid w:val="00AE0CCF"/>
    <w:rsid w:val="00AE0EEC"/>
    <w:rsid w:val="00AE2DB4"/>
    <w:rsid w:val="00AE30DA"/>
    <w:rsid w:val="00AE3CCD"/>
    <w:rsid w:val="00AE4B7F"/>
    <w:rsid w:val="00AE5F6C"/>
    <w:rsid w:val="00AE664B"/>
    <w:rsid w:val="00AE6D1D"/>
    <w:rsid w:val="00AE6E87"/>
    <w:rsid w:val="00AF2957"/>
    <w:rsid w:val="00AF3710"/>
    <w:rsid w:val="00AF3CA5"/>
    <w:rsid w:val="00AF52DB"/>
    <w:rsid w:val="00AF596D"/>
    <w:rsid w:val="00AF5B6F"/>
    <w:rsid w:val="00AF642B"/>
    <w:rsid w:val="00AF69DA"/>
    <w:rsid w:val="00AF6C92"/>
    <w:rsid w:val="00AF6E35"/>
    <w:rsid w:val="00AF777F"/>
    <w:rsid w:val="00B00FF9"/>
    <w:rsid w:val="00B029FD"/>
    <w:rsid w:val="00B02FF7"/>
    <w:rsid w:val="00B03624"/>
    <w:rsid w:val="00B04524"/>
    <w:rsid w:val="00B05549"/>
    <w:rsid w:val="00B10FE5"/>
    <w:rsid w:val="00B11335"/>
    <w:rsid w:val="00B1231F"/>
    <w:rsid w:val="00B12943"/>
    <w:rsid w:val="00B138BE"/>
    <w:rsid w:val="00B13BD7"/>
    <w:rsid w:val="00B14A7F"/>
    <w:rsid w:val="00B15264"/>
    <w:rsid w:val="00B154C7"/>
    <w:rsid w:val="00B15CEA"/>
    <w:rsid w:val="00B161A0"/>
    <w:rsid w:val="00B1674C"/>
    <w:rsid w:val="00B1694E"/>
    <w:rsid w:val="00B16BFB"/>
    <w:rsid w:val="00B16CF1"/>
    <w:rsid w:val="00B17387"/>
    <w:rsid w:val="00B1746B"/>
    <w:rsid w:val="00B17E89"/>
    <w:rsid w:val="00B17FA8"/>
    <w:rsid w:val="00B227CE"/>
    <w:rsid w:val="00B231B2"/>
    <w:rsid w:val="00B24651"/>
    <w:rsid w:val="00B247AA"/>
    <w:rsid w:val="00B251A1"/>
    <w:rsid w:val="00B264A9"/>
    <w:rsid w:val="00B27093"/>
    <w:rsid w:val="00B30288"/>
    <w:rsid w:val="00B31B59"/>
    <w:rsid w:val="00B33443"/>
    <w:rsid w:val="00B349FF"/>
    <w:rsid w:val="00B35305"/>
    <w:rsid w:val="00B362E9"/>
    <w:rsid w:val="00B36C72"/>
    <w:rsid w:val="00B37313"/>
    <w:rsid w:val="00B402BA"/>
    <w:rsid w:val="00B40D2B"/>
    <w:rsid w:val="00B41B1A"/>
    <w:rsid w:val="00B432BC"/>
    <w:rsid w:val="00B4367D"/>
    <w:rsid w:val="00B43F61"/>
    <w:rsid w:val="00B44684"/>
    <w:rsid w:val="00B44BC5"/>
    <w:rsid w:val="00B44E53"/>
    <w:rsid w:val="00B453A7"/>
    <w:rsid w:val="00B45589"/>
    <w:rsid w:val="00B45B84"/>
    <w:rsid w:val="00B46025"/>
    <w:rsid w:val="00B46517"/>
    <w:rsid w:val="00B46998"/>
    <w:rsid w:val="00B46FF9"/>
    <w:rsid w:val="00B470BD"/>
    <w:rsid w:val="00B47E29"/>
    <w:rsid w:val="00B51032"/>
    <w:rsid w:val="00B51076"/>
    <w:rsid w:val="00B51288"/>
    <w:rsid w:val="00B51D3A"/>
    <w:rsid w:val="00B52D76"/>
    <w:rsid w:val="00B541B2"/>
    <w:rsid w:val="00B54E30"/>
    <w:rsid w:val="00B55511"/>
    <w:rsid w:val="00B55617"/>
    <w:rsid w:val="00B55678"/>
    <w:rsid w:val="00B564DD"/>
    <w:rsid w:val="00B575A0"/>
    <w:rsid w:val="00B579BD"/>
    <w:rsid w:val="00B6311B"/>
    <w:rsid w:val="00B6334F"/>
    <w:rsid w:val="00B64501"/>
    <w:rsid w:val="00B64D1E"/>
    <w:rsid w:val="00B64F1F"/>
    <w:rsid w:val="00B65CEF"/>
    <w:rsid w:val="00B66582"/>
    <w:rsid w:val="00B71109"/>
    <w:rsid w:val="00B71641"/>
    <w:rsid w:val="00B71926"/>
    <w:rsid w:val="00B71C32"/>
    <w:rsid w:val="00B731A2"/>
    <w:rsid w:val="00B742E8"/>
    <w:rsid w:val="00B7577D"/>
    <w:rsid w:val="00B75F59"/>
    <w:rsid w:val="00B76005"/>
    <w:rsid w:val="00B760AE"/>
    <w:rsid w:val="00B76E69"/>
    <w:rsid w:val="00B80EB2"/>
    <w:rsid w:val="00B82858"/>
    <w:rsid w:val="00B82DC7"/>
    <w:rsid w:val="00B82E91"/>
    <w:rsid w:val="00B8349D"/>
    <w:rsid w:val="00B836E1"/>
    <w:rsid w:val="00B842A3"/>
    <w:rsid w:val="00B848C2"/>
    <w:rsid w:val="00B85447"/>
    <w:rsid w:val="00B8552C"/>
    <w:rsid w:val="00B85929"/>
    <w:rsid w:val="00B860AF"/>
    <w:rsid w:val="00B9099E"/>
    <w:rsid w:val="00B90BF3"/>
    <w:rsid w:val="00B90E99"/>
    <w:rsid w:val="00B91351"/>
    <w:rsid w:val="00B91744"/>
    <w:rsid w:val="00B91B9E"/>
    <w:rsid w:val="00B91D68"/>
    <w:rsid w:val="00B92E38"/>
    <w:rsid w:val="00B930D5"/>
    <w:rsid w:val="00B9335F"/>
    <w:rsid w:val="00B9342B"/>
    <w:rsid w:val="00B94D48"/>
    <w:rsid w:val="00B964E4"/>
    <w:rsid w:val="00B9795D"/>
    <w:rsid w:val="00B97A82"/>
    <w:rsid w:val="00BA0467"/>
    <w:rsid w:val="00BA2259"/>
    <w:rsid w:val="00BA347E"/>
    <w:rsid w:val="00BA3D08"/>
    <w:rsid w:val="00BA5D09"/>
    <w:rsid w:val="00BA6E28"/>
    <w:rsid w:val="00BA701E"/>
    <w:rsid w:val="00BA7111"/>
    <w:rsid w:val="00BA7154"/>
    <w:rsid w:val="00BA7B12"/>
    <w:rsid w:val="00BB0182"/>
    <w:rsid w:val="00BB17F0"/>
    <w:rsid w:val="00BB2388"/>
    <w:rsid w:val="00BB3009"/>
    <w:rsid w:val="00BB45D7"/>
    <w:rsid w:val="00BC0014"/>
    <w:rsid w:val="00BC056C"/>
    <w:rsid w:val="00BC1538"/>
    <w:rsid w:val="00BC2A08"/>
    <w:rsid w:val="00BC2CEA"/>
    <w:rsid w:val="00BC2DE4"/>
    <w:rsid w:val="00BC3AF6"/>
    <w:rsid w:val="00BC3B59"/>
    <w:rsid w:val="00BC4F3E"/>
    <w:rsid w:val="00BC60AF"/>
    <w:rsid w:val="00BC64F4"/>
    <w:rsid w:val="00BC6651"/>
    <w:rsid w:val="00BC6B6C"/>
    <w:rsid w:val="00BC6BBD"/>
    <w:rsid w:val="00BC6E17"/>
    <w:rsid w:val="00BC71C3"/>
    <w:rsid w:val="00BC7770"/>
    <w:rsid w:val="00BC7E22"/>
    <w:rsid w:val="00BD011F"/>
    <w:rsid w:val="00BD0682"/>
    <w:rsid w:val="00BD09D6"/>
    <w:rsid w:val="00BD1138"/>
    <w:rsid w:val="00BD2387"/>
    <w:rsid w:val="00BD35DF"/>
    <w:rsid w:val="00BD419A"/>
    <w:rsid w:val="00BD5064"/>
    <w:rsid w:val="00BD5A6A"/>
    <w:rsid w:val="00BD5A8E"/>
    <w:rsid w:val="00BD5B94"/>
    <w:rsid w:val="00BD73AD"/>
    <w:rsid w:val="00BE02C9"/>
    <w:rsid w:val="00BE0856"/>
    <w:rsid w:val="00BE0A78"/>
    <w:rsid w:val="00BE23D4"/>
    <w:rsid w:val="00BE2EAD"/>
    <w:rsid w:val="00BE4298"/>
    <w:rsid w:val="00BE43CF"/>
    <w:rsid w:val="00BE51A2"/>
    <w:rsid w:val="00BE646F"/>
    <w:rsid w:val="00BF150E"/>
    <w:rsid w:val="00BF1602"/>
    <w:rsid w:val="00BF1972"/>
    <w:rsid w:val="00BF3574"/>
    <w:rsid w:val="00BF360B"/>
    <w:rsid w:val="00BF3871"/>
    <w:rsid w:val="00BF3F37"/>
    <w:rsid w:val="00BF45FC"/>
    <w:rsid w:val="00BF590B"/>
    <w:rsid w:val="00BF75F6"/>
    <w:rsid w:val="00BF77C2"/>
    <w:rsid w:val="00C001F5"/>
    <w:rsid w:val="00C01A9B"/>
    <w:rsid w:val="00C02968"/>
    <w:rsid w:val="00C02A9F"/>
    <w:rsid w:val="00C032EC"/>
    <w:rsid w:val="00C03B25"/>
    <w:rsid w:val="00C04483"/>
    <w:rsid w:val="00C04B9A"/>
    <w:rsid w:val="00C05E3A"/>
    <w:rsid w:val="00C06A54"/>
    <w:rsid w:val="00C06EAD"/>
    <w:rsid w:val="00C10114"/>
    <w:rsid w:val="00C10C1C"/>
    <w:rsid w:val="00C114B0"/>
    <w:rsid w:val="00C1151D"/>
    <w:rsid w:val="00C11834"/>
    <w:rsid w:val="00C11C5B"/>
    <w:rsid w:val="00C125D2"/>
    <w:rsid w:val="00C13E25"/>
    <w:rsid w:val="00C144B2"/>
    <w:rsid w:val="00C15D44"/>
    <w:rsid w:val="00C15D60"/>
    <w:rsid w:val="00C15FDE"/>
    <w:rsid w:val="00C161BB"/>
    <w:rsid w:val="00C171EC"/>
    <w:rsid w:val="00C20CA0"/>
    <w:rsid w:val="00C229ED"/>
    <w:rsid w:val="00C23162"/>
    <w:rsid w:val="00C23FFB"/>
    <w:rsid w:val="00C2445D"/>
    <w:rsid w:val="00C247FD"/>
    <w:rsid w:val="00C2523B"/>
    <w:rsid w:val="00C254FC"/>
    <w:rsid w:val="00C269FB"/>
    <w:rsid w:val="00C274B6"/>
    <w:rsid w:val="00C30194"/>
    <w:rsid w:val="00C30F84"/>
    <w:rsid w:val="00C319B2"/>
    <w:rsid w:val="00C32BA0"/>
    <w:rsid w:val="00C32BF9"/>
    <w:rsid w:val="00C332C7"/>
    <w:rsid w:val="00C33C3C"/>
    <w:rsid w:val="00C34E6F"/>
    <w:rsid w:val="00C35B55"/>
    <w:rsid w:val="00C406D4"/>
    <w:rsid w:val="00C406F4"/>
    <w:rsid w:val="00C40A58"/>
    <w:rsid w:val="00C40A78"/>
    <w:rsid w:val="00C412FF"/>
    <w:rsid w:val="00C4289B"/>
    <w:rsid w:val="00C42B6E"/>
    <w:rsid w:val="00C4499C"/>
    <w:rsid w:val="00C44EAF"/>
    <w:rsid w:val="00C46789"/>
    <w:rsid w:val="00C47C85"/>
    <w:rsid w:val="00C505B5"/>
    <w:rsid w:val="00C5254F"/>
    <w:rsid w:val="00C526DC"/>
    <w:rsid w:val="00C52A6A"/>
    <w:rsid w:val="00C53143"/>
    <w:rsid w:val="00C53BDB"/>
    <w:rsid w:val="00C53EE4"/>
    <w:rsid w:val="00C5473B"/>
    <w:rsid w:val="00C5530D"/>
    <w:rsid w:val="00C5629B"/>
    <w:rsid w:val="00C567FF"/>
    <w:rsid w:val="00C56E54"/>
    <w:rsid w:val="00C60A4E"/>
    <w:rsid w:val="00C60DDE"/>
    <w:rsid w:val="00C611F1"/>
    <w:rsid w:val="00C616D8"/>
    <w:rsid w:val="00C62A3E"/>
    <w:rsid w:val="00C630C9"/>
    <w:rsid w:val="00C640E1"/>
    <w:rsid w:val="00C64C71"/>
    <w:rsid w:val="00C661F3"/>
    <w:rsid w:val="00C66A8F"/>
    <w:rsid w:val="00C67578"/>
    <w:rsid w:val="00C707CD"/>
    <w:rsid w:val="00C71BE7"/>
    <w:rsid w:val="00C72236"/>
    <w:rsid w:val="00C72DB2"/>
    <w:rsid w:val="00C739EE"/>
    <w:rsid w:val="00C7523B"/>
    <w:rsid w:val="00C75847"/>
    <w:rsid w:val="00C75D38"/>
    <w:rsid w:val="00C76EBD"/>
    <w:rsid w:val="00C80299"/>
    <w:rsid w:val="00C82FAF"/>
    <w:rsid w:val="00C83F67"/>
    <w:rsid w:val="00C852D9"/>
    <w:rsid w:val="00C85735"/>
    <w:rsid w:val="00C863EF"/>
    <w:rsid w:val="00C865E8"/>
    <w:rsid w:val="00C86E98"/>
    <w:rsid w:val="00C8764E"/>
    <w:rsid w:val="00C91107"/>
    <w:rsid w:val="00C91569"/>
    <w:rsid w:val="00C91784"/>
    <w:rsid w:val="00C91AD0"/>
    <w:rsid w:val="00C9393C"/>
    <w:rsid w:val="00C93B66"/>
    <w:rsid w:val="00C94550"/>
    <w:rsid w:val="00C94D49"/>
    <w:rsid w:val="00C9592B"/>
    <w:rsid w:val="00C95A56"/>
    <w:rsid w:val="00C95B86"/>
    <w:rsid w:val="00C9680A"/>
    <w:rsid w:val="00C979D5"/>
    <w:rsid w:val="00CA0AF9"/>
    <w:rsid w:val="00CA169D"/>
    <w:rsid w:val="00CA27D7"/>
    <w:rsid w:val="00CA2A51"/>
    <w:rsid w:val="00CA2DE9"/>
    <w:rsid w:val="00CA2E0F"/>
    <w:rsid w:val="00CA3136"/>
    <w:rsid w:val="00CA3169"/>
    <w:rsid w:val="00CA44DE"/>
    <w:rsid w:val="00CA5BE1"/>
    <w:rsid w:val="00CA5EA8"/>
    <w:rsid w:val="00CA678C"/>
    <w:rsid w:val="00CB1E5D"/>
    <w:rsid w:val="00CB2109"/>
    <w:rsid w:val="00CB21DB"/>
    <w:rsid w:val="00CB220D"/>
    <w:rsid w:val="00CB232B"/>
    <w:rsid w:val="00CB2CA9"/>
    <w:rsid w:val="00CB5DAD"/>
    <w:rsid w:val="00CB70B7"/>
    <w:rsid w:val="00CC0B27"/>
    <w:rsid w:val="00CC18CF"/>
    <w:rsid w:val="00CC1D8F"/>
    <w:rsid w:val="00CC2684"/>
    <w:rsid w:val="00CC27F1"/>
    <w:rsid w:val="00CC3AE3"/>
    <w:rsid w:val="00CC3C7B"/>
    <w:rsid w:val="00CC452D"/>
    <w:rsid w:val="00CC4F6F"/>
    <w:rsid w:val="00CC54C1"/>
    <w:rsid w:val="00CC5F32"/>
    <w:rsid w:val="00CD0022"/>
    <w:rsid w:val="00CD0784"/>
    <w:rsid w:val="00CD08D0"/>
    <w:rsid w:val="00CD1D29"/>
    <w:rsid w:val="00CD4E1B"/>
    <w:rsid w:val="00CD4F86"/>
    <w:rsid w:val="00CD63DF"/>
    <w:rsid w:val="00CD6914"/>
    <w:rsid w:val="00CD6B6E"/>
    <w:rsid w:val="00CD6DA3"/>
    <w:rsid w:val="00CE029D"/>
    <w:rsid w:val="00CE23AC"/>
    <w:rsid w:val="00CE362F"/>
    <w:rsid w:val="00CE3EDA"/>
    <w:rsid w:val="00CE4409"/>
    <w:rsid w:val="00CE4795"/>
    <w:rsid w:val="00CE4ED6"/>
    <w:rsid w:val="00CE6223"/>
    <w:rsid w:val="00CE63D7"/>
    <w:rsid w:val="00CE6FE0"/>
    <w:rsid w:val="00CE77F9"/>
    <w:rsid w:val="00CF045F"/>
    <w:rsid w:val="00CF1D38"/>
    <w:rsid w:val="00CF2025"/>
    <w:rsid w:val="00CF27C2"/>
    <w:rsid w:val="00CF2EFD"/>
    <w:rsid w:val="00CF3AD5"/>
    <w:rsid w:val="00CF4445"/>
    <w:rsid w:val="00CF4AE1"/>
    <w:rsid w:val="00CF4EA7"/>
    <w:rsid w:val="00CF5BC5"/>
    <w:rsid w:val="00CF6AE5"/>
    <w:rsid w:val="00D02039"/>
    <w:rsid w:val="00D06E5F"/>
    <w:rsid w:val="00D07008"/>
    <w:rsid w:val="00D072C3"/>
    <w:rsid w:val="00D07CC2"/>
    <w:rsid w:val="00D07D40"/>
    <w:rsid w:val="00D119AF"/>
    <w:rsid w:val="00D11C4A"/>
    <w:rsid w:val="00D12A95"/>
    <w:rsid w:val="00D12C6D"/>
    <w:rsid w:val="00D12DA4"/>
    <w:rsid w:val="00D1373E"/>
    <w:rsid w:val="00D13853"/>
    <w:rsid w:val="00D14EE0"/>
    <w:rsid w:val="00D15123"/>
    <w:rsid w:val="00D152F9"/>
    <w:rsid w:val="00D15950"/>
    <w:rsid w:val="00D212E0"/>
    <w:rsid w:val="00D21CAD"/>
    <w:rsid w:val="00D22F37"/>
    <w:rsid w:val="00D2435E"/>
    <w:rsid w:val="00D2539A"/>
    <w:rsid w:val="00D25DF1"/>
    <w:rsid w:val="00D26DD4"/>
    <w:rsid w:val="00D30297"/>
    <w:rsid w:val="00D304B4"/>
    <w:rsid w:val="00D3109D"/>
    <w:rsid w:val="00D312A2"/>
    <w:rsid w:val="00D31524"/>
    <w:rsid w:val="00D31A45"/>
    <w:rsid w:val="00D324A0"/>
    <w:rsid w:val="00D32534"/>
    <w:rsid w:val="00D34A64"/>
    <w:rsid w:val="00D363C9"/>
    <w:rsid w:val="00D36472"/>
    <w:rsid w:val="00D36798"/>
    <w:rsid w:val="00D3737D"/>
    <w:rsid w:val="00D37701"/>
    <w:rsid w:val="00D3790E"/>
    <w:rsid w:val="00D37A9B"/>
    <w:rsid w:val="00D37F9A"/>
    <w:rsid w:val="00D40685"/>
    <w:rsid w:val="00D4095B"/>
    <w:rsid w:val="00D410CC"/>
    <w:rsid w:val="00D4175A"/>
    <w:rsid w:val="00D419E3"/>
    <w:rsid w:val="00D42AED"/>
    <w:rsid w:val="00D42CE2"/>
    <w:rsid w:val="00D43D1E"/>
    <w:rsid w:val="00D4463D"/>
    <w:rsid w:val="00D44FB4"/>
    <w:rsid w:val="00D45F6C"/>
    <w:rsid w:val="00D4642A"/>
    <w:rsid w:val="00D46D6A"/>
    <w:rsid w:val="00D479C9"/>
    <w:rsid w:val="00D47D02"/>
    <w:rsid w:val="00D47EFC"/>
    <w:rsid w:val="00D50DB4"/>
    <w:rsid w:val="00D514D7"/>
    <w:rsid w:val="00D52611"/>
    <w:rsid w:val="00D53E5C"/>
    <w:rsid w:val="00D53FD7"/>
    <w:rsid w:val="00D54361"/>
    <w:rsid w:val="00D54749"/>
    <w:rsid w:val="00D54AC4"/>
    <w:rsid w:val="00D5528E"/>
    <w:rsid w:val="00D560E8"/>
    <w:rsid w:val="00D5666E"/>
    <w:rsid w:val="00D569DC"/>
    <w:rsid w:val="00D56F89"/>
    <w:rsid w:val="00D60BE8"/>
    <w:rsid w:val="00D6207D"/>
    <w:rsid w:val="00D62380"/>
    <w:rsid w:val="00D626F2"/>
    <w:rsid w:val="00D63DC2"/>
    <w:rsid w:val="00D64083"/>
    <w:rsid w:val="00D64264"/>
    <w:rsid w:val="00D64849"/>
    <w:rsid w:val="00D64ACA"/>
    <w:rsid w:val="00D65A5A"/>
    <w:rsid w:val="00D65B3C"/>
    <w:rsid w:val="00D66A52"/>
    <w:rsid w:val="00D70721"/>
    <w:rsid w:val="00D70A6B"/>
    <w:rsid w:val="00D74A19"/>
    <w:rsid w:val="00D75E63"/>
    <w:rsid w:val="00D770DC"/>
    <w:rsid w:val="00D7712A"/>
    <w:rsid w:val="00D771AE"/>
    <w:rsid w:val="00D7758D"/>
    <w:rsid w:val="00D819AA"/>
    <w:rsid w:val="00D82F08"/>
    <w:rsid w:val="00D8398B"/>
    <w:rsid w:val="00D83CFF"/>
    <w:rsid w:val="00D83E65"/>
    <w:rsid w:val="00D83E6B"/>
    <w:rsid w:val="00D861E6"/>
    <w:rsid w:val="00D8722A"/>
    <w:rsid w:val="00D90DDE"/>
    <w:rsid w:val="00D90F95"/>
    <w:rsid w:val="00D911A3"/>
    <w:rsid w:val="00D919E9"/>
    <w:rsid w:val="00D91C5C"/>
    <w:rsid w:val="00D921F9"/>
    <w:rsid w:val="00D9318D"/>
    <w:rsid w:val="00D93AB9"/>
    <w:rsid w:val="00D959F8"/>
    <w:rsid w:val="00D95EE7"/>
    <w:rsid w:val="00DA0FA8"/>
    <w:rsid w:val="00DA19E9"/>
    <w:rsid w:val="00DA219B"/>
    <w:rsid w:val="00DA2D9F"/>
    <w:rsid w:val="00DA2E22"/>
    <w:rsid w:val="00DA32B2"/>
    <w:rsid w:val="00DA3CE1"/>
    <w:rsid w:val="00DA54F4"/>
    <w:rsid w:val="00DA5DC7"/>
    <w:rsid w:val="00DA6607"/>
    <w:rsid w:val="00DA6649"/>
    <w:rsid w:val="00DA6B65"/>
    <w:rsid w:val="00DA72D7"/>
    <w:rsid w:val="00DB0A01"/>
    <w:rsid w:val="00DB0A56"/>
    <w:rsid w:val="00DB0D4E"/>
    <w:rsid w:val="00DB18E3"/>
    <w:rsid w:val="00DB27A5"/>
    <w:rsid w:val="00DB27FA"/>
    <w:rsid w:val="00DB2ED2"/>
    <w:rsid w:val="00DB5938"/>
    <w:rsid w:val="00DB759B"/>
    <w:rsid w:val="00DB79AE"/>
    <w:rsid w:val="00DC0062"/>
    <w:rsid w:val="00DC0744"/>
    <w:rsid w:val="00DC08A5"/>
    <w:rsid w:val="00DC1E8E"/>
    <w:rsid w:val="00DC1EA2"/>
    <w:rsid w:val="00DC230E"/>
    <w:rsid w:val="00DC2347"/>
    <w:rsid w:val="00DC2609"/>
    <w:rsid w:val="00DC42C8"/>
    <w:rsid w:val="00DC44D1"/>
    <w:rsid w:val="00DC5367"/>
    <w:rsid w:val="00DC5814"/>
    <w:rsid w:val="00DC5B03"/>
    <w:rsid w:val="00DC74DC"/>
    <w:rsid w:val="00DD0AD8"/>
    <w:rsid w:val="00DD0C8B"/>
    <w:rsid w:val="00DD2655"/>
    <w:rsid w:val="00DD2CA8"/>
    <w:rsid w:val="00DD2FF2"/>
    <w:rsid w:val="00DD3033"/>
    <w:rsid w:val="00DD32CE"/>
    <w:rsid w:val="00DD330E"/>
    <w:rsid w:val="00DD4583"/>
    <w:rsid w:val="00DD697E"/>
    <w:rsid w:val="00DD7437"/>
    <w:rsid w:val="00DD7872"/>
    <w:rsid w:val="00DD7969"/>
    <w:rsid w:val="00DD7FD8"/>
    <w:rsid w:val="00DD7FE9"/>
    <w:rsid w:val="00DE2F26"/>
    <w:rsid w:val="00DE2F33"/>
    <w:rsid w:val="00DE39E8"/>
    <w:rsid w:val="00DE3B93"/>
    <w:rsid w:val="00DE45B1"/>
    <w:rsid w:val="00DE50FC"/>
    <w:rsid w:val="00DE54D0"/>
    <w:rsid w:val="00DE640D"/>
    <w:rsid w:val="00DE672E"/>
    <w:rsid w:val="00DE6849"/>
    <w:rsid w:val="00DF0D8C"/>
    <w:rsid w:val="00DF17E0"/>
    <w:rsid w:val="00DF1E15"/>
    <w:rsid w:val="00DF1FAD"/>
    <w:rsid w:val="00DF23AF"/>
    <w:rsid w:val="00DF35B3"/>
    <w:rsid w:val="00DF40AC"/>
    <w:rsid w:val="00DF55F4"/>
    <w:rsid w:val="00DF64C7"/>
    <w:rsid w:val="00DF6526"/>
    <w:rsid w:val="00DF6EAC"/>
    <w:rsid w:val="00DF7283"/>
    <w:rsid w:val="00DF776B"/>
    <w:rsid w:val="00DF7FDA"/>
    <w:rsid w:val="00E00597"/>
    <w:rsid w:val="00E0118C"/>
    <w:rsid w:val="00E011A8"/>
    <w:rsid w:val="00E0444F"/>
    <w:rsid w:val="00E04C24"/>
    <w:rsid w:val="00E05080"/>
    <w:rsid w:val="00E05EA1"/>
    <w:rsid w:val="00E061AB"/>
    <w:rsid w:val="00E0633F"/>
    <w:rsid w:val="00E065D5"/>
    <w:rsid w:val="00E074D4"/>
    <w:rsid w:val="00E07C03"/>
    <w:rsid w:val="00E10138"/>
    <w:rsid w:val="00E108C7"/>
    <w:rsid w:val="00E10F33"/>
    <w:rsid w:val="00E11903"/>
    <w:rsid w:val="00E11F6F"/>
    <w:rsid w:val="00E12770"/>
    <w:rsid w:val="00E1292F"/>
    <w:rsid w:val="00E12A2B"/>
    <w:rsid w:val="00E12E3D"/>
    <w:rsid w:val="00E13C5E"/>
    <w:rsid w:val="00E14869"/>
    <w:rsid w:val="00E1529B"/>
    <w:rsid w:val="00E15650"/>
    <w:rsid w:val="00E15900"/>
    <w:rsid w:val="00E15DEE"/>
    <w:rsid w:val="00E164CB"/>
    <w:rsid w:val="00E165F0"/>
    <w:rsid w:val="00E172AB"/>
    <w:rsid w:val="00E17881"/>
    <w:rsid w:val="00E205F3"/>
    <w:rsid w:val="00E205F6"/>
    <w:rsid w:val="00E20A1C"/>
    <w:rsid w:val="00E20F35"/>
    <w:rsid w:val="00E211B8"/>
    <w:rsid w:val="00E2121E"/>
    <w:rsid w:val="00E21988"/>
    <w:rsid w:val="00E21E6B"/>
    <w:rsid w:val="00E21F91"/>
    <w:rsid w:val="00E23A21"/>
    <w:rsid w:val="00E23E5B"/>
    <w:rsid w:val="00E24254"/>
    <w:rsid w:val="00E2694C"/>
    <w:rsid w:val="00E26C7E"/>
    <w:rsid w:val="00E27471"/>
    <w:rsid w:val="00E27B27"/>
    <w:rsid w:val="00E304AD"/>
    <w:rsid w:val="00E30DF7"/>
    <w:rsid w:val="00E30E59"/>
    <w:rsid w:val="00E321F3"/>
    <w:rsid w:val="00E32530"/>
    <w:rsid w:val="00E32AF0"/>
    <w:rsid w:val="00E33421"/>
    <w:rsid w:val="00E340C6"/>
    <w:rsid w:val="00E344F1"/>
    <w:rsid w:val="00E346BE"/>
    <w:rsid w:val="00E35F23"/>
    <w:rsid w:val="00E36568"/>
    <w:rsid w:val="00E371A1"/>
    <w:rsid w:val="00E4007E"/>
    <w:rsid w:val="00E410F2"/>
    <w:rsid w:val="00E413D7"/>
    <w:rsid w:val="00E41BFE"/>
    <w:rsid w:val="00E41ED6"/>
    <w:rsid w:val="00E41FC8"/>
    <w:rsid w:val="00E42C47"/>
    <w:rsid w:val="00E42FD1"/>
    <w:rsid w:val="00E43701"/>
    <w:rsid w:val="00E43748"/>
    <w:rsid w:val="00E445BF"/>
    <w:rsid w:val="00E4490F"/>
    <w:rsid w:val="00E44BF7"/>
    <w:rsid w:val="00E451B0"/>
    <w:rsid w:val="00E46ED3"/>
    <w:rsid w:val="00E51109"/>
    <w:rsid w:val="00E51494"/>
    <w:rsid w:val="00E51CC9"/>
    <w:rsid w:val="00E52A55"/>
    <w:rsid w:val="00E53305"/>
    <w:rsid w:val="00E54430"/>
    <w:rsid w:val="00E54523"/>
    <w:rsid w:val="00E54837"/>
    <w:rsid w:val="00E55530"/>
    <w:rsid w:val="00E557BE"/>
    <w:rsid w:val="00E558DA"/>
    <w:rsid w:val="00E563AD"/>
    <w:rsid w:val="00E56CEC"/>
    <w:rsid w:val="00E573A3"/>
    <w:rsid w:val="00E600B8"/>
    <w:rsid w:val="00E609A2"/>
    <w:rsid w:val="00E60D27"/>
    <w:rsid w:val="00E61058"/>
    <w:rsid w:val="00E62617"/>
    <w:rsid w:val="00E62B55"/>
    <w:rsid w:val="00E63A11"/>
    <w:rsid w:val="00E64AA5"/>
    <w:rsid w:val="00E64E0D"/>
    <w:rsid w:val="00E6501B"/>
    <w:rsid w:val="00E651F5"/>
    <w:rsid w:val="00E65A85"/>
    <w:rsid w:val="00E65A98"/>
    <w:rsid w:val="00E65BEC"/>
    <w:rsid w:val="00E65C80"/>
    <w:rsid w:val="00E65F2C"/>
    <w:rsid w:val="00E65FC6"/>
    <w:rsid w:val="00E66FF5"/>
    <w:rsid w:val="00E67B6E"/>
    <w:rsid w:val="00E70713"/>
    <w:rsid w:val="00E71676"/>
    <w:rsid w:val="00E71863"/>
    <w:rsid w:val="00E72A03"/>
    <w:rsid w:val="00E72E15"/>
    <w:rsid w:val="00E73D6B"/>
    <w:rsid w:val="00E74634"/>
    <w:rsid w:val="00E74DA7"/>
    <w:rsid w:val="00E75405"/>
    <w:rsid w:val="00E7551D"/>
    <w:rsid w:val="00E756BF"/>
    <w:rsid w:val="00E75A98"/>
    <w:rsid w:val="00E75FD6"/>
    <w:rsid w:val="00E7655E"/>
    <w:rsid w:val="00E76B27"/>
    <w:rsid w:val="00E777D6"/>
    <w:rsid w:val="00E77A97"/>
    <w:rsid w:val="00E826B5"/>
    <w:rsid w:val="00E83C9E"/>
    <w:rsid w:val="00E84736"/>
    <w:rsid w:val="00E8534F"/>
    <w:rsid w:val="00E85A75"/>
    <w:rsid w:val="00E865A2"/>
    <w:rsid w:val="00E86C00"/>
    <w:rsid w:val="00E871FA"/>
    <w:rsid w:val="00E878F8"/>
    <w:rsid w:val="00E9087F"/>
    <w:rsid w:val="00E9100F"/>
    <w:rsid w:val="00E919DD"/>
    <w:rsid w:val="00E92613"/>
    <w:rsid w:val="00E9270B"/>
    <w:rsid w:val="00E9357C"/>
    <w:rsid w:val="00E936AA"/>
    <w:rsid w:val="00E94401"/>
    <w:rsid w:val="00E9571C"/>
    <w:rsid w:val="00E9591C"/>
    <w:rsid w:val="00E9653B"/>
    <w:rsid w:val="00E96AAB"/>
    <w:rsid w:val="00E96E74"/>
    <w:rsid w:val="00E97E00"/>
    <w:rsid w:val="00E97E2A"/>
    <w:rsid w:val="00EA0885"/>
    <w:rsid w:val="00EA1319"/>
    <w:rsid w:val="00EA2011"/>
    <w:rsid w:val="00EA3ABF"/>
    <w:rsid w:val="00EA40C4"/>
    <w:rsid w:val="00EA4133"/>
    <w:rsid w:val="00EA4499"/>
    <w:rsid w:val="00EA47E1"/>
    <w:rsid w:val="00EA6068"/>
    <w:rsid w:val="00EA60F2"/>
    <w:rsid w:val="00EA6F61"/>
    <w:rsid w:val="00EA702B"/>
    <w:rsid w:val="00EB1407"/>
    <w:rsid w:val="00EB20E6"/>
    <w:rsid w:val="00EB2BC7"/>
    <w:rsid w:val="00EB2E4C"/>
    <w:rsid w:val="00EB2E65"/>
    <w:rsid w:val="00EB3478"/>
    <w:rsid w:val="00EB3808"/>
    <w:rsid w:val="00EB3975"/>
    <w:rsid w:val="00EB4718"/>
    <w:rsid w:val="00EB4785"/>
    <w:rsid w:val="00EB4DF6"/>
    <w:rsid w:val="00EB51A2"/>
    <w:rsid w:val="00EB608D"/>
    <w:rsid w:val="00EB6A18"/>
    <w:rsid w:val="00EB7942"/>
    <w:rsid w:val="00EB798B"/>
    <w:rsid w:val="00EB7D16"/>
    <w:rsid w:val="00EB7D43"/>
    <w:rsid w:val="00EC0494"/>
    <w:rsid w:val="00EC0F38"/>
    <w:rsid w:val="00EC151D"/>
    <w:rsid w:val="00EC1E8A"/>
    <w:rsid w:val="00EC22CF"/>
    <w:rsid w:val="00EC2855"/>
    <w:rsid w:val="00EC3293"/>
    <w:rsid w:val="00EC3DC2"/>
    <w:rsid w:val="00EC3E27"/>
    <w:rsid w:val="00EC52FC"/>
    <w:rsid w:val="00EC5576"/>
    <w:rsid w:val="00EC573C"/>
    <w:rsid w:val="00EC6C54"/>
    <w:rsid w:val="00EC6F1C"/>
    <w:rsid w:val="00EC6FCD"/>
    <w:rsid w:val="00EC7534"/>
    <w:rsid w:val="00ED008E"/>
    <w:rsid w:val="00ED0534"/>
    <w:rsid w:val="00ED0FB2"/>
    <w:rsid w:val="00ED1C1E"/>
    <w:rsid w:val="00ED1F19"/>
    <w:rsid w:val="00ED242D"/>
    <w:rsid w:val="00ED2798"/>
    <w:rsid w:val="00ED2980"/>
    <w:rsid w:val="00ED2B5F"/>
    <w:rsid w:val="00ED4107"/>
    <w:rsid w:val="00ED4A10"/>
    <w:rsid w:val="00ED4AB2"/>
    <w:rsid w:val="00ED54B7"/>
    <w:rsid w:val="00ED5564"/>
    <w:rsid w:val="00ED5B5A"/>
    <w:rsid w:val="00ED5F8C"/>
    <w:rsid w:val="00ED60AF"/>
    <w:rsid w:val="00ED6ACB"/>
    <w:rsid w:val="00ED79A1"/>
    <w:rsid w:val="00ED7AF3"/>
    <w:rsid w:val="00ED7E64"/>
    <w:rsid w:val="00ED7EC9"/>
    <w:rsid w:val="00EE00B6"/>
    <w:rsid w:val="00EE13F9"/>
    <w:rsid w:val="00EE1F0D"/>
    <w:rsid w:val="00EE371C"/>
    <w:rsid w:val="00EE613D"/>
    <w:rsid w:val="00EE62A7"/>
    <w:rsid w:val="00EE7A9F"/>
    <w:rsid w:val="00EF01CF"/>
    <w:rsid w:val="00EF1181"/>
    <w:rsid w:val="00EF16A7"/>
    <w:rsid w:val="00EF179F"/>
    <w:rsid w:val="00EF21EE"/>
    <w:rsid w:val="00EF221E"/>
    <w:rsid w:val="00EF2346"/>
    <w:rsid w:val="00EF255B"/>
    <w:rsid w:val="00EF25D4"/>
    <w:rsid w:val="00EF4A69"/>
    <w:rsid w:val="00EF57D7"/>
    <w:rsid w:val="00EF5A4B"/>
    <w:rsid w:val="00EF6AEA"/>
    <w:rsid w:val="00EF6D4C"/>
    <w:rsid w:val="00EF6D77"/>
    <w:rsid w:val="00EF7E80"/>
    <w:rsid w:val="00F00509"/>
    <w:rsid w:val="00F006C2"/>
    <w:rsid w:val="00F00CF9"/>
    <w:rsid w:val="00F0284B"/>
    <w:rsid w:val="00F03AB4"/>
    <w:rsid w:val="00F03C60"/>
    <w:rsid w:val="00F03DB8"/>
    <w:rsid w:val="00F0402E"/>
    <w:rsid w:val="00F041C8"/>
    <w:rsid w:val="00F04584"/>
    <w:rsid w:val="00F07E85"/>
    <w:rsid w:val="00F10644"/>
    <w:rsid w:val="00F1110B"/>
    <w:rsid w:val="00F1287A"/>
    <w:rsid w:val="00F13537"/>
    <w:rsid w:val="00F14515"/>
    <w:rsid w:val="00F1458F"/>
    <w:rsid w:val="00F1554B"/>
    <w:rsid w:val="00F15634"/>
    <w:rsid w:val="00F15648"/>
    <w:rsid w:val="00F15785"/>
    <w:rsid w:val="00F16421"/>
    <w:rsid w:val="00F1658C"/>
    <w:rsid w:val="00F171C6"/>
    <w:rsid w:val="00F204B8"/>
    <w:rsid w:val="00F20B1D"/>
    <w:rsid w:val="00F225A2"/>
    <w:rsid w:val="00F2266D"/>
    <w:rsid w:val="00F22861"/>
    <w:rsid w:val="00F235B8"/>
    <w:rsid w:val="00F23A7E"/>
    <w:rsid w:val="00F2419E"/>
    <w:rsid w:val="00F24751"/>
    <w:rsid w:val="00F247B5"/>
    <w:rsid w:val="00F248BC"/>
    <w:rsid w:val="00F253B7"/>
    <w:rsid w:val="00F25E80"/>
    <w:rsid w:val="00F26AB4"/>
    <w:rsid w:val="00F2734E"/>
    <w:rsid w:val="00F3051E"/>
    <w:rsid w:val="00F30F52"/>
    <w:rsid w:val="00F313F9"/>
    <w:rsid w:val="00F34778"/>
    <w:rsid w:val="00F36BE8"/>
    <w:rsid w:val="00F36C66"/>
    <w:rsid w:val="00F37011"/>
    <w:rsid w:val="00F41A8D"/>
    <w:rsid w:val="00F41FA5"/>
    <w:rsid w:val="00F42900"/>
    <w:rsid w:val="00F43101"/>
    <w:rsid w:val="00F44DC6"/>
    <w:rsid w:val="00F452F8"/>
    <w:rsid w:val="00F45EB8"/>
    <w:rsid w:val="00F4638A"/>
    <w:rsid w:val="00F46502"/>
    <w:rsid w:val="00F472FA"/>
    <w:rsid w:val="00F507EF"/>
    <w:rsid w:val="00F509E2"/>
    <w:rsid w:val="00F517DC"/>
    <w:rsid w:val="00F546B9"/>
    <w:rsid w:val="00F557A2"/>
    <w:rsid w:val="00F55AD2"/>
    <w:rsid w:val="00F57416"/>
    <w:rsid w:val="00F60538"/>
    <w:rsid w:val="00F60829"/>
    <w:rsid w:val="00F62160"/>
    <w:rsid w:val="00F62288"/>
    <w:rsid w:val="00F6569E"/>
    <w:rsid w:val="00F6585F"/>
    <w:rsid w:val="00F65A24"/>
    <w:rsid w:val="00F66119"/>
    <w:rsid w:val="00F66ED1"/>
    <w:rsid w:val="00F6726D"/>
    <w:rsid w:val="00F7055E"/>
    <w:rsid w:val="00F71194"/>
    <w:rsid w:val="00F71DC3"/>
    <w:rsid w:val="00F72B1E"/>
    <w:rsid w:val="00F746EA"/>
    <w:rsid w:val="00F74746"/>
    <w:rsid w:val="00F74E42"/>
    <w:rsid w:val="00F756A9"/>
    <w:rsid w:val="00F76592"/>
    <w:rsid w:val="00F768A5"/>
    <w:rsid w:val="00F76E56"/>
    <w:rsid w:val="00F77577"/>
    <w:rsid w:val="00F77A69"/>
    <w:rsid w:val="00F813CE"/>
    <w:rsid w:val="00F8152E"/>
    <w:rsid w:val="00F81E06"/>
    <w:rsid w:val="00F83BF2"/>
    <w:rsid w:val="00F84046"/>
    <w:rsid w:val="00F84F91"/>
    <w:rsid w:val="00F856D2"/>
    <w:rsid w:val="00F90A41"/>
    <w:rsid w:val="00F90E0A"/>
    <w:rsid w:val="00F91334"/>
    <w:rsid w:val="00F913D2"/>
    <w:rsid w:val="00F91802"/>
    <w:rsid w:val="00F91974"/>
    <w:rsid w:val="00F92CCC"/>
    <w:rsid w:val="00F9465D"/>
    <w:rsid w:val="00F958B3"/>
    <w:rsid w:val="00F9595A"/>
    <w:rsid w:val="00F961EB"/>
    <w:rsid w:val="00F96232"/>
    <w:rsid w:val="00F963DF"/>
    <w:rsid w:val="00F9790E"/>
    <w:rsid w:val="00F97C1C"/>
    <w:rsid w:val="00F97CAC"/>
    <w:rsid w:val="00F97DD1"/>
    <w:rsid w:val="00FA0F7E"/>
    <w:rsid w:val="00FA1487"/>
    <w:rsid w:val="00FA1D39"/>
    <w:rsid w:val="00FA2882"/>
    <w:rsid w:val="00FA2BB1"/>
    <w:rsid w:val="00FA55D8"/>
    <w:rsid w:val="00FA6019"/>
    <w:rsid w:val="00FA6259"/>
    <w:rsid w:val="00FA6459"/>
    <w:rsid w:val="00FA6C9B"/>
    <w:rsid w:val="00FA74DA"/>
    <w:rsid w:val="00FA79CB"/>
    <w:rsid w:val="00FA7B6A"/>
    <w:rsid w:val="00FA7FF1"/>
    <w:rsid w:val="00FB02BF"/>
    <w:rsid w:val="00FB039F"/>
    <w:rsid w:val="00FB0493"/>
    <w:rsid w:val="00FB069B"/>
    <w:rsid w:val="00FB0E5E"/>
    <w:rsid w:val="00FB1B41"/>
    <w:rsid w:val="00FB1CB0"/>
    <w:rsid w:val="00FB2F96"/>
    <w:rsid w:val="00FB30AB"/>
    <w:rsid w:val="00FB30D6"/>
    <w:rsid w:val="00FB56D0"/>
    <w:rsid w:val="00FB5E96"/>
    <w:rsid w:val="00FB6480"/>
    <w:rsid w:val="00FB7BE2"/>
    <w:rsid w:val="00FB7E4E"/>
    <w:rsid w:val="00FC031D"/>
    <w:rsid w:val="00FC08A9"/>
    <w:rsid w:val="00FC167C"/>
    <w:rsid w:val="00FC371D"/>
    <w:rsid w:val="00FC4443"/>
    <w:rsid w:val="00FC5126"/>
    <w:rsid w:val="00FC5DAE"/>
    <w:rsid w:val="00FC631B"/>
    <w:rsid w:val="00FC6E85"/>
    <w:rsid w:val="00FC71EE"/>
    <w:rsid w:val="00FC721A"/>
    <w:rsid w:val="00FC7DFB"/>
    <w:rsid w:val="00FD0C85"/>
    <w:rsid w:val="00FD0DF2"/>
    <w:rsid w:val="00FD1054"/>
    <w:rsid w:val="00FD189D"/>
    <w:rsid w:val="00FD198C"/>
    <w:rsid w:val="00FD2EE1"/>
    <w:rsid w:val="00FD3442"/>
    <w:rsid w:val="00FD3979"/>
    <w:rsid w:val="00FD70EB"/>
    <w:rsid w:val="00FE07FE"/>
    <w:rsid w:val="00FE0A1C"/>
    <w:rsid w:val="00FE1265"/>
    <w:rsid w:val="00FE165A"/>
    <w:rsid w:val="00FE21F7"/>
    <w:rsid w:val="00FE2840"/>
    <w:rsid w:val="00FE2A5F"/>
    <w:rsid w:val="00FE3188"/>
    <w:rsid w:val="00FE3241"/>
    <w:rsid w:val="00FE359D"/>
    <w:rsid w:val="00FE465D"/>
    <w:rsid w:val="00FE548D"/>
    <w:rsid w:val="00FE5803"/>
    <w:rsid w:val="00FE7267"/>
    <w:rsid w:val="00FE78DF"/>
    <w:rsid w:val="00FE7B1A"/>
    <w:rsid w:val="00FF0D5F"/>
    <w:rsid w:val="00FF12FC"/>
    <w:rsid w:val="00FF1372"/>
    <w:rsid w:val="00FF1AB8"/>
    <w:rsid w:val="00FF22BC"/>
    <w:rsid w:val="00FF2FE9"/>
    <w:rsid w:val="00FF3584"/>
    <w:rsid w:val="00FF3C78"/>
    <w:rsid w:val="00FF3DD3"/>
    <w:rsid w:val="00FF45DB"/>
    <w:rsid w:val="00FF4ABF"/>
    <w:rsid w:val="00FF4E16"/>
    <w:rsid w:val="00FF55DE"/>
    <w:rsid w:val="00FF59EF"/>
    <w:rsid w:val="00FF5B84"/>
    <w:rsid w:val="00FF6264"/>
    <w:rsid w:val="00FF636E"/>
    <w:rsid w:val="00FF69C0"/>
    <w:rsid w:val="00FF6DCD"/>
    <w:rsid w:val="00FF6EA3"/>
    <w:rsid w:val="00FF6F6B"/>
    <w:rsid w:val="00FF7559"/>
    <w:rsid w:val="00FF78A4"/>
    <w:rsid w:val="00FF79A0"/>
  </w:rsids>
  <m:mathPr>
    <m:mathFont m:val="Cambria Math"/>
    <m:brkBin m:val="before"/>
    <m:brkBinSub m:val="--"/>
    <m:smallFrac/>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3212]" strokecolor="none"/>
    </o:shapedefaults>
    <o:shapelayout v:ext="edit">
      <o:idmap v:ext="edit" data="1"/>
    </o:shapelayout>
  </w:shapeDefaults>
  <w:decimalSymbol w:val="."/>
  <w:listSeparator w:val=","/>
  <w15:docId w15:val="{03F873C8-B24C-47E5-B277-32E3D9845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7836"/>
    <w:pPr>
      <w:spacing w:after="200" w:line="276" w:lineRule="auto"/>
    </w:pPr>
    <w:rPr>
      <w:rFonts w:ascii="Arial" w:eastAsia="Times New Roman" w:hAnsi="Arial"/>
      <w:sz w:val="24"/>
      <w:szCs w:val="22"/>
      <w:lang w:eastAsia="en-US"/>
    </w:rPr>
  </w:style>
  <w:style w:type="paragraph" w:styleId="Heading1">
    <w:name w:val="heading 1"/>
    <w:basedOn w:val="Normal"/>
    <w:next w:val="Normal"/>
    <w:link w:val="Heading1Char"/>
    <w:qFormat/>
    <w:rsid w:val="00FF1AB8"/>
    <w:pPr>
      <w:keepNext/>
      <w:keepLines/>
      <w:spacing w:before="480" w:after="0"/>
      <w:outlineLvl w:val="0"/>
    </w:pPr>
    <w:rPr>
      <w:rFonts w:eastAsia="Calibri"/>
      <w:b/>
      <w:bCs/>
      <w:sz w:val="28"/>
      <w:szCs w:val="28"/>
    </w:rPr>
  </w:style>
  <w:style w:type="paragraph" w:styleId="Heading2">
    <w:name w:val="heading 2"/>
    <w:basedOn w:val="Normal"/>
    <w:next w:val="ManuscriptDS"/>
    <w:link w:val="Heading2Char"/>
    <w:qFormat/>
    <w:rsid w:val="00FF1AB8"/>
    <w:pPr>
      <w:keepNext/>
      <w:keepLines/>
      <w:spacing w:before="200" w:after="0"/>
      <w:outlineLvl w:val="1"/>
    </w:pPr>
    <w:rPr>
      <w:rFonts w:eastAsia="Calibri"/>
      <w:b/>
      <w:bCs/>
      <w:caps/>
      <w:sz w:val="26"/>
      <w:szCs w:val="26"/>
    </w:rPr>
  </w:style>
  <w:style w:type="paragraph" w:styleId="Heading3">
    <w:name w:val="heading 3"/>
    <w:basedOn w:val="Normal"/>
    <w:next w:val="ManuscriptDS"/>
    <w:link w:val="Heading3Char"/>
    <w:qFormat/>
    <w:rsid w:val="00FF1AB8"/>
    <w:pPr>
      <w:keepNext/>
      <w:keepLines/>
      <w:spacing w:before="200" w:after="0"/>
      <w:outlineLvl w:val="2"/>
    </w:pPr>
    <w:rPr>
      <w:rFonts w:eastAsia="Calibri"/>
      <w:b/>
      <w:bCs/>
      <w:szCs w:val="20"/>
    </w:rPr>
  </w:style>
  <w:style w:type="paragraph" w:styleId="Heading4">
    <w:name w:val="heading 4"/>
    <w:basedOn w:val="Normal"/>
    <w:next w:val="Normal"/>
    <w:link w:val="Heading4Char1"/>
    <w:qFormat/>
    <w:locked/>
    <w:rsid w:val="00746728"/>
    <w:pPr>
      <w:keepNext/>
      <w:keepLines/>
      <w:spacing w:before="200" w:after="0"/>
      <w:outlineLvl w:val="3"/>
    </w:pPr>
    <w:rPr>
      <w:rFonts w:eastAsiaTheme="majorEastAsia" w:cstheme="majorBidi"/>
      <w:bCs/>
      <w:i/>
      <w:iCs/>
    </w:rPr>
  </w:style>
  <w:style w:type="paragraph" w:styleId="Heading5">
    <w:name w:val="heading 5"/>
    <w:basedOn w:val="Normal"/>
    <w:next w:val="Normal"/>
    <w:link w:val="Heading5Char"/>
    <w:unhideWhenUsed/>
    <w:qFormat/>
    <w:locked/>
    <w:rsid w:val="0017220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17220C"/>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nuscriptDS">
    <w:name w:val="Manuscript DS"/>
    <w:basedOn w:val="Normal"/>
    <w:rsid w:val="00D2435E"/>
    <w:pPr>
      <w:shd w:val="clear" w:color="auto" w:fill="FFFFFF"/>
      <w:spacing w:after="120" w:line="480" w:lineRule="auto"/>
    </w:pPr>
    <w:rPr>
      <w:color w:val="000000"/>
    </w:rPr>
  </w:style>
  <w:style w:type="paragraph" w:styleId="DocumentMap">
    <w:name w:val="Document Map"/>
    <w:basedOn w:val="Normal"/>
    <w:link w:val="DocumentMapChar"/>
    <w:semiHidden/>
    <w:rsid w:val="00FF1AB8"/>
    <w:pPr>
      <w:spacing w:after="0" w:line="240" w:lineRule="auto"/>
    </w:pPr>
    <w:rPr>
      <w:rFonts w:ascii="Tahoma" w:eastAsia="Calibri" w:hAnsi="Tahoma"/>
      <w:sz w:val="16"/>
      <w:szCs w:val="16"/>
    </w:rPr>
  </w:style>
  <w:style w:type="character" w:customStyle="1" w:styleId="DocumentMapChar">
    <w:name w:val="Document Map Char"/>
    <w:link w:val="DocumentMap"/>
    <w:semiHidden/>
    <w:locked/>
    <w:rsid w:val="00FF1AB8"/>
    <w:rPr>
      <w:rFonts w:ascii="Tahoma" w:hAnsi="Tahoma" w:cs="Tahoma"/>
      <w:sz w:val="16"/>
      <w:szCs w:val="16"/>
    </w:rPr>
  </w:style>
  <w:style w:type="character" w:customStyle="1" w:styleId="Heading2Char">
    <w:name w:val="Heading 2 Char"/>
    <w:link w:val="Heading2"/>
    <w:locked/>
    <w:rsid w:val="00FF1AB8"/>
    <w:rPr>
      <w:rFonts w:ascii="Arial" w:hAnsi="Arial" w:cs="Times New Roman"/>
      <w:b/>
      <w:bCs/>
      <w:caps/>
      <w:sz w:val="26"/>
      <w:szCs w:val="26"/>
    </w:rPr>
  </w:style>
  <w:style w:type="character" w:customStyle="1" w:styleId="Heading3Char">
    <w:name w:val="Heading 3 Char"/>
    <w:link w:val="Heading3"/>
    <w:locked/>
    <w:rsid w:val="00FF1AB8"/>
    <w:rPr>
      <w:rFonts w:ascii="Arial" w:hAnsi="Arial" w:cs="Times New Roman"/>
      <w:b/>
      <w:bCs/>
      <w:sz w:val="24"/>
    </w:rPr>
  </w:style>
  <w:style w:type="character" w:customStyle="1" w:styleId="Heading1Char">
    <w:name w:val="Heading 1 Char"/>
    <w:link w:val="Heading1"/>
    <w:locked/>
    <w:rsid w:val="00FF1AB8"/>
    <w:rPr>
      <w:rFonts w:ascii="Arial" w:hAnsi="Arial" w:cs="Times New Roman"/>
      <w:b/>
      <w:bCs/>
      <w:sz w:val="28"/>
      <w:szCs w:val="28"/>
    </w:rPr>
  </w:style>
  <w:style w:type="paragraph" w:styleId="NormalWeb">
    <w:name w:val="Normal (Web)"/>
    <w:basedOn w:val="Normal"/>
    <w:uiPriority w:val="99"/>
    <w:semiHidden/>
    <w:rsid w:val="00922AC2"/>
    <w:pPr>
      <w:spacing w:before="100" w:beforeAutospacing="1" w:after="100" w:afterAutospacing="1" w:line="240" w:lineRule="auto"/>
    </w:pPr>
    <w:rPr>
      <w:rFonts w:eastAsia="Calibri" w:cs="Arial"/>
      <w:sz w:val="20"/>
      <w:szCs w:val="20"/>
      <w:lang w:eastAsia="en-AU"/>
    </w:rPr>
  </w:style>
  <w:style w:type="paragraph" w:styleId="Caption">
    <w:name w:val="caption"/>
    <w:basedOn w:val="Normal"/>
    <w:next w:val="Normal"/>
    <w:uiPriority w:val="35"/>
    <w:qFormat/>
    <w:rsid w:val="00C72DB2"/>
    <w:pPr>
      <w:keepNext/>
      <w:spacing w:line="240" w:lineRule="auto"/>
      <w:outlineLvl w:val="0"/>
    </w:pPr>
    <w:rPr>
      <w:b/>
      <w:bCs/>
      <w:sz w:val="22"/>
    </w:rPr>
  </w:style>
  <w:style w:type="paragraph" w:styleId="BalloonText">
    <w:name w:val="Balloon Text"/>
    <w:basedOn w:val="Normal"/>
    <w:link w:val="BalloonTextChar"/>
    <w:semiHidden/>
    <w:rsid w:val="00434598"/>
    <w:pPr>
      <w:spacing w:after="0" w:line="240" w:lineRule="auto"/>
    </w:pPr>
    <w:rPr>
      <w:rFonts w:ascii="Tahoma" w:eastAsia="Calibri" w:hAnsi="Tahoma"/>
      <w:sz w:val="16"/>
      <w:szCs w:val="16"/>
    </w:rPr>
  </w:style>
  <w:style w:type="character" w:customStyle="1" w:styleId="BalloonTextChar">
    <w:name w:val="Balloon Text Char"/>
    <w:link w:val="BalloonText"/>
    <w:semiHidden/>
    <w:locked/>
    <w:rsid w:val="00434598"/>
    <w:rPr>
      <w:rFonts w:ascii="Tahoma" w:hAnsi="Tahoma" w:cs="Tahoma"/>
      <w:sz w:val="16"/>
      <w:szCs w:val="16"/>
    </w:rPr>
  </w:style>
  <w:style w:type="character" w:styleId="Hyperlink">
    <w:name w:val="Hyperlink"/>
    <w:uiPriority w:val="99"/>
    <w:rsid w:val="009A581C"/>
    <w:rPr>
      <w:rFonts w:cs="Times New Roman"/>
      <w:color w:val="0000FF"/>
      <w:u w:val="single"/>
    </w:rPr>
  </w:style>
  <w:style w:type="paragraph" w:customStyle="1" w:styleId="Table">
    <w:name w:val="Table"/>
    <w:basedOn w:val="Normal"/>
    <w:next w:val="Normal"/>
    <w:qFormat/>
    <w:rsid w:val="00A21245"/>
    <w:pPr>
      <w:spacing w:after="0" w:line="240" w:lineRule="auto"/>
    </w:pPr>
    <w:rPr>
      <w:sz w:val="22"/>
    </w:rPr>
  </w:style>
  <w:style w:type="paragraph" w:styleId="Header">
    <w:name w:val="header"/>
    <w:basedOn w:val="Normal"/>
    <w:link w:val="HeaderChar"/>
    <w:semiHidden/>
    <w:rsid w:val="00915B4B"/>
    <w:pPr>
      <w:tabs>
        <w:tab w:val="center" w:pos="4513"/>
        <w:tab w:val="right" w:pos="9026"/>
      </w:tabs>
      <w:spacing w:after="0" w:line="240" w:lineRule="auto"/>
    </w:pPr>
    <w:rPr>
      <w:rFonts w:ascii="Calibri" w:eastAsia="Calibri" w:hAnsi="Calibri"/>
      <w:sz w:val="20"/>
      <w:szCs w:val="20"/>
    </w:rPr>
  </w:style>
  <w:style w:type="character" w:customStyle="1" w:styleId="HeaderChar">
    <w:name w:val="Header Char"/>
    <w:link w:val="Header"/>
    <w:semiHidden/>
    <w:locked/>
    <w:rsid w:val="00915B4B"/>
    <w:rPr>
      <w:rFonts w:cs="Times New Roman"/>
    </w:rPr>
  </w:style>
  <w:style w:type="paragraph" w:styleId="Footer">
    <w:name w:val="footer"/>
    <w:basedOn w:val="Normal"/>
    <w:link w:val="FooterChar"/>
    <w:rsid w:val="00174082"/>
    <w:pPr>
      <w:tabs>
        <w:tab w:val="center" w:pos="4513"/>
        <w:tab w:val="right" w:pos="9026"/>
      </w:tabs>
      <w:spacing w:after="0" w:line="240" w:lineRule="auto"/>
    </w:pPr>
    <w:rPr>
      <w:rFonts w:ascii="Calibri" w:eastAsia="Calibri" w:hAnsi="Calibri"/>
      <w:szCs w:val="20"/>
    </w:rPr>
  </w:style>
  <w:style w:type="character" w:customStyle="1" w:styleId="FooterChar">
    <w:name w:val="Footer Char"/>
    <w:link w:val="Footer"/>
    <w:locked/>
    <w:rsid w:val="00174082"/>
    <w:rPr>
      <w:rFonts w:cs="Times New Roman"/>
      <w:sz w:val="24"/>
    </w:rPr>
  </w:style>
  <w:style w:type="paragraph" w:customStyle="1" w:styleId="ColorfulShading-Accent11">
    <w:name w:val="Colorful Shading - Accent 11"/>
    <w:hidden/>
    <w:semiHidden/>
    <w:rsid w:val="0061057D"/>
    <w:rPr>
      <w:rFonts w:eastAsia="Times New Roman"/>
      <w:sz w:val="22"/>
      <w:szCs w:val="22"/>
      <w:lang w:eastAsia="en-US"/>
    </w:rPr>
  </w:style>
  <w:style w:type="paragraph" w:customStyle="1" w:styleId="title1">
    <w:name w:val="title1"/>
    <w:basedOn w:val="Normal"/>
    <w:rsid w:val="006069CA"/>
    <w:pPr>
      <w:spacing w:after="0" w:line="240" w:lineRule="auto"/>
    </w:pPr>
    <w:rPr>
      <w:rFonts w:ascii="Times New Roman" w:eastAsia="Calibri" w:hAnsi="Times New Roman"/>
      <w:sz w:val="29"/>
      <w:szCs w:val="29"/>
      <w:lang w:eastAsia="en-AU"/>
    </w:rPr>
  </w:style>
  <w:style w:type="paragraph" w:customStyle="1" w:styleId="rprtbody1">
    <w:name w:val="rprtbody1"/>
    <w:basedOn w:val="Normal"/>
    <w:rsid w:val="006069CA"/>
    <w:pPr>
      <w:spacing w:before="34" w:after="34" w:line="240" w:lineRule="auto"/>
    </w:pPr>
    <w:rPr>
      <w:rFonts w:ascii="Times New Roman" w:eastAsia="Calibri" w:hAnsi="Times New Roman"/>
      <w:sz w:val="28"/>
      <w:szCs w:val="28"/>
      <w:lang w:eastAsia="en-AU"/>
    </w:rPr>
  </w:style>
  <w:style w:type="paragraph" w:customStyle="1" w:styleId="aux1">
    <w:name w:val="aux1"/>
    <w:basedOn w:val="Normal"/>
    <w:rsid w:val="006069CA"/>
    <w:pPr>
      <w:spacing w:after="0" w:line="320" w:lineRule="atLeast"/>
    </w:pPr>
    <w:rPr>
      <w:rFonts w:ascii="Times New Roman" w:eastAsia="Calibri" w:hAnsi="Times New Roman"/>
      <w:szCs w:val="24"/>
      <w:lang w:eastAsia="en-AU"/>
    </w:rPr>
  </w:style>
  <w:style w:type="character" w:customStyle="1" w:styleId="src1">
    <w:name w:val="src1"/>
    <w:rsid w:val="006069CA"/>
    <w:rPr>
      <w:rFonts w:cs="Times New Roman"/>
    </w:rPr>
  </w:style>
  <w:style w:type="character" w:customStyle="1" w:styleId="jrnl">
    <w:name w:val="jrnl"/>
    <w:rsid w:val="006069CA"/>
    <w:rPr>
      <w:rFonts w:cs="Times New Roman"/>
    </w:rPr>
  </w:style>
  <w:style w:type="paragraph" w:customStyle="1" w:styleId="ReferenceList">
    <w:name w:val="Reference List"/>
    <w:basedOn w:val="ManuscriptDS"/>
    <w:next w:val="ManuscriptDS"/>
    <w:rsid w:val="00166BEC"/>
    <w:pPr>
      <w:spacing w:after="240" w:line="240" w:lineRule="auto"/>
      <w:ind w:left="720" w:hanging="720"/>
    </w:pPr>
  </w:style>
  <w:style w:type="character" w:styleId="CommentReference">
    <w:name w:val="annotation reference"/>
    <w:semiHidden/>
    <w:rsid w:val="006C28C3"/>
    <w:rPr>
      <w:rFonts w:cs="Times New Roman"/>
      <w:sz w:val="16"/>
      <w:szCs w:val="16"/>
    </w:rPr>
  </w:style>
  <w:style w:type="paragraph" w:styleId="CommentText">
    <w:name w:val="annotation text"/>
    <w:basedOn w:val="Normal"/>
    <w:link w:val="CommentTextChar"/>
    <w:semiHidden/>
    <w:rsid w:val="0061057D"/>
    <w:rPr>
      <w:rFonts w:eastAsia="Calibri"/>
      <w:sz w:val="20"/>
      <w:szCs w:val="20"/>
    </w:rPr>
  </w:style>
  <w:style w:type="character" w:customStyle="1" w:styleId="CommentTextChar">
    <w:name w:val="Comment Text Char"/>
    <w:link w:val="CommentText"/>
    <w:semiHidden/>
    <w:locked/>
    <w:rsid w:val="006C28C3"/>
    <w:rPr>
      <w:rFonts w:ascii="Arial" w:hAnsi="Arial" w:cs="Times New Roman"/>
      <w:lang w:eastAsia="en-US"/>
    </w:rPr>
  </w:style>
  <w:style w:type="paragraph" w:styleId="CommentSubject">
    <w:name w:val="annotation subject"/>
    <w:basedOn w:val="CommentText"/>
    <w:next w:val="CommentText"/>
    <w:link w:val="CommentSubjectChar"/>
    <w:semiHidden/>
    <w:rsid w:val="0061057D"/>
    <w:rPr>
      <w:b/>
      <w:bCs/>
    </w:rPr>
  </w:style>
  <w:style w:type="character" w:customStyle="1" w:styleId="CommentSubjectChar">
    <w:name w:val="Comment Subject Char"/>
    <w:link w:val="CommentSubject"/>
    <w:semiHidden/>
    <w:locked/>
    <w:rsid w:val="006C28C3"/>
    <w:rPr>
      <w:rFonts w:ascii="Arial" w:hAnsi="Arial" w:cs="Times New Roman"/>
      <w:b/>
      <w:bCs/>
      <w:lang w:eastAsia="en-US"/>
    </w:rPr>
  </w:style>
  <w:style w:type="character" w:customStyle="1" w:styleId="Heading4Char">
    <w:name w:val="Heading 4 Char"/>
    <w:locked/>
    <w:rsid w:val="00FF6264"/>
    <w:rPr>
      <w:rFonts w:ascii="Arial" w:hAnsi="Arial"/>
      <w:bCs/>
      <w:iCs/>
      <w:sz w:val="22"/>
      <w:szCs w:val="22"/>
      <w:lang w:eastAsia="en-US"/>
    </w:rPr>
  </w:style>
  <w:style w:type="paragraph" w:customStyle="1" w:styleId="ColorfulList-Accent11">
    <w:name w:val="Colorful List - Accent 11"/>
    <w:basedOn w:val="Normal"/>
    <w:uiPriority w:val="34"/>
    <w:qFormat/>
    <w:rsid w:val="00A57F17"/>
    <w:pPr>
      <w:ind w:left="720"/>
      <w:contextualSpacing/>
    </w:pPr>
  </w:style>
  <w:style w:type="character" w:customStyle="1" w:styleId="referencetext1">
    <w:name w:val="referencetext1"/>
    <w:rsid w:val="00966A0D"/>
    <w:rPr>
      <w:vanish w:val="0"/>
      <w:webHidden w:val="0"/>
      <w:specVanish w:val="0"/>
    </w:rPr>
  </w:style>
  <w:style w:type="character" w:customStyle="1" w:styleId="MediumGrid11">
    <w:name w:val="Medium Grid 11"/>
    <w:uiPriority w:val="99"/>
    <w:semiHidden/>
    <w:rsid w:val="005840CA"/>
    <w:rPr>
      <w:color w:val="808080"/>
    </w:rPr>
  </w:style>
  <w:style w:type="paragraph" w:customStyle="1" w:styleId="Stata">
    <w:name w:val="Stata"/>
    <w:basedOn w:val="ManuscriptDS"/>
    <w:next w:val="ManuscriptDS"/>
    <w:qFormat/>
    <w:rsid w:val="00D5528E"/>
    <w:pPr>
      <w:spacing w:after="0" w:line="240" w:lineRule="auto"/>
    </w:pPr>
    <w:rPr>
      <w:rFonts w:ascii="Courier New" w:hAnsi="Courier New" w:cs="Courier New"/>
      <w:sz w:val="18"/>
      <w:szCs w:val="16"/>
    </w:rPr>
  </w:style>
  <w:style w:type="character" w:styleId="Strong">
    <w:name w:val="Strong"/>
    <w:uiPriority w:val="22"/>
    <w:qFormat/>
    <w:locked/>
    <w:rsid w:val="00205C03"/>
    <w:rPr>
      <w:b/>
      <w:bCs/>
    </w:rPr>
  </w:style>
  <w:style w:type="paragraph" w:customStyle="1" w:styleId="Pa1">
    <w:name w:val="Pa1"/>
    <w:basedOn w:val="Normal"/>
    <w:next w:val="Normal"/>
    <w:uiPriority w:val="99"/>
    <w:rsid w:val="00205C03"/>
    <w:pPr>
      <w:autoSpaceDE w:val="0"/>
      <w:autoSpaceDN w:val="0"/>
      <w:adjustRightInd w:val="0"/>
      <w:spacing w:after="0" w:line="217" w:lineRule="atLeast"/>
    </w:pPr>
    <w:rPr>
      <w:rFonts w:ascii="Shaker 2 Lancet Regular" w:eastAsia="Calibri" w:hAnsi="Shaker 2 Lancet Regular"/>
      <w:szCs w:val="24"/>
      <w:lang w:eastAsia="en-AU"/>
    </w:rPr>
  </w:style>
  <w:style w:type="character" w:customStyle="1" w:styleId="A2">
    <w:name w:val="A2"/>
    <w:uiPriority w:val="99"/>
    <w:rsid w:val="00205C03"/>
    <w:rPr>
      <w:rFonts w:cs="Shaker 2 Lancet Regular"/>
      <w:b/>
      <w:bCs/>
      <w:color w:val="000000"/>
      <w:sz w:val="18"/>
      <w:szCs w:val="18"/>
    </w:rPr>
  </w:style>
  <w:style w:type="paragraph" w:customStyle="1" w:styleId="Synopsis">
    <w:name w:val="Synopsis"/>
    <w:basedOn w:val="Normal"/>
    <w:rsid w:val="00C863EF"/>
    <w:pPr>
      <w:spacing w:before="120" w:after="0" w:line="240" w:lineRule="auto"/>
      <w:jc w:val="both"/>
    </w:pPr>
    <w:rPr>
      <w:sz w:val="20"/>
      <w:szCs w:val="20"/>
      <w:lang w:val="en-US" w:eastAsia="de-DE"/>
    </w:rPr>
  </w:style>
  <w:style w:type="table" w:styleId="TableClassic2">
    <w:name w:val="Table Classic 2"/>
    <w:basedOn w:val="TableNormal"/>
    <w:rsid w:val="00A56DD3"/>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customStyle="1" w:styleId="manuscriptds0">
    <w:name w:val="manuscriptds"/>
    <w:basedOn w:val="Normal"/>
    <w:rsid w:val="009242A1"/>
    <w:pPr>
      <w:shd w:val="clear" w:color="auto" w:fill="FFFFFF"/>
      <w:spacing w:after="120" w:line="480" w:lineRule="auto"/>
    </w:pPr>
    <w:rPr>
      <w:rFonts w:eastAsia="Calibri" w:cs="Arial"/>
      <w:color w:val="000000"/>
      <w:szCs w:val="24"/>
      <w:lang w:eastAsia="en-AU"/>
    </w:rPr>
  </w:style>
  <w:style w:type="paragraph" w:customStyle="1" w:styleId="Text">
    <w:name w:val="Text"/>
    <w:basedOn w:val="Normal"/>
    <w:rsid w:val="00C739EE"/>
    <w:pPr>
      <w:spacing w:before="120" w:after="0" w:line="240" w:lineRule="auto"/>
      <w:jc w:val="both"/>
    </w:pPr>
    <w:rPr>
      <w:rFonts w:ascii="Times New Roman" w:hAnsi="Times New Roman"/>
      <w:szCs w:val="20"/>
      <w:lang w:val="en-US" w:eastAsia="de-DE"/>
    </w:rPr>
  </w:style>
  <w:style w:type="table" w:styleId="TableGrid">
    <w:name w:val="Table Grid"/>
    <w:basedOn w:val="TableNormal"/>
    <w:uiPriority w:val="59"/>
    <w:locked/>
    <w:rsid w:val="007E61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3827B9"/>
    <w:pPr>
      <w:spacing w:before="100" w:beforeAutospacing="1" w:after="100" w:afterAutospacing="1" w:line="240" w:lineRule="auto"/>
    </w:pPr>
    <w:rPr>
      <w:rFonts w:ascii="Times New Roman" w:hAnsi="Times New Roman"/>
      <w:szCs w:val="24"/>
      <w:lang w:eastAsia="en-AU"/>
    </w:rPr>
  </w:style>
  <w:style w:type="character" w:customStyle="1" w:styleId="bolditalic">
    <w:name w:val="bolditalic"/>
    <w:rsid w:val="003827B9"/>
  </w:style>
  <w:style w:type="character" w:customStyle="1" w:styleId="bold">
    <w:name w:val="bold"/>
    <w:rsid w:val="003827B9"/>
  </w:style>
  <w:style w:type="character" w:customStyle="1" w:styleId="sp">
    <w:name w:val="sp"/>
    <w:rsid w:val="003827B9"/>
  </w:style>
  <w:style w:type="paragraph" w:customStyle="1" w:styleId="Manuscript">
    <w:name w:val="Manuscript"/>
    <w:basedOn w:val="Normal"/>
    <w:qFormat/>
    <w:rsid w:val="00975937"/>
    <w:pPr>
      <w:spacing w:after="120" w:line="480" w:lineRule="auto"/>
    </w:pPr>
    <w:rPr>
      <w:rFonts w:eastAsiaTheme="minorHAnsi" w:cs="Arial"/>
      <w:sz w:val="22"/>
      <w:lang w:val="en-GB"/>
    </w:rPr>
  </w:style>
  <w:style w:type="character" w:customStyle="1" w:styleId="spelle">
    <w:name w:val="spelle"/>
    <w:basedOn w:val="DefaultParagraphFont"/>
    <w:rsid w:val="00507F9E"/>
  </w:style>
  <w:style w:type="character" w:customStyle="1" w:styleId="Heading5Char">
    <w:name w:val="Heading 5 Char"/>
    <w:basedOn w:val="DefaultParagraphFont"/>
    <w:link w:val="Heading5"/>
    <w:rsid w:val="0017220C"/>
    <w:rPr>
      <w:rFonts w:asciiTheme="majorHAnsi" w:eastAsiaTheme="majorEastAsia" w:hAnsiTheme="majorHAnsi" w:cstheme="majorBidi"/>
      <w:color w:val="243F60" w:themeColor="accent1" w:themeShade="7F"/>
      <w:sz w:val="24"/>
      <w:szCs w:val="22"/>
      <w:lang w:eastAsia="en-US"/>
    </w:rPr>
  </w:style>
  <w:style w:type="character" w:customStyle="1" w:styleId="Heading6Char">
    <w:name w:val="Heading 6 Char"/>
    <w:basedOn w:val="DefaultParagraphFont"/>
    <w:link w:val="Heading6"/>
    <w:rsid w:val="0017220C"/>
    <w:rPr>
      <w:rFonts w:asciiTheme="majorHAnsi" w:eastAsiaTheme="majorEastAsia" w:hAnsiTheme="majorHAnsi" w:cstheme="majorBidi"/>
      <w:i/>
      <w:iCs/>
      <w:color w:val="243F60" w:themeColor="accent1" w:themeShade="7F"/>
      <w:sz w:val="24"/>
      <w:szCs w:val="22"/>
      <w:lang w:eastAsia="en-US"/>
    </w:rPr>
  </w:style>
  <w:style w:type="paragraph" w:styleId="Revision">
    <w:name w:val="Revision"/>
    <w:hidden/>
    <w:uiPriority w:val="99"/>
    <w:semiHidden/>
    <w:rsid w:val="0041067E"/>
    <w:rPr>
      <w:rFonts w:ascii="Arial" w:eastAsia="Times New Roman" w:hAnsi="Arial"/>
      <w:sz w:val="24"/>
      <w:szCs w:val="22"/>
      <w:lang w:eastAsia="en-US"/>
    </w:rPr>
  </w:style>
  <w:style w:type="character" w:customStyle="1" w:styleId="Heading4Char1">
    <w:name w:val="Heading 4 Char1"/>
    <w:basedOn w:val="DefaultParagraphFont"/>
    <w:link w:val="Heading4"/>
    <w:rsid w:val="00746728"/>
    <w:rPr>
      <w:rFonts w:ascii="Arial" w:eastAsiaTheme="majorEastAsia" w:hAnsi="Arial" w:cstheme="majorBidi"/>
      <w:bCs/>
      <w:i/>
      <w:iCs/>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6084"/>
                  <w:marTop w:val="0"/>
                  <w:marBottom w:val="0"/>
                  <w:divBdr>
                    <w:top w:val="none" w:sz="0" w:space="0" w:color="auto"/>
                    <w:left w:val="none" w:sz="0" w:space="0" w:color="auto"/>
                    <w:bottom w:val="none" w:sz="0" w:space="0" w:color="auto"/>
                    <w:right w:val="none" w:sz="0" w:space="0" w:color="auto"/>
                  </w:divBdr>
                  <w:divsChild>
                    <w:div w:id="12">
                      <w:marLeft w:val="0"/>
                      <w:marRight w:val="5604"/>
                      <w:marTop w:val="0"/>
                      <w:marBottom w:val="0"/>
                      <w:divBdr>
                        <w:top w:val="none" w:sz="0" w:space="0" w:color="auto"/>
                        <w:left w:val="none" w:sz="0" w:space="0" w:color="auto"/>
                        <w:bottom w:val="none" w:sz="0" w:space="0" w:color="auto"/>
                        <w:right w:val="none" w:sz="0" w:space="0" w:color="auto"/>
                      </w:divBdr>
                      <w:divsChild>
                        <w:div w:id="23">
                          <w:marLeft w:val="0"/>
                          <w:marRight w:val="0"/>
                          <w:marTop w:val="0"/>
                          <w:marBottom w:val="0"/>
                          <w:divBdr>
                            <w:top w:val="none" w:sz="0" w:space="0" w:color="auto"/>
                            <w:left w:val="none" w:sz="0" w:space="0" w:color="auto"/>
                            <w:bottom w:val="none" w:sz="0" w:space="0" w:color="auto"/>
                            <w:right w:val="none" w:sz="0" w:space="0" w:color="auto"/>
                          </w:divBdr>
                          <w:divsChild>
                            <w:div w:id="43">
                              <w:marLeft w:val="0"/>
                              <w:marRight w:val="0"/>
                              <w:marTop w:val="120"/>
                              <w:marBottom w:val="360"/>
                              <w:divBdr>
                                <w:top w:val="none" w:sz="0" w:space="0" w:color="auto"/>
                                <w:left w:val="none" w:sz="0" w:space="0" w:color="auto"/>
                                <w:bottom w:val="none" w:sz="0" w:space="0" w:color="auto"/>
                                <w:right w:val="none" w:sz="0" w:space="0" w:color="auto"/>
                              </w:divBdr>
                              <w:divsChild>
                                <w:div w:id="33">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sChild>
        <w:div w:id="21">
          <w:marLeft w:val="547"/>
          <w:marRight w:val="0"/>
          <w:marTop w:val="134"/>
          <w:marBottom w:val="0"/>
          <w:divBdr>
            <w:top w:val="none" w:sz="0" w:space="0" w:color="auto"/>
            <w:left w:val="none" w:sz="0" w:space="0" w:color="auto"/>
            <w:bottom w:val="none" w:sz="0" w:space="0" w:color="auto"/>
            <w:right w:val="none" w:sz="0" w:space="0" w:color="auto"/>
          </w:divBdr>
        </w:div>
      </w:divsChild>
    </w:div>
    <w:div w:id="32">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6084"/>
                  <w:marTop w:val="0"/>
                  <w:marBottom w:val="0"/>
                  <w:divBdr>
                    <w:top w:val="none" w:sz="0" w:space="0" w:color="auto"/>
                    <w:left w:val="none" w:sz="0" w:space="0" w:color="auto"/>
                    <w:bottom w:val="none" w:sz="0" w:space="0" w:color="auto"/>
                    <w:right w:val="none" w:sz="0" w:space="0" w:color="auto"/>
                  </w:divBdr>
                  <w:divsChild>
                    <w:div w:id="1">
                      <w:marLeft w:val="0"/>
                      <w:marRight w:val="5604"/>
                      <w:marTop w:val="0"/>
                      <w:marBottom w:val="0"/>
                      <w:divBdr>
                        <w:top w:val="none" w:sz="0" w:space="0" w:color="auto"/>
                        <w:left w:val="none" w:sz="0" w:space="0" w:color="auto"/>
                        <w:bottom w:val="none" w:sz="0" w:space="0" w:color="auto"/>
                        <w:right w:val="none" w:sz="0" w:space="0" w:color="auto"/>
                      </w:divBdr>
                      <w:divsChild>
                        <w:div w:id="34">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120"/>
                              <w:marBottom w:val="360"/>
                              <w:divBdr>
                                <w:top w:val="none" w:sz="0" w:space="0" w:color="auto"/>
                                <w:left w:val="none" w:sz="0" w:space="0" w:color="auto"/>
                                <w:bottom w:val="none" w:sz="0" w:space="0" w:color="auto"/>
                                <w:right w:val="none" w:sz="0" w:space="0" w:color="auto"/>
                              </w:divBdr>
                              <w:divsChild>
                                <w:div w:id="48">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sChild>
        <w:div w:id="41">
          <w:marLeft w:val="0"/>
          <w:marRight w:val="0"/>
          <w:marTop w:val="0"/>
          <w:marBottom w:val="0"/>
          <w:divBdr>
            <w:top w:val="none" w:sz="0" w:space="0" w:color="auto"/>
            <w:left w:val="none" w:sz="0" w:space="0" w:color="auto"/>
            <w:bottom w:val="none" w:sz="0" w:space="0" w:color="auto"/>
            <w:right w:val="none" w:sz="0" w:space="0" w:color="auto"/>
          </w:divBdr>
          <w:divsChild>
            <w:div w:id="40">
              <w:marLeft w:val="0"/>
              <w:marRight w:val="0"/>
              <w:marTop w:val="0"/>
              <w:marBottom w:val="0"/>
              <w:divBdr>
                <w:top w:val="none" w:sz="0" w:space="0" w:color="auto"/>
                <w:left w:val="none" w:sz="0" w:space="0" w:color="auto"/>
                <w:bottom w:val="none" w:sz="0" w:space="0" w:color="auto"/>
                <w:right w:val="none" w:sz="0" w:space="0" w:color="auto"/>
              </w:divBdr>
              <w:divsChild>
                <w:div w:id="38">
                  <w:marLeft w:val="0"/>
                  <w:marRight w:val="-6084"/>
                  <w:marTop w:val="0"/>
                  <w:marBottom w:val="0"/>
                  <w:divBdr>
                    <w:top w:val="none" w:sz="0" w:space="0" w:color="auto"/>
                    <w:left w:val="none" w:sz="0" w:space="0" w:color="auto"/>
                    <w:bottom w:val="none" w:sz="0" w:space="0" w:color="auto"/>
                    <w:right w:val="none" w:sz="0" w:space="0" w:color="auto"/>
                  </w:divBdr>
                  <w:divsChild>
                    <w:div w:id="36">
                      <w:marLeft w:val="0"/>
                      <w:marRight w:val="5604"/>
                      <w:marTop w:val="0"/>
                      <w:marBottom w:val="0"/>
                      <w:divBdr>
                        <w:top w:val="none" w:sz="0" w:space="0" w:color="auto"/>
                        <w:left w:val="none" w:sz="0" w:space="0" w:color="auto"/>
                        <w:bottom w:val="none" w:sz="0" w:space="0" w:color="auto"/>
                        <w:right w:val="none" w:sz="0" w:space="0" w:color="auto"/>
                      </w:divBdr>
                      <w:divsChild>
                        <w:div w:id="35">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120"/>
                              <w:marBottom w:val="360"/>
                              <w:divBdr>
                                <w:top w:val="none" w:sz="0" w:space="0" w:color="auto"/>
                                <w:left w:val="none" w:sz="0" w:space="0" w:color="auto"/>
                                <w:bottom w:val="none" w:sz="0" w:space="0" w:color="auto"/>
                                <w:right w:val="none" w:sz="0" w:space="0" w:color="auto"/>
                              </w:divBdr>
                              <w:divsChild>
                                <w:div w:id="3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27542">
      <w:bodyDiv w:val="1"/>
      <w:marLeft w:val="0"/>
      <w:marRight w:val="0"/>
      <w:marTop w:val="0"/>
      <w:marBottom w:val="0"/>
      <w:divBdr>
        <w:top w:val="none" w:sz="0" w:space="0" w:color="auto"/>
        <w:left w:val="none" w:sz="0" w:space="0" w:color="auto"/>
        <w:bottom w:val="none" w:sz="0" w:space="0" w:color="auto"/>
        <w:right w:val="none" w:sz="0" w:space="0" w:color="auto"/>
      </w:divBdr>
    </w:div>
    <w:div w:id="13963461">
      <w:bodyDiv w:val="1"/>
      <w:marLeft w:val="0"/>
      <w:marRight w:val="0"/>
      <w:marTop w:val="0"/>
      <w:marBottom w:val="0"/>
      <w:divBdr>
        <w:top w:val="none" w:sz="0" w:space="0" w:color="auto"/>
        <w:left w:val="none" w:sz="0" w:space="0" w:color="auto"/>
        <w:bottom w:val="none" w:sz="0" w:space="0" w:color="auto"/>
        <w:right w:val="none" w:sz="0" w:space="0" w:color="auto"/>
      </w:divBdr>
    </w:div>
    <w:div w:id="14312347">
      <w:bodyDiv w:val="1"/>
      <w:marLeft w:val="0"/>
      <w:marRight w:val="0"/>
      <w:marTop w:val="0"/>
      <w:marBottom w:val="0"/>
      <w:divBdr>
        <w:top w:val="none" w:sz="0" w:space="0" w:color="auto"/>
        <w:left w:val="none" w:sz="0" w:space="0" w:color="auto"/>
        <w:bottom w:val="none" w:sz="0" w:space="0" w:color="auto"/>
        <w:right w:val="none" w:sz="0" w:space="0" w:color="auto"/>
      </w:divBdr>
    </w:div>
    <w:div w:id="32077442">
      <w:bodyDiv w:val="1"/>
      <w:marLeft w:val="0"/>
      <w:marRight w:val="0"/>
      <w:marTop w:val="0"/>
      <w:marBottom w:val="0"/>
      <w:divBdr>
        <w:top w:val="none" w:sz="0" w:space="0" w:color="auto"/>
        <w:left w:val="none" w:sz="0" w:space="0" w:color="auto"/>
        <w:bottom w:val="none" w:sz="0" w:space="0" w:color="auto"/>
        <w:right w:val="none" w:sz="0" w:space="0" w:color="auto"/>
      </w:divBdr>
    </w:div>
    <w:div w:id="35618190">
      <w:bodyDiv w:val="1"/>
      <w:marLeft w:val="0"/>
      <w:marRight w:val="0"/>
      <w:marTop w:val="0"/>
      <w:marBottom w:val="0"/>
      <w:divBdr>
        <w:top w:val="none" w:sz="0" w:space="0" w:color="auto"/>
        <w:left w:val="none" w:sz="0" w:space="0" w:color="auto"/>
        <w:bottom w:val="none" w:sz="0" w:space="0" w:color="auto"/>
        <w:right w:val="none" w:sz="0" w:space="0" w:color="auto"/>
      </w:divBdr>
    </w:div>
    <w:div w:id="40832494">
      <w:bodyDiv w:val="1"/>
      <w:marLeft w:val="0"/>
      <w:marRight w:val="0"/>
      <w:marTop w:val="0"/>
      <w:marBottom w:val="0"/>
      <w:divBdr>
        <w:top w:val="none" w:sz="0" w:space="0" w:color="auto"/>
        <w:left w:val="none" w:sz="0" w:space="0" w:color="auto"/>
        <w:bottom w:val="none" w:sz="0" w:space="0" w:color="auto"/>
        <w:right w:val="none" w:sz="0" w:space="0" w:color="auto"/>
      </w:divBdr>
    </w:div>
    <w:div w:id="52315274">
      <w:bodyDiv w:val="1"/>
      <w:marLeft w:val="0"/>
      <w:marRight w:val="0"/>
      <w:marTop w:val="0"/>
      <w:marBottom w:val="0"/>
      <w:divBdr>
        <w:top w:val="none" w:sz="0" w:space="0" w:color="auto"/>
        <w:left w:val="none" w:sz="0" w:space="0" w:color="auto"/>
        <w:bottom w:val="none" w:sz="0" w:space="0" w:color="auto"/>
        <w:right w:val="none" w:sz="0" w:space="0" w:color="auto"/>
      </w:divBdr>
      <w:divsChild>
        <w:div w:id="294990111">
          <w:marLeft w:val="0"/>
          <w:marRight w:val="0"/>
          <w:marTop w:val="0"/>
          <w:marBottom w:val="0"/>
          <w:divBdr>
            <w:top w:val="none" w:sz="0" w:space="0" w:color="auto"/>
            <w:left w:val="none" w:sz="0" w:space="0" w:color="auto"/>
            <w:bottom w:val="none" w:sz="0" w:space="0" w:color="auto"/>
            <w:right w:val="none" w:sz="0" w:space="0" w:color="auto"/>
          </w:divBdr>
          <w:divsChild>
            <w:div w:id="275910771">
              <w:marLeft w:val="0"/>
              <w:marRight w:val="0"/>
              <w:marTop w:val="0"/>
              <w:marBottom w:val="0"/>
              <w:divBdr>
                <w:top w:val="none" w:sz="0" w:space="0" w:color="auto"/>
                <w:left w:val="none" w:sz="0" w:space="0" w:color="auto"/>
                <w:bottom w:val="none" w:sz="0" w:space="0" w:color="auto"/>
                <w:right w:val="none" w:sz="0" w:space="0" w:color="auto"/>
              </w:divBdr>
              <w:divsChild>
                <w:div w:id="567569696">
                  <w:marLeft w:val="0"/>
                  <w:marRight w:val="-6084"/>
                  <w:marTop w:val="0"/>
                  <w:marBottom w:val="0"/>
                  <w:divBdr>
                    <w:top w:val="none" w:sz="0" w:space="0" w:color="auto"/>
                    <w:left w:val="none" w:sz="0" w:space="0" w:color="auto"/>
                    <w:bottom w:val="none" w:sz="0" w:space="0" w:color="auto"/>
                    <w:right w:val="none" w:sz="0" w:space="0" w:color="auto"/>
                  </w:divBdr>
                  <w:divsChild>
                    <w:div w:id="384961027">
                      <w:marLeft w:val="0"/>
                      <w:marRight w:val="5604"/>
                      <w:marTop w:val="0"/>
                      <w:marBottom w:val="0"/>
                      <w:divBdr>
                        <w:top w:val="none" w:sz="0" w:space="0" w:color="auto"/>
                        <w:left w:val="none" w:sz="0" w:space="0" w:color="auto"/>
                        <w:bottom w:val="none" w:sz="0" w:space="0" w:color="auto"/>
                        <w:right w:val="none" w:sz="0" w:space="0" w:color="auto"/>
                      </w:divBdr>
                      <w:divsChild>
                        <w:div w:id="1771045348">
                          <w:marLeft w:val="0"/>
                          <w:marRight w:val="0"/>
                          <w:marTop w:val="0"/>
                          <w:marBottom w:val="0"/>
                          <w:divBdr>
                            <w:top w:val="none" w:sz="0" w:space="0" w:color="auto"/>
                            <w:left w:val="none" w:sz="0" w:space="0" w:color="auto"/>
                            <w:bottom w:val="none" w:sz="0" w:space="0" w:color="auto"/>
                            <w:right w:val="none" w:sz="0" w:space="0" w:color="auto"/>
                          </w:divBdr>
                          <w:divsChild>
                            <w:div w:id="1598127916">
                              <w:marLeft w:val="0"/>
                              <w:marRight w:val="0"/>
                              <w:marTop w:val="120"/>
                              <w:marBottom w:val="360"/>
                              <w:divBdr>
                                <w:top w:val="none" w:sz="0" w:space="0" w:color="auto"/>
                                <w:left w:val="none" w:sz="0" w:space="0" w:color="auto"/>
                                <w:bottom w:val="none" w:sz="0" w:space="0" w:color="auto"/>
                                <w:right w:val="none" w:sz="0" w:space="0" w:color="auto"/>
                              </w:divBdr>
                              <w:divsChild>
                                <w:div w:id="67673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968215">
      <w:bodyDiv w:val="1"/>
      <w:marLeft w:val="0"/>
      <w:marRight w:val="0"/>
      <w:marTop w:val="0"/>
      <w:marBottom w:val="0"/>
      <w:divBdr>
        <w:top w:val="none" w:sz="0" w:space="0" w:color="auto"/>
        <w:left w:val="none" w:sz="0" w:space="0" w:color="auto"/>
        <w:bottom w:val="none" w:sz="0" w:space="0" w:color="auto"/>
        <w:right w:val="none" w:sz="0" w:space="0" w:color="auto"/>
      </w:divBdr>
    </w:div>
    <w:div w:id="91904425">
      <w:bodyDiv w:val="1"/>
      <w:marLeft w:val="0"/>
      <w:marRight w:val="0"/>
      <w:marTop w:val="0"/>
      <w:marBottom w:val="0"/>
      <w:divBdr>
        <w:top w:val="none" w:sz="0" w:space="0" w:color="auto"/>
        <w:left w:val="none" w:sz="0" w:space="0" w:color="auto"/>
        <w:bottom w:val="none" w:sz="0" w:space="0" w:color="auto"/>
        <w:right w:val="none" w:sz="0" w:space="0" w:color="auto"/>
      </w:divBdr>
    </w:div>
    <w:div w:id="93286872">
      <w:bodyDiv w:val="1"/>
      <w:marLeft w:val="0"/>
      <w:marRight w:val="0"/>
      <w:marTop w:val="0"/>
      <w:marBottom w:val="0"/>
      <w:divBdr>
        <w:top w:val="none" w:sz="0" w:space="0" w:color="auto"/>
        <w:left w:val="none" w:sz="0" w:space="0" w:color="auto"/>
        <w:bottom w:val="none" w:sz="0" w:space="0" w:color="auto"/>
        <w:right w:val="none" w:sz="0" w:space="0" w:color="auto"/>
      </w:divBdr>
    </w:div>
    <w:div w:id="134568201">
      <w:bodyDiv w:val="1"/>
      <w:marLeft w:val="0"/>
      <w:marRight w:val="0"/>
      <w:marTop w:val="0"/>
      <w:marBottom w:val="0"/>
      <w:divBdr>
        <w:top w:val="none" w:sz="0" w:space="0" w:color="auto"/>
        <w:left w:val="none" w:sz="0" w:space="0" w:color="auto"/>
        <w:bottom w:val="none" w:sz="0" w:space="0" w:color="auto"/>
        <w:right w:val="none" w:sz="0" w:space="0" w:color="auto"/>
      </w:divBdr>
    </w:div>
    <w:div w:id="149449654">
      <w:bodyDiv w:val="1"/>
      <w:marLeft w:val="0"/>
      <w:marRight w:val="0"/>
      <w:marTop w:val="0"/>
      <w:marBottom w:val="0"/>
      <w:divBdr>
        <w:top w:val="none" w:sz="0" w:space="0" w:color="auto"/>
        <w:left w:val="none" w:sz="0" w:space="0" w:color="auto"/>
        <w:bottom w:val="none" w:sz="0" w:space="0" w:color="auto"/>
        <w:right w:val="none" w:sz="0" w:space="0" w:color="auto"/>
      </w:divBdr>
    </w:div>
    <w:div w:id="175928284">
      <w:bodyDiv w:val="1"/>
      <w:marLeft w:val="0"/>
      <w:marRight w:val="0"/>
      <w:marTop w:val="0"/>
      <w:marBottom w:val="0"/>
      <w:divBdr>
        <w:top w:val="none" w:sz="0" w:space="0" w:color="auto"/>
        <w:left w:val="none" w:sz="0" w:space="0" w:color="auto"/>
        <w:bottom w:val="none" w:sz="0" w:space="0" w:color="auto"/>
        <w:right w:val="none" w:sz="0" w:space="0" w:color="auto"/>
      </w:divBdr>
    </w:div>
    <w:div w:id="194461616">
      <w:bodyDiv w:val="1"/>
      <w:marLeft w:val="0"/>
      <w:marRight w:val="0"/>
      <w:marTop w:val="0"/>
      <w:marBottom w:val="0"/>
      <w:divBdr>
        <w:top w:val="none" w:sz="0" w:space="0" w:color="auto"/>
        <w:left w:val="none" w:sz="0" w:space="0" w:color="auto"/>
        <w:bottom w:val="none" w:sz="0" w:space="0" w:color="auto"/>
        <w:right w:val="none" w:sz="0" w:space="0" w:color="auto"/>
      </w:divBdr>
    </w:div>
    <w:div w:id="219564086">
      <w:bodyDiv w:val="1"/>
      <w:marLeft w:val="0"/>
      <w:marRight w:val="0"/>
      <w:marTop w:val="0"/>
      <w:marBottom w:val="0"/>
      <w:divBdr>
        <w:top w:val="none" w:sz="0" w:space="0" w:color="auto"/>
        <w:left w:val="none" w:sz="0" w:space="0" w:color="auto"/>
        <w:bottom w:val="none" w:sz="0" w:space="0" w:color="auto"/>
        <w:right w:val="none" w:sz="0" w:space="0" w:color="auto"/>
      </w:divBdr>
    </w:div>
    <w:div w:id="234321429">
      <w:bodyDiv w:val="1"/>
      <w:marLeft w:val="0"/>
      <w:marRight w:val="0"/>
      <w:marTop w:val="0"/>
      <w:marBottom w:val="0"/>
      <w:divBdr>
        <w:top w:val="none" w:sz="0" w:space="0" w:color="auto"/>
        <w:left w:val="none" w:sz="0" w:space="0" w:color="auto"/>
        <w:bottom w:val="none" w:sz="0" w:space="0" w:color="auto"/>
        <w:right w:val="none" w:sz="0" w:space="0" w:color="auto"/>
      </w:divBdr>
      <w:divsChild>
        <w:div w:id="1799564388">
          <w:marLeft w:val="547"/>
          <w:marRight w:val="0"/>
          <w:marTop w:val="154"/>
          <w:marBottom w:val="0"/>
          <w:divBdr>
            <w:top w:val="none" w:sz="0" w:space="0" w:color="auto"/>
            <w:left w:val="none" w:sz="0" w:space="0" w:color="auto"/>
            <w:bottom w:val="none" w:sz="0" w:space="0" w:color="auto"/>
            <w:right w:val="none" w:sz="0" w:space="0" w:color="auto"/>
          </w:divBdr>
        </w:div>
      </w:divsChild>
    </w:div>
    <w:div w:id="280038692">
      <w:bodyDiv w:val="1"/>
      <w:marLeft w:val="0"/>
      <w:marRight w:val="0"/>
      <w:marTop w:val="0"/>
      <w:marBottom w:val="0"/>
      <w:divBdr>
        <w:top w:val="none" w:sz="0" w:space="0" w:color="auto"/>
        <w:left w:val="none" w:sz="0" w:space="0" w:color="auto"/>
        <w:bottom w:val="none" w:sz="0" w:space="0" w:color="auto"/>
        <w:right w:val="none" w:sz="0" w:space="0" w:color="auto"/>
      </w:divBdr>
    </w:div>
    <w:div w:id="283657524">
      <w:bodyDiv w:val="1"/>
      <w:marLeft w:val="0"/>
      <w:marRight w:val="0"/>
      <w:marTop w:val="0"/>
      <w:marBottom w:val="0"/>
      <w:divBdr>
        <w:top w:val="none" w:sz="0" w:space="0" w:color="auto"/>
        <w:left w:val="none" w:sz="0" w:space="0" w:color="auto"/>
        <w:bottom w:val="none" w:sz="0" w:space="0" w:color="auto"/>
        <w:right w:val="none" w:sz="0" w:space="0" w:color="auto"/>
      </w:divBdr>
    </w:div>
    <w:div w:id="291521552">
      <w:bodyDiv w:val="1"/>
      <w:marLeft w:val="0"/>
      <w:marRight w:val="0"/>
      <w:marTop w:val="0"/>
      <w:marBottom w:val="0"/>
      <w:divBdr>
        <w:top w:val="none" w:sz="0" w:space="0" w:color="auto"/>
        <w:left w:val="none" w:sz="0" w:space="0" w:color="auto"/>
        <w:bottom w:val="none" w:sz="0" w:space="0" w:color="auto"/>
        <w:right w:val="none" w:sz="0" w:space="0" w:color="auto"/>
      </w:divBdr>
      <w:divsChild>
        <w:div w:id="1889802369">
          <w:marLeft w:val="0"/>
          <w:marRight w:val="0"/>
          <w:marTop w:val="0"/>
          <w:marBottom w:val="0"/>
          <w:divBdr>
            <w:top w:val="none" w:sz="0" w:space="0" w:color="auto"/>
            <w:left w:val="none" w:sz="0" w:space="0" w:color="auto"/>
            <w:bottom w:val="none" w:sz="0" w:space="0" w:color="auto"/>
            <w:right w:val="none" w:sz="0" w:space="0" w:color="auto"/>
          </w:divBdr>
          <w:divsChild>
            <w:div w:id="1642732792">
              <w:marLeft w:val="0"/>
              <w:marRight w:val="0"/>
              <w:marTop w:val="0"/>
              <w:marBottom w:val="0"/>
              <w:divBdr>
                <w:top w:val="none" w:sz="0" w:space="0" w:color="auto"/>
                <w:left w:val="none" w:sz="0" w:space="0" w:color="auto"/>
                <w:bottom w:val="none" w:sz="0" w:space="0" w:color="auto"/>
                <w:right w:val="none" w:sz="0" w:space="0" w:color="auto"/>
              </w:divBdr>
              <w:divsChild>
                <w:div w:id="547302262">
                  <w:marLeft w:val="0"/>
                  <w:marRight w:val="-6084"/>
                  <w:marTop w:val="0"/>
                  <w:marBottom w:val="0"/>
                  <w:divBdr>
                    <w:top w:val="none" w:sz="0" w:space="0" w:color="auto"/>
                    <w:left w:val="none" w:sz="0" w:space="0" w:color="auto"/>
                    <w:bottom w:val="none" w:sz="0" w:space="0" w:color="auto"/>
                    <w:right w:val="none" w:sz="0" w:space="0" w:color="auto"/>
                  </w:divBdr>
                  <w:divsChild>
                    <w:div w:id="639649901">
                      <w:marLeft w:val="0"/>
                      <w:marRight w:val="5604"/>
                      <w:marTop w:val="0"/>
                      <w:marBottom w:val="0"/>
                      <w:divBdr>
                        <w:top w:val="none" w:sz="0" w:space="0" w:color="auto"/>
                        <w:left w:val="none" w:sz="0" w:space="0" w:color="auto"/>
                        <w:bottom w:val="none" w:sz="0" w:space="0" w:color="auto"/>
                        <w:right w:val="none" w:sz="0" w:space="0" w:color="auto"/>
                      </w:divBdr>
                      <w:divsChild>
                        <w:div w:id="884410026">
                          <w:marLeft w:val="0"/>
                          <w:marRight w:val="0"/>
                          <w:marTop w:val="0"/>
                          <w:marBottom w:val="0"/>
                          <w:divBdr>
                            <w:top w:val="none" w:sz="0" w:space="0" w:color="auto"/>
                            <w:left w:val="none" w:sz="0" w:space="0" w:color="auto"/>
                            <w:bottom w:val="none" w:sz="0" w:space="0" w:color="auto"/>
                            <w:right w:val="none" w:sz="0" w:space="0" w:color="auto"/>
                          </w:divBdr>
                          <w:divsChild>
                            <w:div w:id="1054811090">
                              <w:marLeft w:val="0"/>
                              <w:marRight w:val="0"/>
                              <w:marTop w:val="120"/>
                              <w:marBottom w:val="360"/>
                              <w:divBdr>
                                <w:top w:val="none" w:sz="0" w:space="0" w:color="auto"/>
                                <w:left w:val="none" w:sz="0" w:space="0" w:color="auto"/>
                                <w:bottom w:val="none" w:sz="0" w:space="0" w:color="auto"/>
                                <w:right w:val="none" w:sz="0" w:space="0" w:color="auto"/>
                              </w:divBdr>
                              <w:divsChild>
                                <w:div w:id="1475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5092747">
      <w:bodyDiv w:val="1"/>
      <w:marLeft w:val="0"/>
      <w:marRight w:val="0"/>
      <w:marTop w:val="0"/>
      <w:marBottom w:val="0"/>
      <w:divBdr>
        <w:top w:val="none" w:sz="0" w:space="0" w:color="auto"/>
        <w:left w:val="none" w:sz="0" w:space="0" w:color="auto"/>
        <w:bottom w:val="none" w:sz="0" w:space="0" w:color="auto"/>
        <w:right w:val="none" w:sz="0" w:space="0" w:color="auto"/>
      </w:divBdr>
    </w:div>
    <w:div w:id="314648592">
      <w:bodyDiv w:val="1"/>
      <w:marLeft w:val="0"/>
      <w:marRight w:val="0"/>
      <w:marTop w:val="0"/>
      <w:marBottom w:val="0"/>
      <w:divBdr>
        <w:top w:val="none" w:sz="0" w:space="0" w:color="auto"/>
        <w:left w:val="none" w:sz="0" w:space="0" w:color="auto"/>
        <w:bottom w:val="none" w:sz="0" w:space="0" w:color="auto"/>
        <w:right w:val="none" w:sz="0" w:space="0" w:color="auto"/>
      </w:divBdr>
    </w:div>
    <w:div w:id="325397330">
      <w:bodyDiv w:val="1"/>
      <w:marLeft w:val="0"/>
      <w:marRight w:val="0"/>
      <w:marTop w:val="0"/>
      <w:marBottom w:val="0"/>
      <w:divBdr>
        <w:top w:val="none" w:sz="0" w:space="0" w:color="auto"/>
        <w:left w:val="none" w:sz="0" w:space="0" w:color="auto"/>
        <w:bottom w:val="none" w:sz="0" w:space="0" w:color="auto"/>
        <w:right w:val="none" w:sz="0" w:space="0" w:color="auto"/>
      </w:divBdr>
    </w:div>
    <w:div w:id="328752566">
      <w:bodyDiv w:val="1"/>
      <w:marLeft w:val="0"/>
      <w:marRight w:val="0"/>
      <w:marTop w:val="0"/>
      <w:marBottom w:val="0"/>
      <w:divBdr>
        <w:top w:val="none" w:sz="0" w:space="0" w:color="auto"/>
        <w:left w:val="none" w:sz="0" w:space="0" w:color="auto"/>
        <w:bottom w:val="none" w:sz="0" w:space="0" w:color="auto"/>
        <w:right w:val="none" w:sz="0" w:space="0" w:color="auto"/>
      </w:divBdr>
    </w:div>
    <w:div w:id="332033893">
      <w:bodyDiv w:val="1"/>
      <w:marLeft w:val="0"/>
      <w:marRight w:val="0"/>
      <w:marTop w:val="0"/>
      <w:marBottom w:val="0"/>
      <w:divBdr>
        <w:top w:val="none" w:sz="0" w:space="0" w:color="auto"/>
        <w:left w:val="none" w:sz="0" w:space="0" w:color="auto"/>
        <w:bottom w:val="none" w:sz="0" w:space="0" w:color="auto"/>
        <w:right w:val="none" w:sz="0" w:space="0" w:color="auto"/>
      </w:divBdr>
    </w:div>
    <w:div w:id="332145499">
      <w:bodyDiv w:val="1"/>
      <w:marLeft w:val="0"/>
      <w:marRight w:val="0"/>
      <w:marTop w:val="0"/>
      <w:marBottom w:val="0"/>
      <w:divBdr>
        <w:top w:val="none" w:sz="0" w:space="0" w:color="auto"/>
        <w:left w:val="none" w:sz="0" w:space="0" w:color="auto"/>
        <w:bottom w:val="none" w:sz="0" w:space="0" w:color="auto"/>
        <w:right w:val="none" w:sz="0" w:space="0" w:color="auto"/>
      </w:divBdr>
    </w:div>
    <w:div w:id="366880092">
      <w:bodyDiv w:val="1"/>
      <w:marLeft w:val="0"/>
      <w:marRight w:val="0"/>
      <w:marTop w:val="0"/>
      <w:marBottom w:val="0"/>
      <w:divBdr>
        <w:top w:val="none" w:sz="0" w:space="0" w:color="auto"/>
        <w:left w:val="none" w:sz="0" w:space="0" w:color="auto"/>
        <w:bottom w:val="none" w:sz="0" w:space="0" w:color="auto"/>
        <w:right w:val="none" w:sz="0" w:space="0" w:color="auto"/>
      </w:divBdr>
    </w:div>
    <w:div w:id="367923250">
      <w:bodyDiv w:val="1"/>
      <w:marLeft w:val="0"/>
      <w:marRight w:val="0"/>
      <w:marTop w:val="0"/>
      <w:marBottom w:val="0"/>
      <w:divBdr>
        <w:top w:val="none" w:sz="0" w:space="0" w:color="auto"/>
        <w:left w:val="none" w:sz="0" w:space="0" w:color="auto"/>
        <w:bottom w:val="none" w:sz="0" w:space="0" w:color="auto"/>
        <w:right w:val="none" w:sz="0" w:space="0" w:color="auto"/>
      </w:divBdr>
    </w:div>
    <w:div w:id="375275441">
      <w:bodyDiv w:val="1"/>
      <w:marLeft w:val="0"/>
      <w:marRight w:val="0"/>
      <w:marTop w:val="0"/>
      <w:marBottom w:val="0"/>
      <w:divBdr>
        <w:top w:val="none" w:sz="0" w:space="0" w:color="auto"/>
        <w:left w:val="none" w:sz="0" w:space="0" w:color="auto"/>
        <w:bottom w:val="none" w:sz="0" w:space="0" w:color="auto"/>
        <w:right w:val="none" w:sz="0" w:space="0" w:color="auto"/>
      </w:divBdr>
    </w:div>
    <w:div w:id="380709735">
      <w:bodyDiv w:val="1"/>
      <w:marLeft w:val="0"/>
      <w:marRight w:val="0"/>
      <w:marTop w:val="0"/>
      <w:marBottom w:val="0"/>
      <w:divBdr>
        <w:top w:val="none" w:sz="0" w:space="0" w:color="auto"/>
        <w:left w:val="none" w:sz="0" w:space="0" w:color="auto"/>
        <w:bottom w:val="none" w:sz="0" w:space="0" w:color="auto"/>
        <w:right w:val="none" w:sz="0" w:space="0" w:color="auto"/>
      </w:divBdr>
    </w:div>
    <w:div w:id="382993388">
      <w:bodyDiv w:val="1"/>
      <w:marLeft w:val="0"/>
      <w:marRight w:val="0"/>
      <w:marTop w:val="0"/>
      <w:marBottom w:val="0"/>
      <w:divBdr>
        <w:top w:val="none" w:sz="0" w:space="0" w:color="auto"/>
        <w:left w:val="none" w:sz="0" w:space="0" w:color="auto"/>
        <w:bottom w:val="none" w:sz="0" w:space="0" w:color="auto"/>
        <w:right w:val="none" w:sz="0" w:space="0" w:color="auto"/>
      </w:divBdr>
    </w:div>
    <w:div w:id="398945264">
      <w:bodyDiv w:val="1"/>
      <w:marLeft w:val="0"/>
      <w:marRight w:val="0"/>
      <w:marTop w:val="0"/>
      <w:marBottom w:val="0"/>
      <w:divBdr>
        <w:top w:val="none" w:sz="0" w:space="0" w:color="auto"/>
        <w:left w:val="none" w:sz="0" w:space="0" w:color="auto"/>
        <w:bottom w:val="none" w:sz="0" w:space="0" w:color="auto"/>
        <w:right w:val="none" w:sz="0" w:space="0" w:color="auto"/>
      </w:divBdr>
    </w:div>
    <w:div w:id="404761953">
      <w:bodyDiv w:val="1"/>
      <w:marLeft w:val="0"/>
      <w:marRight w:val="0"/>
      <w:marTop w:val="0"/>
      <w:marBottom w:val="0"/>
      <w:divBdr>
        <w:top w:val="none" w:sz="0" w:space="0" w:color="auto"/>
        <w:left w:val="none" w:sz="0" w:space="0" w:color="auto"/>
        <w:bottom w:val="none" w:sz="0" w:space="0" w:color="auto"/>
        <w:right w:val="none" w:sz="0" w:space="0" w:color="auto"/>
      </w:divBdr>
    </w:div>
    <w:div w:id="408306426">
      <w:bodyDiv w:val="1"/>
      <w:marLeft w:val="0"/>
      <w:marRight w:val="0"/>
      <w:marTop w:val="0"/>
      <w:marBottom w:val="0"/>
      <w:divBdr>
        <w:top w:val="none" w:sz="0" w:space="0" w:color="auto"/>
        <w:left w:val="none" w:sz="0" w:space="0" w:color="auto"/>
        <w:bottom w:val="none" w:sz="0" w:space="0" w:color="auto"/>
        <w:right w:val="none" w:sz="0" w:space="0" w:color="auto"/>
      </w:divBdr>
    </w:div>
    <w:div w:id="408624588">
      <w:bodyDiv w:val="1"/>
      <w:marLeft w:val="0"/>
      <w:marRight w:val="0"/>
      <w:marTop w:val="0"/>
      <w:marBottom w:val="0"/>
      <w:divBdr>
        <w:top w:val="none" w:sz="0" w:space="0" w:color="auto"/>
        <w:left w:val="none" w:sz="0" w:space="0" w:color="auto"/>
        <w:bottom w:val="none" w:sz="0" w:space="0" w:color="auto"/>
        <w:right w:val="none" w:sz="0" w:space="0" w:color="auto"/>
      </w:divBdr>
    </w:div>
    <w:div w:id="425812728">
      <w:bodyDiv w:val="1"/>
      <w:marLeft w:val="0"/>
      <w:marRight w:val="0"/>
      <w:marTop w:val="0"/>
      <w:marBottom w:val="0"/>
      <w:divBdr>
        <w:top w:val="none" w:sz="0" w:space="0" w:color="auto"/>
        <w:left w:val="none" w:sz="0" w:space="0" w:color="auto"/>
        <w:bottom w:val="none" w:sz="0" w:space="0" w:color="auto"/>
        <w:right w:val="none" w:sz="0" w:space="0" w:color="auto"/>
      </w:divBdr>
    </w:div>
    <w:div w:id="435634362">
      <w:bodyDiv w:val="1"/>
      <w:marLeft w:val="0"/>
      <w:marRight w:val="0"/>
      <w:marTop w:val="0"/>
      <w:marBottom w:val="0"/>
      <w:divBdr>
        <w:top w:val="none" w:sz="0" w:space="0" w:color="auto"/>
        <w:left w:val="none" w:sz="0" w:space="0" w:color="auto"/>
        <w:bottom w:val="none" w:sz="0" w:space="0" w:color="auto"/>
        <w:right w:val="none" w:sz="0" w:space="0" w:color="auto"/>
      </w:divBdr>
    </w:div>
    <w:div w:id="437067270">
      <w:bodyDiv w:val="1"/>
      <w:marLeft w:val="0"/>
      <w:marRight w:val="0"/>
      <w:marTop w:val="0"/>
      <w:marBottom w:val="0"/>
      <w:divBdr>
        <w:top w:val="none" w:sz="0" w:space="0" w:color="auto"/>
        <w:left w:val="none" w:sz="0" w:space="0" w:color="auto"/>
        <w:bottom w:val="none" w:sz="0" w:space="0" w:color="auto"/>
        <w:right w:val="none" w:sz="0" w:space="0" w:color="auto"/>
      </w:divBdr>
    </w:div>
    <w:div w:id="452991038">
      <w:bodyDiv w:val="1"/>
      <w:marLeft w:val="0"/>
      <w:marRight w:val="0"/>
      <w:marTop w:val="0"/>
      <w:marBottom w:val="0"/>
      <w:divBdr>
        <w:top w:val="none" w:sz="0" w:space="0" w:color="auto"/>
        <w:left w:val="none" w:sz="0" w:space="0" w:color="auto"/>
        <w:bottom w:val="none" w:sz="0" w:space="0" w:color="auto"/>
        <w:right w:val="none" w:sz="0" w:space="0" w:color="auto"/>
      </w:divBdr>
    </w:div>
    <w:div w:id="469984526">
      <w:bodyDiv w:val="1"/>
      <w:marLeft w:val="0"/>
      <w:marRight w:val="0"/>
      <w:marTop w:val="0"/>
      <w:marBottom w:val="0"/>
      <w:divBdr>
        <w:top w:val="none" w:sz="0" w:space="0" w:color="auto"/>
        <w:left w:val="none" w:sz="0" w:space="0" w:color="auto"/>
        <w:bottom w:val="none" w:sz="0" w:space="0" w:color="auto"/>
        <w:right w:val="none" w:sz="0" w:space="0" w:color="auto"/>
      </w:divBdr>
    </w:div>
    <w:div w:id="475073665">
      <w:bodyDiv w:val="1"/>
      <w:marLeft w:val="0"/>
      <w:marRight w:val="0"/>
      <w:marTop w:val="0"/>
      <w:marBottom w:val="0"/>
      <w:divBdr>
        <w:top w:val="none" w:sz="0" w:space="0" w:color="auto"/>
        <w:left w:val="none" w:sz="0" w:space="0" w:color="auto"/>
        <w:bottom w:val="none" w:sz="0" w:space="0" w:color="auto"/>
        <w:right w:val="none" w:sz="0" w:space="0" w:color="auto"/>
      </w:divBdr>
      <w:divsChild>
        <w:div w:id="1275020460">
          <w:marLeft w:val="0"/>
          <w:marRight w:val="0"/>
          <w:marTop w:val="0"/>
          <w:marBottom w:val="0"/>
          <w:divBdr>
            <w:top w:val="none" w:sz="0" w:space="0" w:color="auto"/>
            <w:left w:val="none" w:sz="0" w:space="0" w:color="auto"/>
            <w:bottom w:val="none" w:sz="0" w:space="0" w:color="auto"/>
            <w:right w:val="none" w:sz="0" w:space="0" w:color="auto"/>
          </w:divBdr>
          <w:divsChild>
            <w:div w:id="1491409940">
              <w:marLeft w:val="0"/>
              <w:marRight w:val="0"/>
              <w:marTop w:val="105"/>
              <w:marBottom w:val="0"/>
              <w:divBdr>
                <w:top w:val="none" w:sz="0" w:space="0" w:color="auto"/>
                <w:left w:val="none" w:sz="0" w:space="0" w:color="auto"/>
                <w:bottom w:val="none" w:sz="0" w:space="0" w:color="auto"/>
                <w:right w:val="none" w:sz="0" w:space="0" w:color="auto"/>
              </w:divBdr>
              <w:divsChild>
                <w:div w:id="2027632172">
                  <w:marLeft w:val="150"/>
                  <w:marRight w:val="0"/>
                  <w:marTop w:val="0"/>
                  <w:marBottom w:val="0"/>
                  <w:divBdr>
                    <w:top w:val="none" w:sz="0" w:space="0" w:color="auto"/>
                    <w:left w:val="none" w:sz="0" w:space="0" w:color="auto"/>
                    <w:bottom w:val="none" w:sz="0" w:space="0" w:color="auto"/>
                    <w:right w:val="none" w:sz="0" w:space="0" w:color="auto"/>
                  </w:divBdr>
                  <w:divsChild>
                    <w:div w:id="1452360975">
                      <w:marLeft w:val="0"/>
                      <w:marRight w:val="0"/>
                      <w:marTop w:val="0"/>
                      <w:marBottom w:val="0"/>
                      <w:divBdr>
                        <w:top w:val="none" w:sz="0" w:space="0" w:color="auto"/>
                        <w:left w:val="none" w:sz="0" w:space="0" w:color="auto"/>
                        <w:bottom w:val="none" w:sz="0" w:space="0" w:color="auto"/>
                        <w:right w:val="none" w:sz="0" w:space="0" w:color="auto"/>
                      </w:divBdr>
                      <w:divsChild>
                        <w:div w:id="1111628580">
                          <w:marLeft w:val="0"/>
                          <w:marRight w:val="0"/>
                          <w:marTop w:val="0"/>
                          <w:marBottom w:val="150"/>
                          <w:divBdr>
                            <w:top w:val="none" w:sz="0" w:space="0" w:color="auto"/>
                            <w:left w:val="none" w:sz="0" w:space="0" w:color="auto"/>
                            <w:bottom w:val="none" w:sz="0" w:space="0" w:color="auto"/>
                            <w:right w:val="none" w:sz="0" w:space="0" w:color="auto"/>
                          </w:divBdr>
                          <w:divsChild>
                            <w:div w:id="557864991">
                              <w:marLeft w:val="0"/>
                              <w:marRight w:val="0"/>
                              <w:marTop w:val="0"/>
                              <w:marBottom w:val="0"/>
                              <w:divBdr>
                                <w:top w:val="none" w:sz="0" w:space="0" w:color="auto"/>
                                <w:left w:val="none" w:sz="0" w:space="0" w:color="auto"/>
                                <w:bottom w:val="none" w:sz="0" w:space="0" w:color="auto"/>
                                <w:right w:val="none" w:sz="0" w:space="0" w:color="auto"/>
                              </w:divBdr>
                              <w:divsChild>
                                <w:div w:id="1792674160">
                                  <w:marLeft w:val="0"/>
                                  <w:marRight w:val="0"/>
                                  <w:marTop w:val="0"/>
                                  <w:marBottom w:val="0"/>
                                  <w:divBdr>
                                    <w:top w:val="none" w:sz="0" w:space="0" w:color="auto"/>
                                    <w:left w:val="none" w:sz="0" w:space="0" w:color="auto"/>
                                    <w:bottom w:val="none" w:sz="0" w:space="0" w:color="auto"/>
                                    <w:right w:val="none" w:sz="0" w:space="0" w:color="auto"/>
                                  </w:divBdr>
                                  <w:divsChild>
                                    <w:div w:id="708604932">
                                      <w:marLeft w:val="0"/>
                                      <w:marRight w:val="0"/>
                                      <w:marTop w:val="0"/>
                                      <w:marBottom w:val="0"/>
                                      <w:divBdr>
                                        <w:top w:val="none" w:sz="0" w:space="0" w:color="auto"/>
                                        <w:left w:val="none" w:sz="0" w:space="0" w:color="auto"/>
                                        <w:bottom w:val="none" w:sz="0" w:space="0" w:color="auto"/>
                                        <w:right w:val="none" w:sz="0" w:space="0" w:color="auto"/>
                                      </w:divBdr>
                                      <w:divsChild>
                                        <w:div w:id="1521384928">
                                          <w:marLeft w:val="0"/>
                                          <w:marRight w:val="0"/>
                                          <w:marTop w:val="192"/>
                                          <w:marBottom w:val="192"/>
                                          <w:divBdr>
                                            <w:top w:val="none" w:sz="0" w:space="0" w:color="auto"/>
                                            <w:left w:val="none" w:sz="0" w:space="0" w:color="auto"/>
                                            <w:bottom w:val="none" w:sz="0" w:space="0" w:color="auto"/>
                                            <w:right w:val="none" w:sz="0" w:space="0" w:color="auto"/>
                                          </w:divBdr>
                                          <w:divsChild>
                                            <w:div w:id="1108085228">
                                              <w:marLeft w:val="0"/>
                                              <w:marRight w:val="0"/>
                                              <w:marTop w:val="0"/>
                                              <w:marBottom w:val="0"/>
                                              <w:divBdr>
                                                <w:top w:val="none" w:sz="0" w:space="0" w:color="auto"/>
                                                <w:left w:val="none" w:sz="0" w:space="0" w:color="auto"/>
                                                <w:bottom w:val="none" w:sz="0" w:space="0" w:color="auto"/>
                                                <w:right w:val="none" w:sz="0" w:space="0" w:color="auto"/>
                                              </w:divBdr>
                                              <w:divsChild>
                                                <w:div w:id="683090514">
                                                  <w:marLeft w:val="0"/>
                                                  <w:marRight w:val="0"/>
                                                  <w:marTop w:val="0"/>
                                                  <w:marBottom w:val="0"/>
                                                  <w:divBdr>
                                                    <w:top w:val="none" w:sz="0" w:space="0" w:color="auto"/>
                                                    <w:left w:val="none" w:sz="0" w:space="0" w:color="auto"/>
                                                    <w:bottom w:val="none" w:sz="0" w:space="0" w:color="auto"/>
                                                    <w:right w:val="none" w:sz="0" w:space="0" w:color="auto"/>
                                                  </w:divBdr>
                                                </w:div>
                                              </w:divsChild>
                                            </w:div>
                                            <w:div w:id="1537043396">
                                              <w:marLeft w:val="0"/>
                                              <w:marRight w:val="0"/>
                                              <w:marTop w:val="0"/>
                                              <w:marBottom w:val="0"/>
                                              <w:divBdr>
                                                <w:top w:val="none" w:sz="0" w:space="0" w:color="auto"/>
                                                <w:left w:val="none" w:sz="0" w:space="0" w:color="auto"/>
                                                <w:bottom w:val="none" w:sz="0" w:space="0" w:color="auto"/>
                                                <w:right w:val="none" w:sz="0" w:space="0" w:color="auto"/>
                                              </w:divBdr>
                                              <w:divsChild>
                                                <w:div w:id="1810588301">
                                                  <w:marLeft w:val="0"/>
                                                  <w:marRight w:val="0"/>
                                                  <w:marTop w:val="0"/>
                                                  <w:marBottom w:val="0"/>
                                                  <w:divBdr>
                                                    <w:top w:val="none" w:sz="0" w:space="0" w:color="auto"/>
                                                    <w:left w:val="none" w:sz="0" w:space="0" w:color="auto"/>
                                                    <w:bottom w:val="none" w:sz="0" w:space="0" w:color="auto"/>
                                                    <w:right w:val="none" w:sz="0" w:space="0" w:color="auto"/>
                                                  </w:divBdr>
                                                  <w:divsChild>
                                                    <w:div w:id="713577423">
                                                      <w:marLeft w:val="0"/>
                                                      <w:marRight w:val="0"/>
                                                      <w:marTop w:val="0"/>
                                                      <w:marBottom w:val="120"/>
                                                      <w:divBdr>
                                                        <w:top w:val="none" w:sz="0" w:space="0" w:color="auto"/>
                                                        <w:left w:val="none" w:sz="0" w:space="0" w:color="auto"/>
                                                        <w:bottom w:val="none" w:sz="0" w:space="0" w:color="auto"/>
                                                        <w:right w:val="none" w:sz="0" w:space="0" w:color="auto"/>
                                                      </w:divBdr>
                                                    </w:div>
                                                    <w:div w:id="865145316">
                                                      <w:marLeft w:val="0"/>
                                                      <w:marRight w:val="0"/>
                                                      <w:marTop w:val="0"/>
                                                      <w:marBottom w:val="120"/>
                                                      <w:divBdr>
                                                        <w:top w:val="none" w:sz="0" w:space="0" w:color="auto"/>
                                                        <w:left w:val="none" w:sz="0" w:space="0" w:color="auto"/>
                                                        <w:bottom w:val="none" w:sz="0" w:space="0" w:color="auto"/>
                                                        <w:right w:val="none" w:sz="0" w:space="0" w:color="auto"/>
                                                      </w:divBdr>
                                                    </w:div>
                                                    <w:div w:id="1570579039">
                                                      <w:marLeft w:val="0"/>
                                                      <w:marRight w:val="0"/>
                                                      <w:marTop w:val="0"/>
                                                      <w:marBottom w:val="120"/>
                                                      <w:divBdr>
                                                        <w:top w:val="none" w:sz="0" w:space="0" w:color="auto"/>
                                                        <w:left w:val="none" w:sz="0" w:space="0" w:color="auto"/>
                                                        <w:bottom w:val="none" w:sz="0" w:space="0" w:color="auto"/>
                                                        <w:right w:val="none" w:sz="0" w:space="0" w:color="auto"/>
                                                      </w:divBdr>
                                                    </w:div>
                                                    <w:div w:id="178916304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209546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7186211">
      <w:bodyDiv w:val="1"/>
      <w:marLeft w:val="0"/>
      <w:marRight w:val="0"/>
      <w:marTop w:val="0"/>
      <w:marBottom w:val="0"/>
      <w:divBdr>
        <w:top w:val="none" w:sz="0" w:space="0" w:color="auto"/>
        <w:left w:val="none" w:sz="0" w:space="0" w:color="auto"/>
        <w:bottom w:val="none" w:sz="0" w:space="0" w:color="auto"/>
        <w:right w:val="none" w:sz="0" w:space="0" w:color="auto"/>
      </w:divBdr>
    </w:div>
    <w:div w:id="510488472">
      <w:bodyDiv w:val="1"/>
      <w:marLeft w:val="0"/>
      <w:marRight w:val="0"/>
      <w:marTop w:val="0"/>
      <w:marBottom w:val="0"/>
      <w:divBdr>
        <w:top w:val="none" w:sz="0" w:space="0" w:color="auto"/>
        <w:left w:val="none" w:sz="0" w:space="0" w:color="auto"/>
        <w:bottom w:val="none" w:sz="0" w:space="0" w:color="auto"/>
        <w:right w:val="none" w:sz="0" w:space="0" w:color="auto"/>
      </w:divBdr>
    </w:div>
    <w:div w:id="525946881">
      <w:bodyDiv w:val="1"/>
      <w:marLeft w:val="0"/>
      <w:marRight w:val="0"/>
      <w:marTop w:val="0"/>
      <w:marBottom w:val="0"/>
      <w:divBdr>
        <w:top w:val="none" w:sz="0" w:space="0" w:color="auto"/>
        <w:left w:val="none" w:sz="0" w:space="0" w:color="auto"/>
        <w:bottom w:val="none" w:sz="0" w:space="0" w:color="auto"/>
        <w:right w:val="none" w:sz="0" w:space="0" w:color="auto"/>
      </w:divBdr>
    </w:div>
    <w:div w:id="527454835">
      <w:bodyDiv w:val="1"/>
      <w:marLeft w:val="0"/>
      <w:marRight w:val="0"/>
      <w:marTop w:val="0"/>
      <w:marBottom w:val="0"/>
      <w:divBdr>
        <w:top w:val="none" w:sz="0" w:space="0" w:color="auto"/>
        <w:left w:val="none" w:sz="0" w:space="0" w:color="auto"/>
        <w:bottom w:val="none" w:sz="0" w:space="0" w:color="auto"/>
        <w:right w:val="none" w:sz="0" w:space="0" w:color="auto"/>
      </w:divBdr>
    </w:div>
    <w:div w:id="531693989">
      <w:bodyDiv w:val="1"/>
      <w:marLeft w:val="0"/>
      <w:marRight w:val="0"/>
      <w:marTop w:val="0"/>
      <w:marBottom w:val="0"/>
      <w:divBdr>
        <w:top w:val="none" w:sz="0" w:space="0" w:color="auto"/>
        <w:left w:val="none" w:sz="0" w:space="0" w:color="auto"/>
        <w:bottom w:val="none" w:sz="0" w:space="0" w:color="auto"/>
        <w:right w:val="none" w:sz="0" w:space="0" w:color="auto"/>
      </w:divBdr>
    </w:div>
    <w:div w:id="539588612">
      <w:bodyDiv w:val="1"/>
      <w:marLeft w:val="0"/>
      <w:marRight w:val="0"/>
      <w:marTop w:val="0"/>
      <w:marBottom w:val="0"/>
      <w:divBdr>
        <w:top w:val="none" w:sz="0" w:space="0" w:color="auto"/>
        <w:left w:val="none" w:sz="0" w:space="0" w:color="auto"/>
        <w:bottom w:val="none" w:sz="0" w:space="0" w:color="auto"/>
        <w:right w:val="none" w:sz="0" w:space="0" w:color="auto"/>
      </w:divBdr>
    </w:div>
    <w:div w:id="583495952">
      <w:bodyDiv w:val="1"/>
      <w:marLeft w:val="0"/>
      <w:marRight w:val="0"/>
      <w:marTop w:val="0"/>
      <w:marBottom w:val="0"/>
      <w:divBdr>
        <w:top w:val="none" w:sz="0" w:space="0" w:color="auto"/>
        <w:left w:val="none" w:sz="0" w:space="0" w:color="auto"/>
        <w:bottom w:val="none" w:sz="0" w:space="0" w:color="auto"/>
        <w:right w:val="none" w:sz="0" w:space="0" w:color="auto"/>
      </w:divBdr>
    </w:div>
    <w:div w:id="614869383">
      <w:bodyDiv w:val="1"/>
      <w:marLeft w:val="0"/>
      <w:marRight w:val="0"/>
      <w:marTop w:val="0"/>
      <w:marBottom w:val="0"/>
      <w:divBdr>
        <w:top w:val="none" w:sz="0" w:space="0" w:color="auto"/>
        <w:left w:val="none" w:sz="0" w:space="0" w:color="auto"/>
        <w:bottom w:val="none" w:sz="0" w:space="0" w:color="auto"/>
        <w:right w:val="none" w:sz="0" w:space="0" w:color="auto"/>
      </w:divBdr>
    </w:div>
    <w:div w:id="626854809">
      <w:bodyDiv w:val="1"/>
      <w:marLeft w:val="0"/>
      <w:marRight w:val="0"/>
      <w:marTop w:val="0"/>
      <w:marBottom w:val="0"/>
      <w:divBdr>
        <w:top w:val="none" w:sz="0" w:space="0" w:color="auto"/>
        <w:left w:val="none" w:sz="0" w:space="0" w:color="auto"/>
        <w:bottom w:val="none" w:sz="0" w:space="0" w:color="auto"/>
        <w:right w:val="none" w:sz="0" w:space="0" w:color="auto"/>
      </w:divBdr>
    </w:div>
    <w:div w:id="633217368">
      <w:bodyDiv w:val="1"/>
      <w:marLeft w:val="0"/>
      <w:marRight w:val="0"/>
      <w:marTop w:val="0"/>
      <w:marBottom w:val="0"/>
      <w:divBdr>
        <w:top w:val="none" w:sz="0" w:space="0" w:color="auto"/>
        <w:left w:val="none" w:sz="0" w:space="0" w:color="auto"/>
        <w:bottom w:val="none" w:sz="0" w:space="0" w:color="auto"/>
        <w:right w:val="none" w:sz="0" w:space="0" w:color="auto"/>
      </w:divBdr>
    </w:div>
    <w:div w:id="653222309">
      <w:bodyDiv w:val="1"/>
      <w:marLeft w:val="0"/>
      <w:marRight w:val="0"/>
      <w:marTop w:val="0"/>
      <w:marBottom w:val="0"/>
      <w:divBdr>
        <w:top w:val="none" w:sz="0" w:space="0" w:color="auto"/>
        <w:left w:val="none" w:sz="0" w:space="0" w:color="auto"/>
        <w:bottom w:val="none" w:sz="0" w:space="0" w:color="auto"/>
        <w:right w:val="none" w:sz="0" w:space="0" w:color="auto"/>
      </w:divBdr>
    </w:div>
    <w:div w:id="749960364">
      <w:bodyDiv w:val="1"/>
      <w:marLeft w:val="0"/>
      <w:marRight w:val="0"/>
      <w:marTop w:val="0"/>
      <w:marBottom w:val="0"/>
      <w:divBdr>
        <w:top w:val="none" w:sz="0" w:space="0" w:color="auto"/>
        <w:left w:val="none" w:sz="0" w:space="0" w:color="auto"/>
        <w:bottom w:val="none" w:sz="0" w:space="0" w:color="auto"/>
        <w:right w:val="none" w:sz="0" w:space="0" w:color="auto"/>
      </w:divBdr>
    </w:div>
    <w:div w:id="752747702">
      <w:bodyDiv w:val="1"/>
      <w:marLeft w:val="0"/>
      <w:marRight w:val="0"/>
      <w:marTop w:val="0"/>
      <w:marBottom w:val="0"/>
      <w:divBdr>
        <w:top w:val="none" w:sz="0" w:space="0" w:color="auto"/>
        <w:left w:val="none" w:sz="0" w:space="0" w:color="auto"/>
        <w:bottom w:val="none" w:sz="0" w:space="0" w:color="auto"/>
        <w:right w:val="none" w:sz="0" w:space="0" w:color="auto"/>
      </w:divBdr>
      <w:divsChild>
        <w:div w:id="1736512835">
          <w:marLeft w:val="0"/>
          <w:marRight w:val="0"/>
          <w:marTop w:val="0"/>
          <w:marBottom w:val="0"/>
          <w:divBdr>
            <w:top w:val="none" w:sz="0" w:space="0" w:color="auto"/>
            <w:left w:val="none" w:sz="0" w:space="0" w:color="auto"/>
            <w:bottom w:val="none" w:sz="0" w:space="0" w:color="auto"/>
            <w:right w:val="none" w:sz="0" w:space="0" w:color="auto"/>
          </w:divBdr>
        </w:div>
      </w:divsChild>
    </w:div>
    <w:div w:id="757288163">
      <w:bodyDiv w:val="1"/>
      <w:marLeft w:val="0"/>
      <w:marRight w:val="0"/>
      <w:marTop w:val="0"/>
      <w:marBottom w:val="0"/>
      <w:divBdr>
        <w:top w:val="none" w:sz="0" w:space="0" w:color="auto"/>
        <w:left w:val="none" w:sz="0" w:space="0" w:color="auto"/>
        <w:bottom w:val="none" w:sz="0" w:space="0" w:color="auto"/>
        <w:right w:val="none" w:sz="0" w:space="0" w:color="auto"/>
      </w:divBdr>
    </w:div>
    <w:div w:id="762921450">
      <w:bodyDiv w:val="1"/>
      <w:marLeft w:val="0"/>
      <w:marRight w:val="0"/>
      <w:marTop w:val="0"/>
      <w:marBottom w:val="0"/>
      <w:divBdr>
        <w:top w:val="none" w:sz="0" w:space="0" w:color="auto"/>
        <w:left w:val="none" w:sz="0" w:space="0" w:color="auto"/>
        <w:bottom w:val="none" w:sz="0" w:space="0" w:color="auto"/>
        <w:right w:val="none" w:sz="0" w:space="0" w:color="auto"/>
      </w:divBdr>
    </w:div>
    <w:div w:id="785851801">
      <w:bodyDiv w:val="1"/>
      <w:marLeft w:val="0"/>
      <w:marRight w:val="0"/>
      <w:marTop w:val="0"/>
      <w:marBottom w:val="0"/>
      <w:divBdr>
        <w:top w:val="none" w:sz="0" w:space="0" w:color="auto"/>
        <w:left w:val="none" w:sz="0" w:space="0" w:color="auto"/>
        <w:bottom w:val="none" w:sz="0" w:space="0" w:color="auto"/>
        <w:right w:val="none" w:sz="0" w:space="0" w:color="auto"/>
      </w:divBdr>
    </w:div>
    <w:div w:id="826240800">
      <w:bodyDiv w:val="1"/>
      <w:marLeft w:val="0"/>
      <w:marRight w:val="0"/>
      <w:marTop w:val="0"/>
      <w:marBottom w:val="0"/>
      <w:divBdr>
        <w:top w:val="none" w:sz="0" w:space="0" w:color="auto"/>
        <w:left w:val="none" w:sz="0" w:space="0" w:color="auto"/>
        <w:bottom w:val="none" w:sz="0" w:space="0" w:color="auto"/>
        <w:right w:val="none" w:sz="0" w:space="0" w:color="auto"/>
      </w:divBdr>
    </w:div>
    <w:div w:id="840045195">
      <w:bodyDiv w:val="1"/>
      <w:marLeft w:val="0"/>
      <w:marRight w:val="0"/>
      <w:marTop w:val="0"/>
      <w:marBottom w:val="0"/>
      <w:divBdr>
        <w:top w:val="none" w:sz="0" w:space="0" w:color="auto"/>
        <w:left w:val="none" w:sz="0" w:space="0" w:color="auto"/>
        <w:bottom w:val="none" w:sz="0" w:space="0" w:color="auto"/>
        <w:right w:val="none" w:sz="0" w:space="0" w:color="auto"/>
      </w:divBdr>
    </w:div>
    <w:div w:id="863330213">
      <w:bodyDiv w:val="1"/>
      <w:marLeft w:val="0"/>
      <w:marRight w:val="0"/>
      <w:marTop w:val="0"/>
      <w:marBottom w:val="0"/>
      <w:divBdr>
        <w:top w:val="none" w:sz="0" w:space="0" w:color="auto"/>
        <w:left w:val="none" w:sz="0" w:space="0" w:color="auto"/>
        <w:bottom w:val="none" w:sz="0" w:space="0" w:color="auto"/>
        <w:right w:val="none" w:sz="0" w:space="0" w:color="auto"/>
      </w:divBdr>
    </w:div>
    <w:div w:id="869223514">
      <w:bodyDiv w:val="1"/>
      <w:marLeft w:val="0"/>
      <w:marRight w:val="0"/>
      <w:marTop w:val="0"/>
      <w:marBottom w:val="0"/>
      <w:divBdr>
        <w:top w:val="none" w:sz="0" w:space="0" w:color="auto"/>
        <w:left w:val="none" w:sz="0" w:space="0" w:color="auto"/>
        <w:bottom w:val="none" w:sz="0" w:space="0" w:color="auto"/>
        <w:right w:val="none" w:sz="0" w:space="0" w:color="auto"/>
      </w:divBdr>
    </w:div>
    <w:div w:id="872107810">
      <w:bodyDiv w:val="1"/>
      <w:marLeft w:val="0"/>
      <w:marRight w:val="0"/>
      <w:marTop w:val="0"/>
      <w:marBottom w:val="0"/>
      <w:divBdr>
        <w:top w:val="none" w:sz="0" w:space="0" w:color="auto"/>
        <w:left w:val="none" w:sz="0" w:space="0" w:color="auto"/>
        <w:bottom w:val="none" w:sz="0" w:space="0" w:color="auto"/>
        <w:right w:val="none" w:sz="0" w:space="0" w:color="auto"/>
      </w:divBdr>
    </w:div>
    <w:div w:id="875511646">
      <w:bodyDiv w:val="1"/>
      <w:marLeft w:val="0"/>
      <w:marRight w:val="0"/>
      <w:marTop w:val="0"/>
      <w:marBottom w:val="0"/>
      <w:divBdr>
        <w:top w:val="none" w:sz="0" w:space="0" w:color="auto"/>
        <w:left w:val="none" w:sz="0" w:space="0" w:color="auto"/>
        <w:bottom w:val="none" w:sz="0" w:space="0" w:color="auto"/>
        <w:right w:val="none" w:sz="0" w:space="0" w:color="auto"/>
      </w:divBdr>
      <w:divsChild>
        <w:div w:id="614138651">
          <w:marLeft w:val="0"/>
          <w:marRight w:val="0"/>
          <w:marTop w:val="0"/>
          <w:marBottom w:val="0"/>
          <w:divBdr>
            <w:top w:val="none" w:sz="0" w:space="0" w:color="auto"/>
            <w:left w:val="none" w:sz="0" w:space="0" w:color="auto"/>
            <w:bottom w:val="none" w:sz="0" w:space="0" w:color="auto"/>
            <w:right w:val="none" w:sz="0" w:space="0" w:color="auto"/>
          </w:divBdr>
          <w:divsChild>
            <w:div w:id="1903635193">
              <w:marLeft w:val="0"/>
              <w:marRight w:val="0"/>
              <w:marTop w:val="0"/>
              <w:marBottom w:val="0"/>
              <w:divBdr>
                <w:top w:val="none" w:sz="0" w:space="0" w:color="auto"/>
                <w:left w:val="none" w:sz="0" w:space="0" w:color="auto"/>
                <w:bottom w:val="none" w:sz="0" w:space="0" w:color="auto"/>
                <w:right w:val="none" w:sz="0" w:space="0" w:color="auto"/>
              </w:divBdr>
              <w:divsChild>
                <w:div w:id="2013143289">
                  <w:marLeft w:val="0"/>
                  <w:marRight w:val="-6084"/>
                  <w:marTop w:val="0"/>
                  <w:marBottom w:val="0"/>
                  <w:divBdr>
                    <w:top w:val="none" w:sz="0" w:space="0" w:color="auto"/>
                    <w:left w:val="none" w:sz="0" w:space="0" w:color="auto"/>
                    <w:bottom w:val="none" w:sz="0" w:space="0" w:color="auto"/>
                    <w:right w:val="none" w:sz="0" w:space="0" w:color="auto"/>
                  </w:divBdr>
                  <w:divsChild>
                    <w:div w:id="1619943580">
                      <w:marLeft w:val="0"/>
                      <w:marRight w:val="5604"/>
                      <w:marTop w:val="0"/>
                      <w:marBottom w:val="0"/>
                      <w:divBdr>
                        <w:top w:val="none" w:sz="0" w:space="0" w:color="auto"/>
                        <w:left w:val="none" w:sz="0" w:space="0" w:color="auto"/>
                        <w:bottom w:val="none" w:sz="0" w:space="0" w:color="auto"/>
                        <w:right w:val="none" w:sz="0" w:space="0" w:color="auto"/>
                      </w:divBdr>
                      <w:divsChild>
                        <w:div w:id="941454403">
                          <w:marLeft w:val="0"/>
                          <w:marRight w:val="0"/>
                          <w:marTop w:val="0"/>
                          <w:marBottom w:val="0"/>
                          <w:divBdr>
                            <w:top w:val="none" w:sz="0" w:space="0" w:color="auto"/>
                            <w:left w:val="none" w:sz="0" w:space="0" w:color="auto"/>
                            <w:bottom w:val="none" w:sz="0" w:space="0" w:color="auto"/>
                            <w:right w:val="none" w:sz="0" w:space="0" w:color="auto"/>
                          </w:divBdr>
                          <w:divsChild>
                            <w:div w:id="1655066377">
                              <w:marLeft w:val="0"/>
                              <w:marRight w:val="0"/>
                              <w:marTop w:val="120"/>
                              <w:marBottom w:val="360"/>
                              <w:divBdr>
                                <w:top w:val="none" w:sz="0" w:space="0" w:color="auto"/>
                                <w:left w:val="none" w:sz="0" w:space="0" w:color="auto"/>
                                <w:bottom w:val="none" w:sz="0" w:space="0" w:color="auto"/>
                                <w:right w:val="none" w:sz="0" w:space="0" w:color="auto"/>
                              </w:divBdr>
                              <w:divsChild>
                                <w:div w:id="12066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6966400">
      <w:bodyDiv w:val="1"/>
      <w:marLeft w:val="0"/>
      <w:marRight w:val="0"/>
      <w:marTop w:val="0"/>
      <w:marBottom w:val="0"/>
      <w:divBdr>
        <w:top w:val="none" w:sz="0" w:space="0" w:color="auto"/>
        <w:left w:val="none" w:sz="0" w:space="0" w:color="auto"/>
        <w:bottom w:val="none" w:sz="0" w:space="0" w:color="auto"/>
        <w:right w:val="none" w:sz="0" w:space="0" w:color="auto"/>
      </w:divBdr>
    </w:div>
    <w:div w:id="904024339">
      <w:bodyDiv w:val="1"/>
      <w:marLeft w:val="0"/>
      <w:marRight w:val="0"/>
      <w:marTop w:val="0"/>
      <w:marBottom w:val="0"/>
      <w:divBdr>
        <w:top w:val="none" w:sz="0" w:space="0" w:color="auto"/>
        <w:left w:val="none" w:sz="0" w:space="0" w:color="auto"/>
        <w:bottom w:val="none" w:sz="0" w:space="0" w:color="auto"/>
        <w:right w:val="none" w:sz="0" w:space="0" w:color="auto"/>
      </w:divBdr>
    </w:div>
    <w:div w:id="907112304">
      <w:bodyDiv w:val="1"/>
      <w:marLeft w:val="0"/>
      <w:marRight w:val="0"/>
      <w:marTop w:val="0"/>
      <w:marBottom w:val="0"/>
      <w:divBdr>
        <w:top w:val="none" w:sz="0" w:space="0" w:color="auto"/>
        <w:left w:val="none" w:sz="0" w:space="0" w:color="auto"/>
        <w:bottom w:val="none" w:sz="0" w:space="0" w:color="auto"/>
        <w:right w:val="none" w:sz="0" w:space="0" w:color="auto"/>
      </w:divBdr>
    </w:div>
    <w:div w:id="913586348">
      <w:bodyDiv w:val="1"/>
      <w:marLeft w:val="0"/>
      <w:marRight w:val="0"/>
      <w:marTop w:val="0"/>
      <w:marBottom w:val="0"/>
      <w:divBdr>
        <w:top w:val="none" w:sz="0" w:space="0" w:color="auto"/>
        <w:left w:val="none" w:sz="0" w:space="0" w:color="auto"/>
        <w:bottom w:val="none" w:sz="0" w:space="0" w:color="auto"/>
        <w:right w:val="none" w:sz="0" w:space="0" w:color="auto"/>
      </w:divBdr>
    </w:div>
    <w:div w:id="916284299">
      <w:bodyDiv w:val="1"/>
      <w:marLeft w:val="0"/>
      <w:marRight w:val="0"/>
      <w:marTop w:val="0"/>
      <w:marBottom w:val="0"/>
      <w:divBdr>
        <w:top w:val="none" w:sz="0" w:space="0" w:color="auto"/>
        <w:left w:val="none" w:sz="0" w:space="0" w:color="auto"/>
        <w:bottom w:val="none" w:sz="0" w:space="0" w:color="auto"/>
        <w:right w:val="none" w:sz="0" w:space="0" w:color="auto"/>
      </w:divBdr>
    </w:div>
    <w:div w:id="923950304">
      <w:bodyDiv w:val="1"/>
      <w:marLeft w:val="0"/>
      <w:marRight w:val="0"/>
      <w:marTop w:val="0"/>
      <w:marBottom w:val="0"/>
      <w:divBdr>
        <w:top w:val="none" w:sz="0" w:space="0" w:color="auto"/>
        <w:left w:val="none" w:sz="0" w:space="0" w:color="auto"/>
        <w:bottom w:val="none" w:sz="0" w:space="0" w:color="auto"/>
        <w:right w:val="none" w:sz="0" w:space="0" w:color="auto"/>
      </w:divBdr>
    </w:div>
    <w:div w:id="965429009">
      <w:bodyDiv w:val="1"/>
      <w:marLeft w:val="0"/>
      <w:marRight w:val="0"/>
      <w:marTop w:val="0"/>
      <w:marBottom w:val="0"/>
      <w:divBdr>
        <w:top w:val="none" w:sz="0" w:space="0" w:color="auto"/>
        <w:left w:val="none" w:sz="0" w:space="0" w:color="auto"/>
        <w:bottom w:val="none" w:sz="0" w:space="0" w:color="auto"/>
        <w:right w:val="none" w:sz="0" w:space="0" w:color="auto"/>
      </w:divBdr>
    </w:div>
    <w:div w:id="983315359">
      <w:bodyDiv w:val="1"/>
      <w:marLeft w:val="0"/>
      <w:marRight w:val="0"/>
      <w:marTop w:val="0"/>
      <w:marBottom w:val="0"/>
      <w:divBdr>
        <w:top w:val="none" w:sz="0" w:space="0" w:color="auto"/>
        <w:left w:val="none" w:sz="0" w:space="0" w:color="auto"/>
        <w:bottom w:val="none" w:sz="0" w:space="0" w:color="auto"/>
        <w:right w:val="none" w:sz="0" w:space="0" w:color="auto"/>
      </w:divBdr>
    </w:div>
    <w:div w:id="987246419">
      <w:bodyDiv w:val="1"/>
      <w:marLeft w:val="0"/>
      <w:marRight w:val="0"/>
      <w:marTop w:val="0"/>
      <w:marBottom w:val="0"/>
      <w:divBdr>
        <w:top w:val="none" w:sz="0" w:space="0" w:color="auto"/>
        <w:left w:val="none" w:sz="0" w:space="0" w:color="auto"/>
        <w:bottom w:val="none" w:sz="0" w:space="0" w:color="auto"/>
        <w:right w:val="none" w:sz="0" w:space="0" w:color="auto"/>
      </w:divBdr>
    </w:div>
    <w:div w:id="997416215">
      <w:bodyDiv w:val="1"/>
      <w:marLeft w:val="0"/>
      <w:marRight w:val="0"/>
      <w:marTop w:val="0"/>
      <w:marBottom w:val="0"/>
      <w:divBdr>
        <w:top w:val="none" w:sz="0" w:space="0" w:color="auto"/>
        <w:left w:val="none" w:sz="0" w:space="0" w:color="auto"/>
        <w:bottom w:val="none" w:sz="0" w:space="0" w:color="auto"/>
        <w:right w:val="none" w:sz="0" w:space="0" w:color="auto"/>
      </w:divBdr>
    </w:div>
    <w:div w:id="1005203411">
      <w:bodyDiv w:val="1"/>
      <w:marLeft w:val="0"/>
      <w:marRight w:val="0"/>
      <w:marTop w:val="0"/>
      <w:marBottom w:val="0"/>
      <w:divBdr>
        <w:top w:val="none" w:sz="0" w:space="0" w:color="auto"/>
        <w:left w:val="none" w:sz="0" w:space="0" w:color="auto"/>
        <w:bottom w:val="none" w:sz="0" w:space="0" w:color="auto"/>
        <w:right w:val="none" w:sz="0" w:space="0" w:color="auto"/>
      </w:divBdr>
    </w:div>
    <w:div w:id="1005743832">
      <w:bodyDiv w:val="1"/>
      <w:marLeft w:val="0"/>
      <w:marRight w:val="0"/>
      <w:marTop w:val="0"/>
      <w:marBottom w:val="0"/>
      <w:divBdr>
        <w:top w:val="none" w:sz="0" w:space="0" w:color="auto"/>
        <w:left w:val="none" w:sz="0" w:space="0" w:color="auto"/>
        <w:bottom w:val="none" w:sz="0" w:space="0" w:color="auto"/>
        <w:right w:val="none" w:sz="0" w:space="0" w:color="auto"/>
      </w:divBdr>
    </w:div>
    <w:div w:id="1029064341">
      <w:bodyDiv w:val="1"/>
      <w:marLeft w:val="0"/>
      <w:marRight w:val="0"/>
      <w:marTop w:val="0"/>
      <w:marBottom w:val="0"/>
      <w:divBdr>
        <w:top w:val="none" w:sz="0" w:space="0" w:color="auto"/>
        <w:left w:val="none" w:sz="0" w:space="0" w:color="auto"/>
        <w:bottom w:val="none" w:sz="0" w:space="0" w:color="auto"/>
        <w:right w:val="none" w:sz="0" w:space="0" w:color="auto"/>
      </w:divBdr>
    </w:div>
    <w:div w:id="1032609525">
      <w:bodyDiv w:val="1"/>
      <w:marLeft w:val="0"/>
      <w:marRight w:val="0"/>
      <w:marTop w:val="0"/>
      <w:marBottom w:val="0"/>
      <w:divBdr>
        <w:top w:val="none" w:sz="0" w:space="0" w:color="auto"/>
        <w:left w:val="none" w:sz="0" w:space="0" w:color="auto"/>
        <w:bottom w:val="none" w:sz="0" w:space="0" w:color="auto"/>
        <w:right w:val="none" w:sz="0" w:space="0" w:color="auto"/>
      </w:divBdr>
    </w:div>
    <w:div w:id="1035278278">
      <w:bodyDiv w:val="1"/>
      <w:marLeft w:val="0"/>
      <w:marRight w:val="0"/>
      <w:marTop w:val="0"/>
      <w:marBottom w:val="0"/>
      <w:divBdr>
        <w:top w:val="none" w:sz="0" w:space="0" w:color="auto"/>
        <w:left w:val="none" w:sz="0" w:space="0" w:color="auto"/>
        <w:bottom w:val="none" w:sz="0" w:space="0" w:color="auto"/>
        <w:right w:val="none" w:sz="0" w:space="0" w:color="auto"/>
      </w:divBdr>
    </w:div>
    <w:div w:id="1038749012">
      <w:bodyDiv w:val="1"/>
      <w:marLeft w:val="0"/>
      <w:marRight w:val="0"/>
      <w:marTop w:val="0"/>
      <w:marBottom w:val="0"/>
      <w:divBdr>
        <w:top w:val="none" w:sz="0" w:space="0" w:color="auto"/>
        <w:left w:val="none" w:sz="0" w:space="0" w:color="auto"/>
        <w:bottom w:val="none" w:sz="0" w:space="0" w:color="auto"/>
        <w:right w:val="none" w:sz="0" w:space="0" w:color="auto"/>
      </w:divBdr>
    </w:div>
    <w:div w:id="1040712805">
      <w:bodyDiv w:val="1"/>
      <w:marLeft w:val="0"/>
      <w:marRight w:val="0"/>
      <w:marTop w:val="0"/>
      <w:marBottom w:val="0"/>
      <w:divBdr>
        <w:top w:val="none" w:sz="0" w:space="0" w:color="auto"/>
        <w:left w:val="none" w:sz="0" w:space="0" w:color="auto"/>
        <w:bottom w:val="none" w:sz="0" w:space="0" w:color="auto"/>
        <w:right w:val="none" w:sz="0" w:space="0" w:color="auto"/>
      </w:divBdr>
    </w:div>
    <w:div w:id="1109200471">
      <w:bodyDiv w:val="1"/>
      <w:marLeft w:val="0"/>
      <w:marRight w:val="0"/>
      <w:marTop w:val="0"/>
      <w:marBottom w:val="0"/>
      <w:divBdr>
        <w:top w:val="none" w:sz="0" w:space="0" w:color="auto"/>
        <w:left w:val="none" w:sz="0" w:space="0" w:color="auto"/>
        <w:bottom w:val="none" w:sz="0" w:space="0" w:color="auto"/>
        <w:right w:val="none" w:sz="0" w:space="0" w:color="auto"/>
      </w:divBdr>
    </w:div>
    <w:div w:id="1124688205">
      <w:bodyDiv w:val="1"/>
      <w:marLeft w:val="0"/>
      <w:marRight w:val="0"/>
      <w:marTop w:val="0"/>
      <w:marBottom w:val="0"/>
      <w:divBdr>
        <w:top w:val="none" w:sz="0" w:space="0" w:color="auto"/>
        <w:left w:val="none" w:sz="0" w:space="0" w:color="auto"/>
        <w:bottom w:val="none" w:sz="0" w:space="0" w:color="auto"/>
        <w:right w:val="none" w:sz="0" w:space="0" w:color="auto"/>
      </w:divBdr>
    </w:div>
    <w:div w:id="1129664674">
      <w:bodyDiv w:val="1"/>
      <w:marLeft w:val="0"/>
      <w:marRight w:val="0"/>
      <w:marTop w:val="0"/>
      <w:marBottom w:val="0"/>
      <w:divBdr>
        <w:top w:val="none" w:sz="0" w:space="0" w:color="auto"/>
        <w:left w:val="none" w:sz="0" w:space="0" w:color="auto"/>
        <w:bottom w:val="none" w:sz="0" w:space="0" w:color="auto"/>
        <w:right w:val="none" w:sz="0" w:space="0" w:color="auto"/>
      </w:divBdr>
    </w:div>
    <w:div w:id="1154183750">
      <w:bodyDiv w:val="1"/>
      <w:marLeft w:val="0"/>
      <w:marRight w:val="0"/>
      <w:marTop w:val="0"/>
      <w:marBottom w:val="0"/>
      <w:divBdr>
        <w:top w:val="none" w:sz="0" w:space="0" w:color="auto"/>
        <w:left w:val="none" w:sz="0" w:space="0" w:color="auto"/>
        <w:bottom w:val="none" w:sz="0" w:space="0" w:color="auto"/>
        <w:right w:val="none" w:sz="0" w:space="0" w:color="auto"/>
      </w:divBdr>
    </w:div>
    <w:div w:id="1154639727">
      <w:bodyDiv w:val="1"/>
      <w:marLeft w:val="0"/>
      <w:marRight w:val="0"/>
      <w:marTop w:val="0"/>
      <w:marBottom w:val="0"/>
      <w:divBdr>
        <w:top w:val="none" w:sz="0" w:space="0" w:color="auto"/>
        <w:left w:val="none" w:sz="0" w:space="0" w:color="auto"/>
        <w:bottom w:val="none" w:sz="0" w:space="0" w:color="auto"/>
        <w:right w:val="none" w:sz="0" w:space="0" w:color="auto"/>
      </w:divBdr>
    </w:div>
    <w:div w:id="1166556017">
      <w:bodyDiv w:val="1"/>
      <w:marLeft w:val="0"/>
      <w:marRight w:val="0"/>
      <w:marTop w:val="0"/>
      <w:marBottom w:val="0"/>
      <w:divBdr>
        <w:top w:val="none" w:sz="0" w:space="0" w:color="auto"/>
        <w:left w:val="none" w:sz="0" w:space="0" w:color="auto"/>
        <w:bottom w:val="none" w:sz="0" w:space="0" w:color="auto"/>
        <w:right w:val="none" w:sz="0" w:space="0" w:color="auto"/>
      </w:divBdr>
    </w:div>
    <w:div w:id="1190559506">
      <w:bodyDiv w:val="1"/>
      <w:marLeft w:val="0"/>
      <w:marRight w:val="0"/>
      <w:marTop w:val="0"/>
      <w:marBottom w:val="0"/>
      <w:divBdr>
        <w:top w:val="none" w:sz="0" w:space="0" w:color="auto"/>
        <w:left w:val="none" w:sz="0" w:space="0" w:color="auto"/>
        <w:bottom w:val="none" w:sz="0" w:space="0" w:color="auto"/>
        <w:right w:val="none" w:sz="0" w:space="0" w:color="auto"/>
      </w:divBdr>
    </w:div>
    <w:div w:id="1201240843">
      <w:bodyDiv w:val="1"/>
      <w:marLeft w:val="0"/>
      <w:marRight w:val="0"/>
      <w:marTop w:val="0"/>
      <w:marBottom w:val="0"/>
      <w:divBdr>
        <w:top w:val="none" w:sz="0" w:space="0" w:color="auto"/>
        <w:left w:val="none" w:sz="0" w:space="0" w:color="auto"/>
        <w:bottom w:val="none" w:sz="0" w:space="0" w:color="auto"/>
        <w:right w:val="none" w:sz="0" w:space="0" w:color="auto"/>
      </w:divBdr>
    </w:div>
    <w:div w:id="1228151465">
      <w:bodyDiv w:val="1"/>
      <w:marLeft w:val="0"/>
      <w:marRight w:val="0"/>
      <w:marTop w:val="0"/>
      <w:marBottom w:val="0"/>
      <w:divBdr>
        <w:top w:val="none" w:sz="0" w:space="0" w:color="auto"/>
        <w:left w:val="none" w:sz="0" w:space="0" w:color="auto"/>
        <w:bottom w:val="none" w:sz="0" w:space="0" w:color="auto"/>
        <w:right w:val="none" w:sz="0" w:space="0" w:color="auto"/>
      </w:divBdr>
      <w:divsChild>
        <w:div w:id="480074576">
          <w:marLeft w:val="547"/>
          <w:marRight w:val="0"/>
          <w:marTop w:val="154"/>
          <w:marBottom w:val="0"/>
          <w:divBdr>
            <w:top w:val="none" w:sz="0" w:space="0" w:color="auto"/>
            <w:left w:val="none" w:sz="0" w:space="0" w:color="auto"/>
            <w:bottom w:val="none" w:sz="0" w:space="0" w:color="auto"/>
            <w:right w:val="none" w:sz="0" w:space="0" w:color="auto"/>
          </w:divBdr>
        </w:div>
        <w:div w:id="582378445">
          <w:marLeft w:val="547"/>
          <w:marRight w:val="0"/>
          <w:marTop w:val="154"/>
          <w:marBottom w:val="0"/>
          <w:divBdr>
            <w:top w:val="none" w:sz="0" w:space="0" w:color="auto"/>
            <w:left w:val="none" w:sz="0" w:space="0" w:color="auto"/>
            <w:bottom w:val="none" w:sz="0" w:space="0" w:color="auto"/>
            <w:right w:val="none" w:sz="0" w:space="0" w:color="auto"/>
          </w:divBdr>
        </w:div>
      </w:divsChild>
    </w:div>
    <w:div w:id="1231385887">
      <w:bodyDiv w:val="1"/>
      <w:marLeft w:val="0"/>
      <w:marRight w:val="0"/>
      <w:marTop w:val="0"/>
      <w:marBottom w:val="0"/>
      <w:divBdr>
        <w:top w:val="none" w:sz="0" w:space="0" w:color="auto"/>
        <w:left w:val="none" w:sz="0" w:space="0" w:color="auto"/>
        <w:bottom w:val="none" w:sz="0" w:space="0" w:color="auto"/>
        <w:right w:val="none" w:sz="0" w:space="0" w:color="auto"/>
      </w:divBdr>
    </w:div>
    <w:div w:id="1241646370">
      <w:bodyDiv w:val="1"/>
      <w:marLeft w:val="0"/>
      <w:marRight w:val="0"/>
      <w:marTop w:val="0"/>
      <w:marBottom w:val="0"/>
      <w:divBdr>
        <w:top w:val="none" w:sz="0" w:space="0" w:color="auto"/>
        <w:left w:val="none" w:sz="0" w:space="0" w:color="auto"/>
        <w:bottom w:val="none" w:sz="0" w:space="0" w:color="auto"/>
        <w:right w:val="none" w:sz="0" w:space="0" w:color="auto"/>
      </w:divBdr>
    </w:div>
    <w:div w:id="1248613476">
      <w:bodyDiv w:val="1"/>
      <w:marLeft w:val="0"/>
      <w:marRight w:val="0"/>
      <w:marTop w:val="0"/>
      <w:marBottom w:val="0"/>
      <w:divBdr>
        <w:top w:val="none" w:sz="0" w:space="0" w:color="auto"/>
        <w:left w:val="none" w:sz="0" w:space="0" w:color="auto"/>
        <w:bottom w:val="none" w:sz="0" w:space="0" w:color="auto"/>
        <w:right w:val="none" w:sz="0" w:space="0" w:color="auto"/>
      </w:divBdr>
    </w:div>
    <w:div w:id="1287152807">
      <w:bodyDiv w:val="1"/>
      <w:marLeft w:val="0"/>
      <w:marRight w:val="0"/>
      <w:marTop w:val="0"/>
      <w:marBottom w:val="0"/>
      <w:divBdr>
        <w:top w:val="none" w:sz="0" w:space="0" w:color="auto"/>
        <w:left w:val="none" w:sz="0" w:space="0" w:color="auto"/>
        <w:bottom w:val="none" w:sz="0" w:space="0" w:color="auto"/>
        <w:right w:val="none" w:sz="0" w:space="0" w:color="auto"/>
      </w:divBdr>
    </w:div>
    <w:div w:id="1287851476">
      <w:bodyDiv w:val="1"/>
      <w:marLeft w:val="0"/>
      <w:marRight w:val="0"/>
      <w:marTop w:val="0"/>
      <w:marBottom w:val="0"/>
      <w:divBdr>
        <w:top w:val="none" w:sz="0" w:space="0" w:color="auto"/>
        <w:left w:val="none" w:sz="0" w:space="0" w:color="auto"/>
        <w:bottom w:val="none" w:sz="0" w:space="0" w:color="auto"/>
        <w:right w:val="none" w:sz="0" w:space="0" w:color="auto"/>
      </w:divBdr>
    </w:div>
    <w:div w:id="1289042932">
      <w:bodyDiv w:val="1"/>
      <w:marLeft w:val="0"/>
      <w:marRight w:val="0"/>
      <w:marTop w:val="0"/>
      <w:marBottom w:val="0"/>
      <w:divBdr>
        <w:top w:val="none" w:sz="0" w:space="0" w:color="auto"/>
        <w:left w:val="none" w:sz="0" w:space="0" w:color="auto"/>
        <w:bottom w:val="none" w:sz="0" w:space="0" w:color="auto"/>
        <w:right w:val="none" w:sz="0" w:space="0" w:color="auto"/>
      </w:divBdr>
    </w:div>
    <w:div w:id="1305938285">
      <w:bodyDiv w:val="1"/>
      <w:marLeft w:val="0"/>
      <w:marRight w:val="0"/>
      <w:marTop w:val="0"/>
      <w:marBottom w:val="0"/>
      <w:divBdr>
        <w:top w:val="none" w:sz="0" w:space="0" w:color="auto"/>
        <w:left w:val="none" w:sz="0" w:space="0" w:color="auto"/>
        <w:bottom w:val="none" w:sz="0" w:space="0" w:color="auto"/>
        <w:right w:val="none" w:sz="0" w:space="0" w:color="auto"/>
      </w:divBdr>
    </w:div>
    <w:div w:id="1317607209">
      <w:bodyDiv w:val="1"/>
      <w:marLeft w:val="0"/>
      <w:marRight w:val="0"/>
      <w:marTop w:val="0"/>
      <w:marBottom w:val="0"/>
      <w:divBdr>
        <w:top w:val="none" w:sz="0" w:space="0" w:color="auto"/>
        <w:left w:val="none" w:sz="0" w:space="0" w:color="auto"/>
        <w:bottom w:val="none" w:sz="0" w:space="0" w:color="auto"/>
        <w:right w:val="none" w:sz="0" w:space="0" w:color="auto"/>
      </w:divBdr>
    </w:div>
    <w:div w:id="1322923290">
      <w:bodyDiv w:val="1"/>
      <w:marLeft w:val="0"/>
      <w:marRight w:val="0"/>
      <w:marTop w:val="0"/>
      <w:marBottom w:val="0"/>
      <w:divBdr>
        <w:top w:val="none" w:sz="0" w:space="0" w:color="auto"/>
        <w:left w:val="none" w:sz="0" w:space="0" w:color="auto"/>
        <w:bottom w:val="none" w:sz="0" w:space="0" w:color="auto"/>
        <w:right w:val="none" w:sz="0" w:space="0" w:color="auto"/>
      </w:divBdr>
    </w:div>
    <w:div w:id="1328092185">
      <w:bodyDiv w:val="1"/>
      <w:marLeft w:val="0"/>
      <w:marRight w:val="0"/>
      <w:marTop w:val="0"/>
      <w:marBottom w:val="0"/>
      <w:divBdr>
        <w:top w:val="none" w:sz="0" w:space="0" w:color="auto"/>
        <w:left w:val="none" w:sz="0" w:space="0" w:color="auto"/>
        <w:bottom w:val="none" w:sz="0" w:space="0" w:color="auto"/>
        <w:right w:val="none" w:sz="0" w:space="0" w:color="auto"/>
      </w:divBdr>
    </w:div>
    <w:div w:id="1343705736">
      <w:bodyDiv w:val="1"/>
      <w:marLeft w:val="0"/>
      <w:marRight w:val="0"/>
      <w:marTop w:val="0"/>
      <w:marBottom w:val="0"/>
      <w:divBdr>
        <w:top w:val="none" w:sz="0" w:space="0" w:color="auto"/>
        <w:left w:val="none" w:sz="0" w:space="0" w:color="auto"/>
        <w:bottom w:val="none" w:sz="0" w:space="0" w:color="auto"/>
        <w:right w:val="none" w:sz="0" w:space="0" w:color="auto"/>
      </w:divBdr>
    </w:div>
    <w:div w:id="1374429646">
      <w:bodyDiv w:val="1"/>
      <w:marLeft w:val="0"/>
      <w:marRight w:val="0"/>
      <w:marTop w:val="0"/>
      <w:marBottom w:val="0"/>
      <w:divBdr>
        <w:top w:val="none" w:sz="0" w:space="0" w:color="auto"/>
        <w:left w:val="none" w:sz="0" w:space="0" w:color="auto"/>
        <w:bottom w:val="none" w:sz="0" w:space="0" w:color="auto"/>
        <w:right w:val="none" w:sz="0" w:space="0" w:color="auto"/>
      </w:divBdr>
    </w:div>
    <w:div w:id="1377462240">
      <w:bodyDiv w:val="1"/>
      <w:marLeft w:val="0"/>
      <w:marRight w:val="0"/>
      <w:marTop w:val="0"/>
      <w:marBottom w:val="0"/>
      <w:divBdr>
        <w:top w:val="none" w:sz="0" w:space="0" w:color="auto"/>
        <w:left w:val="none" w:sz="0" w:space="0" w:color="auto"/>
        <w:bottom w:val="none" w:sz="0" w:space="0" w:color="auto"/>
        <w:right w:val="none" w:sz="0" w:space="0" w:color="auto"/>
      </w:divBdr>
    </w:div>
    <w:div w:id="1380208339">
      <w:bodyDiv w:val="1"/>
      <w:marLeft w:val="0"/>
      <w:marRight w:val="0"/>
      <w:marTop w:val="0"/>
      <w:marBottom w:val="0"/>
      <w:divBdr>
        <w:top w:val="none" w:sz="0" w:space="0" w:color="auto"/>
        <w:left w:val="none" w:sz="0" w:space="0" w:color="auto"/>
        <w:bottom w:val="none" w:sz="0" w:space="0" w:color="auto"/>
        <w:right w:val="none" w:sz="0" w:space="0" w:color="auto"/>
      </w:divBdr>
    </w:div>
    <w:div w:id="1412658573">
      <w:bodyDiv w:val="1"/>
      <w:marLeft w:val="0"/>
      <w:marRight w:val="0"/>
      <w:marTop w:val="0"/>
      <w:marBottom w:val="0"/>
      <w:divBdr>
        <w:top w:val="none" w:sz="0" w:space="0" w:color="auto"/>
        <w:left w:val="none" w:sz="0" w:space="0" w:color="auto"/>
        <w:bottom w:val="none" w:sz="0" w:space="0" w:color="auto"/>
        <w:right w:val="none" w:sz="0" w:space="0" w:color="auto"/>
      </w:divBdr>
    </w:div>
    <w:div w:id="1443186775">
      <w:bodyDiv w:val="1"/>
      <w:marLeft w:val="0"/>
      <w:marRight w:val="0"/>
      <w:marTop w:val="0"/>
      <w:marBottom w:val="0"/>
      <w:divBdr>
        <w:top w:val="none" w:sz="0" w:space="0" w:color="auto"/>
        <w:left w:val="none" w:sz="0" w:space="0" w:color="auto"/>
        <w:bottom w:val="none" w:sz="0" w:space="0" w:color="auto"/>
        <w:right w:val="none" w:sz="0" w:space="0" w:color="auto"/>
      </w:divBdr>
    </w:div>
    <w:div w:id="1458910804">
      <w:bodyDiv w:val="1"/>
      <w:marLeft w:val="0"/>
      <w:marRight w:val="0"/>
      <w:marTop w:val="0"/>
      <w:marBottom w:val="0"/>
      <w:divBdr>
        <w:top w:val="none" w:sz="0" w:space="0" w:color="auto"/>
        <w:left w:val="none" w:sz="0" w:space="0" w:color="auto"/>
        <w:bottom w:val="none" w:sz="0" w:space="0" w:color="auto"/>
        <w:right w:val="none" w:sz="0" w:space="0" w:color="auto"/>
      </w:divBdr>
    </w:div>
    <w:div w:id="1481575663">
      <w:bodyDiv w:val="1"/>
      <w:marLeft w:val="0"/>
      <w:marRight w:val="0"/>
      <w:marTop w:val="0"/>
      <w:marBottom w:val="0"/>
      <w:divBdr>
        <w:top w:val="none" w:sz="0" w:space="0" w:color="auto"/>
        <w:left w:val="none" w:sz="0" w:space="0" w:color="auto"/>
        <w:bottom w:val="none" w:sz="0" w:space="0" w:color="auto"/>
        <w:right w:val="none" w:sz="0" w:space="0" w:color="auto"/>
      </w:divBdr>
    </w:div>
    <w:div w:id="1522012381">
      <w:bodyDiv w:val="1"/>
      <w:marLeft w:val="0"/>
      <w:marRight w:val="0"/>
      <w:marTop w:val="0"/>
      <w:marBottom w:val="0"/>
      <w:divBdr>
        <w:top w:val="none" w:sz="0" w:space="0" w:color="auto"/>
        <w:left w:val="none" w:sz="0" w:space="0" w:color="auto"/>
        <w:bottom w:val="none" w:sz="0" w:space="0" w:color="auto"/>
        <w:right w:val="none" w:sz="0" w:space="0" w:color="auto"/>
      </w:divBdr>
    </w:div>
    <w:div w:id="1529369165">
      <w:bodyDiv w:val="1"/>
      <w:marLeft w:val="0"/>
      <w:marRight w:val="0"/>
      <w:marTop w:val="0"/>
      <w:marBottom w:val="0"/>
      <w:divBdr>
        <w:top w:val="none" w:sz="0" w:space="0" w:color="auto"/>
        <w:left w:val="none" w:sz="0" w:space="0" w:color="auto"/>
        <w:bottom w:val="none" w:sz="0" w:space="0" w:color="auto"/>
        <w:right w:val="none" w:sz="0" w:space="0" w:color="auto"/>
      </w:divBdr>
      <w:divsChild>
        <w:div w:id="316226520">
          <w:marLeft w:val="0"/>
          <w:marRight w:val="0"/>
          <w:marTop w:val="0"/>
          <w:marBottom w:val="0"/>
          <w:divBdr>
            <w:top w:val="none" w:sz="0" w:space="0" w:color="auto"/>
            <w:left w:val="none" w:sz="0" w:space="0" w:color="auto"/>
            <w:bottom w:val="none" w:sz="0" w:space="0" w:color="auto"/>
            <w:right w:val="none" w:sz="0" w:space="0" w:color="auto"/>
          </w:divBdr>
          <w:divsChild>
            <w:div w:id="1425110702">
              <w:marLeft w:val="0"/>
              <w:marRight w:val="0"/>
              <w:marTop w:val="0"/>
              <w:marBottom w:val="0"/>
              <w:divBdr>
                <w:top w:val="none" w:sz="0" w:space="0" w:color="auto"/>
                <w:left w:val="none" w:sz="0" w:space="0" w:color="auto"/>
                <w:bottom w:val="none" w:sz="0" w:space="0" w:color="auto"/>
                <w:right w:val="none" w:sz="0" w:space="0" w:color="auto"/>
              </w:divBdr>
              <w:divsChild>
                <w:div w:id="808088226">
                  <w:marLeft w:val="0"/>
                  <w:marRight w:val="-6084"/>
                  <w:marTop w:val="0"/>
                  <w:marBottom w:val="0"/>
                  <w:divBdr>
                    <w:top w:val="none" w:sz="0" w:space="0" w:color="auto"/>
                    <w:left w:val="none" w:sz="0" w:space="0" w:color="auto"/>
                    <w:bottom w:val="none" w:sz="0" w:space="0" w:color="auto"/>
                    <w:right w:val="none" w:sz="0" w:space="0" w:color="auto"/>
                  </w:divBdr>
                  <w:divsChild>
                    <w:div w:id="293340992">
                      <w:marLeft w:val="0"/>
                      <w:marRight w:val="5604"/>
                      <w:marTop w:val="0"/>
                      <w:marBottom w:val="0"/>
                      <w:divBdr>
                        <w:top w:val="none" w:sz="0" w:space="0" w:color="auto"/>
                        <w:left w:val="none" w:sz="0" w:space="0" w:color="auto"/>
                        <w:bottom w:val="none" w:sz="0" w:space="0" w:color="auto"/>
                        <w:right w:val="none" w:sz="0" w:space="0" w:color="auto"/>
                      </w:divBdr>
                      <w:divsChild>
                        <w:div w:id="876117205">
                          <w:marLeft w:val="0"/>
                          <w:marRight w:val="0"/>
                          <w:marTop w:val="0"/>
                          <w:marBottom w:val="0"/>
                          <w:divBdr>
                            <w:top w:val="none" w:sz="0" w:space="0" w:color="auto"/>
                            <w:left w:val="none" w:sz="0" w:space="0" w:color="auto"/>
                            <w:bottom w:val="none" w:sz="0" w:space="0" w:color="auto"/>
                            <w:right w:val="none" w:sz="0" w:space="0" w:color="auto"/>
                          </w:divBdr>
                          <w:divsChild>
                            <w:div w:id="1787969101">
                              <w:marLeft w:val="0"/>
                              <w:marRight w:val="0"/>
                              <w:marTop w:val="120"/>
                              <w:marBottom w:val="360"/>
                              <w:divBdr>
                                <w:top w:val="none" w:sz="0" w:space="0" w:color="auto"/>
                                <w:left w:val="none" w:sz="0" w:space="0" w:color="auto"/>
                                <w:bottom w:val="none" w:sz="0" w:space="0" w:color="auto"/>
                                <w:right w:val="none" w:sz="0" w:space="0" w:color="auto"/>
                              </w:divBdr>
                              <w:divsChild>
                                <w:div w:id="212365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2619091">
      <w:bodyDiv w:val="1"/>
      <w:marLeft w:val="0"/>
      <w:marRight w:val="0"/>
      <w:marTop w:val="0"/>
      <w:marBottom w:val="0"/>
      <w:divBdr>
        <w:top w:val="none" w:sz="0" w:space="0" w:color="auto"/>
        <w:left w:val="none" w:sz="0" w:space="0" w:color="auto"/>
        <w:bottom w:val="none" w:sz="0" w:space="0" w:color="auto"/>
        <w:right w:val="none" w:sz="0" w:space="0" w:color="auto"/>
      </w:divBdr>
    </w:div>
    <w:div w:id="1558127054">
      <w:bodyDiv w:val="1"/>
      <w:marLeft w:val="0"/>
      <w:marRight w:val="0"/>
      <w:marTop w:val="0"/>
      <w:marBottom w:val="0"/>
      <w:divBdr>
        <w:top w:val="none" w:sz="0" w:space="0" w:color="auto"/>
        <w:left w:val="none" w:sz="0" w:space="0" w:color="auto"/>
        <w:bottom w:val="none" w:sz="0" w:space="0" w:color="auto"/>
        <w:right w:val="none" w:sz="0" w:space="0" w:color="auto"/>
      </w:divBdr>
    </w:div>
    <w:div w:id="1572544643">
      <w:bodyDiv w:val="1"/>
      <w:marLeft w:val="0"/>
      <w:marRight w:val="0"/>
      <w:marTop w:val="0"/>
      <w:marBottom w:val="0"/>
      <w:divBdr>
        <w:top w:val="none" w:sz="0" w:space="0" w:color="auto"/>
        <w:left w:val="none" w:sz="0" w:space="0" w:color="auto"/>
        <w:bottom w:val="none" w:sz="0" w:space="0" w:color="auto"/>
        <w:right w:val="none" w:sz="0" w:space="0" w:color="auto"/>
      </w:divBdr>
    </w:div>
    <w:div w:id="1573850881">
      <w:bodyDiv w:val="1"/>
      <w:marLeft w:val="0"/>
      <w:marRight w:val="0"/>
      <w:marTop w:val="0"/>
      <w:marBottom w:val="0"/>
      <w:divBdr>
        <w:top w:val="none" w:sz="0" w:space="0" w:color="auto"/>
        <w:left w:val="none" w:sz="0" w:space="0" w:color="auto"/>
        <w:bottom w:val="none" w:sz="0" w:space="0" w:color="auto"/>
        <w:right w:val="none" w:sz="0" w:space="0" w:color="auto"/>
      </w:divBdr>
    </w:div>
    <w:div w:id="1581719572">
      <w:bodyDiv w:val="1"/>
      <w:marLeft w:val="0"/>
      <w:marRight w:val="0"/>
      <w:marTop w:val="0"/>
      <w:marBottom w:val="0"/>
      <w:divBdr>
        <w:top w:val="none" w:sz="0" w:space="0" w:color="auto"/>
        <w:left w:val="none" w:sz="0" w:space="0" w:color="auto"/>
        <w:bottom w:val="none" w:sz="0" w:space="0" w:color="auto"/>
        <w:right w:val="none" w:sz="0" w:space="0" w:color="auto"/>
      </w:divBdr>
    </w:div>
    <w:div w:id="1583173940">
      <w:bodyDiv w:val="1"/>
      <w:marLeft w:val="0"/>
      <w:marRight w:val="0"/>
      <w:marTop w:val="0"/>
      <w:marBottom w:val="0"/>
      <w:divBdr>
        <w:top w:val="none" w:sz="0" w:space="0" w:color="auto"/>
        <w:left w:val="none" w:sz="0" w:space="0" w:color="auto"/>
        <w:bottom w:val="none" w:sz="0" w:space="0" w:color="auto"/>
        <w:right w:val="none" w:sz="0" w:space="0" w:color="auto"/>
      </w:divBdr>
    </w:div>
    <w:div w:id="1585065935">
      <w:bodyDiv w:val="1"/>
      <w:marLeft w:val="0"/>
      <w:marRight w:val="0"/>
      <w:marTop w:val="0"/>
      <w:marBottom w:val="0"/>
      <w:divBdr>
        <w:top w:val="none" w:sz="0" w:space="0" w:color="auto"/>
        <w:left w:val="none" w:sz="0" w:space="0" w:color="auto"/>
        <w:bottom w:val="none" w:sz="0" w:space="0" w:color="auto"/>
        <w:right w:val="none" w:sz="0" w:space="0" w:color="auto"/>
      </w:divBdr>
    </w:div>
    <w:div w:id="1604604721">
      <w:bodyDiv w:val="1"/>
      <w:marLeft w:val="0"/>
      <w:marRight w:val="0"/>
      <w:marTop w:val="0"/>
      <w:marBottom w:val="0"/>
      <w:divBdr>
        <w:top w:val="none" w:sz="0" w:space="0" w:color="auto"/>
        <w:left w:val="none" w:sz="0" w:space="0" w:color="auto"/>
        <w:bottom w:val="none" w:sz="0" w:space="0" w:color="auto"/>
        <w:right w:val="none" w:sz="0" w:space="0" w:color="auto"/>
      </w:divBdr>
    </w:div>
    <w:div w:id="1610694317">
      <w:bodyDiv w:val="1"/>
      <w:marLeft w:val="0"/>
      <w:marRight w:val="0"/>
      <w:marTop w:val="0"/>
      <w:marBottom w:val="0"/>
      <w:divBdr>
        <w:top w:val="none" w:sz="0" w:space="0" w:color="auto"/>
        <w:left w:val="none" w:sz="0" w:space="0" w:color="auto"/>
        <w:bottom w:val="none" w:sz="0" w:space="0" w:color="auto"/>
        <w:right w:val="none" w:sz="0" w:space="0" w:color="auto"/>
      </w:divBdr>
    </w:div>
    <w:div w:id="1611089541">
      <w:bodyDiv w:val="1"/>
      <w:marLeft w:val="0"/>
      <w:marRight w:val="0"/>
      <w:marTop w:val="0"/>
      <w:marBottom w:val="0"/>
      <w:divBdr>
        <w:top w:val="none" w:sz="0" w:space="0" w:color="auto"/>
        <w:left w:val="none" w:sz="0" w:space="0" w:color="auto"/>
        <w:bottom w:val="none" w:sz="0" w:space="0" w:color="auto"/>
        <w:right w:val="none" w:sz="0" w:space="0" w:color="auto"/>
      </w:divBdr>
    </w:div>
    <w:div w:id="1613777814">
      <w:bodyDiv w:val="1"/>
      <w:marLeft w:val="0"/>
      <w:marRight w:val="0"/>
      <w:marTop w:val="0"/>
      <w:marBottom w:val="0"/>
      <w:divBdr>
        <w:top w:val="none" w:sz="0" w:space="0" w:color="auto"/>
        <w:left w:val="none" w:sz="0" w:space="0" w:color="auto"/>
        <w:bottom w:val="none" w:sz="0" w:space="0" w:color="auto"/>
        <w:right w:val="none" w:sz="0" w:space="0" w:color="auto"/>
      </w:divBdr>
    </w:div>
    <w:div w:id="1620140382">
      <w:bodyDiv w:val="1"/>
      <w:marLeft w:val="0"/>
      <w:marRight w:val="0"/>
      <w:marTop w:val="0"/>
      <w:marBottom w:val="0"/>
      <w:divBdr>
        <w:top w:val="none" w:sz="0" w:space="0" w:color="auto"/>
        <w:left w:val="none" w:sz="0" w:space="0" w:color="auto"/>
        <w:bottom w:val="none" w:sz="0" w:space="0" w:color="auto"/>
        <w:right w:val="none" w:sz="0" w:space="0" w:color="auto"/>
      </w:divBdr>
    </w:div>
    <w:div w:id="1620524783">
      <w:bodyDiv w:val="1"/>
      <w:marLeft w:val="0"/>
      <w:marRight w:val="0"/>
      <w:marTop w:val="0"/>
      <w:marBottom w:val="0"/>
      <w:divBdr>
        <w:top w:val="none" w:sz="0" w:space="0" w:color="auto"/>
        <w:left w:val="none" w:sz="0" w:space="0" w:color="auto"/>
        <w:bottom w:val="none" w:sz="0" w:space="0" w:color="auto"/>
        <w:right w:val="none" w:sz="0" w:space="0" w:color="auto"/>
      </w:divBdr>
    </w:div>
    <w:div w:id="1632592820">
      <w:bodyDiv w:val="1"/>
      <w:marLeft w:val="0"/>
      <w:marRight w:val="0"/>
      <w:marTop w:val="0"/>
      <w:marBottom w:val="0"/>
      <w:divBdr>
        <w:top w:val="none" w:sz="0" w:space="0" w:color="auto"/>
        <w:left w:val="none" w:sz="0" w:space="0" w:color="auto"/>
        <w:bottom w:val="none" w:sz="0" w:space="0" w:color="auto"/>
        <w:right w:val="none" w:sz="0" w:space="0" w:color="auto"/>
      </w:divBdr>
    </w:div>
    <w:div w:id="1646810273">
      <w:bodyDiv w:val="1"/>
      <w:marLeft w:val="0"/>
      <w:marRight w:val="0"/>
      <w:marTop w:val="0"/>
      <w:marBottom w:val="0"/>
      <w:divBdr>
        <w:top w:val="none" w:sz="0" w:space="0" w:color="auto"/>
        <w:left w:val="none" w:sz="0" w:space="0" w:color="auto"/>
        <w:bottom w:val="none" w:sz="0" w:space="0" w:color="auto"/>
        <w:right w:val="none" w:sz="0" w:space="0" w:color="auto"/>
      </w:divBdr>
    </w:div>
    <w:div w:id="1649439756">
      <w:bodyDiv w:val="1"/>
      <w:marLeft w:val="0"/>
      <w:marRight w:val="0"/>
      <w:marTop w:val="0"/>
      <w:marBottom w:val="0"/>
      <w:divBdr>
        <w:top w:val="none" w:sz="0" w:space="0" w:color="auto"/>
        <w:left w:val="none" w:sz="0" w:space="0" w:color="auto"/>
        <w:bottom w:val="none" w:sz="0" w:space="0" w:color="auto"/>
        <w:right w:val="none" w:sz="0" w:space="0" w:color="auto"/>
      </w:divBdr>
    </w:div>
    <w:div w:id="1655601371">
      <w:bodyDiv w:val="1"/>
      <w:marLeft w:val="0"/>
      <w:marRight w:val="0"/>
      <w:marTop w:val="0"/>
      <w:marBottom w:val="0"/>
      <w:divBdr>
        <w:top w:val="none" w:sz="0" w:space="0" w:color="auto"/>
        <w:left w:val="none" w:sz="0" w:space="0" w:color="auto"/>
        <w:bottom w:val="none" w:sz="0" w:space="0" w:color="auto"/>
        <w:right w:val="none" w:sz="0" w:space="0" w:color="auto"/>
      </w:divBdr>
    </w:div>
    <w:div w:id="1704086774">
      <w:bodyDiv w:val="1"/>
      <w:marLeft w:val="0"/>
      <w:marRight w:val="0"/>
      <w:marTop w:val="0"/>
      <w:marBottom w:val="0"/>
      <w:divBdr>
        <w:top w:val="none" w:sz="0" w:space="0" w:color="auto"/>
        <w:left w:val="none" w:sz="0" w:space="0" w:color="auto"/>
        <w:bottom w:val="none" w:sz="0" w:space="0" w:color="auto"/>
        <w:right w:val="none" w:sz="0" w:space="0" w:color="auto"/>
      </w:divBdr>
    </w:div>
    <w:div w:id="1707681814">
      <w:bodyDiv w:val="1"/>
      <w:marLeft w:val="0"/>
      <w:marRight w:val="0"/>
      <w:marTop w:val="0"/>
      <w:marBottom w:val="0"/>
      <w:divBdr>
        <w:top w:val="none" w:sz="0" w:space="0" w:color="auto"/>
        <w:left w:val="none" w:sz="0" w:space="0" w:color="auto"/>
        <w:bottom w:val="none" w:sz="0" w:space="0" w:color="auto"/>
        <w:right w:val="none" w:sz="0" w:space="0" w:color="auto"/>
      </w:divBdr>
    </w:div>
    <w:div w:id="1715890233">
      <w:bodyDiv w:val="1"/>
      <w:marLeft w:val="0"/>
      <w:marRight w:val="0"/>
      <w:marTop w:val="0"/>
      <w:marBottom w:val="0"/>
      <w:divBdr>
        <w:top w:val="none" w:sz="0" w:space="0" w:color="auto"/>
        <w:left w:val="none" w:sz="0" w:space="0" w:color="auto"/>
        <w:bottom w:val="none" w:sz="0" w:space="0" w:color="auto"/>
        <w:right w:val="none" w:sz="0" w:space="0" w:color="auto"/>
      </w:divBdr>
    </w:div>
    <w:div w:id="1738242728">
      <w:bodyDiv w:val="1"/>
      <w:marLeft w:val="0"/>
      <w:marRight w:val="0"/>
      <w:marTop w:val="0"/>
      <w:marBottom w:val="0"/>
      <w:divBdr>
        <w:top w:val="none" w:sz="0" w:space="0" w:color="auto"/>
        <w:left w:val="none" w:sz="0" w:space="0" w:color="auto"/>
        <w:bottom w:val="none" w:sz="0" w:space="0" w:color="auto"/>
        <w:right w:val="none" w:sz="0" w:space="0" w:color="auto"/>
      </w:divBdr>
    </w:div>
    <w:div w:id="1759599746">
      <w:bodyDiv w:val="1"/>
      <w:marLeft w:val="0"/>
      <w:marRight w:val="0"/>
      <w:marTop w:val="0"/>
      <w:marBottom w:val="0"/>
      <w:divBdr>
        <w:top w:val="none" w:sz="0" w:space="0" w:color="auto"/>
        <w:left w:val="none" w:sz="0" w:space="0" w:color="auto"/>
        <w:bottom w:val="none" w:sz="0" w:space="0" w:color="auto"/>
        <w:right w:val="none" w:sz="0" w:space="0" w:color="auto"/>
      </w:divBdr>
    </w:div>
    <w:div w:id="1761023403">
      <w:bodyDiv w:val="1"/>
      <w:marLeft w:val="0"/>
      <w:marRight w:val="0"/>
      <w:marTop w:val="0"/>
      <w:marBottom w:val="0"/>
      <w:divBdr>
        <w:top w:val="none" w:sz="0" w:space="0" w:color="auto"/>
        <w:left w:val="none" w:sz="0" w:space="0" w:color="auto"/>
        <w:bottom w:val="none" w:sz="0" w:space="0" w:color="auto"/>
        <w:right w:val="none" w:sz="0" w:space="0" w:color="auto"/>
      </w:divBdr>
    </w:div>
    <w:div w:id="1768690874">
      <w:bodyDiv w:val="1"/>
      <w:marLeft w:val="0"/>
      <w:marRight w:val="0"/>
      <w:marTop w:val="0"/>
      <w:marBottom w:val="0"/>
      <w:divBdr>
        <w:top w:val="none" w:sz="0" w:space="0" w:color="auto"/>
        <w:left w:val="none" w:sz="0" w:space="0" w:color="auto"/>
        <w:bottom w:val="none" w:sz="0" w:space="0" w:color="auto"/>
        <w:right w:val="none" w:sz="0" w:space="0" w:color="auto"/>
      </w:divBdr>
    </w:div>
    <w:div w:id="1776779061">
      <w:bodyDiv w:val="1"/>
      <w:marLeft w:val="0"/>
      <w:marRight w:val="0"/>
      <w:marTop w:val="0"/>
      <w:marBottom w:val="0"/>
      <w:divBdr>
        <w:top w:val="none" w:sz="0" w:space="0" w:color="auto"/>
        <w:left w:val="none" w:sz="0" w:space="0" w:color="auto"/>
        <w:bottom w:val="none" w:sz="0" w:space="0" w:color="auto"/>
        <w:right w:val="none" w:sz="0" w:space="0" w:color="auto"/>
      </w:divBdr>
    </w:div>
    <w:div w:id="1792673621">
      <w:bodyDiv w:val="1"/>
      <w:marLeft w:val="0"/>
      <w:marRight w:val="0"/>
      <w:marTop w:val="0"/>
      <w:marBottom w:val="0"/>
      <w:divBdr>
        <w:top w:val="none" w:sz="0" w:space="0" w:color="auto"/>
        <w:left w:val="none" w:sz="0" w:space="0" w:color="auto"/>
        <w:bottom w:val="none" w:sz="0" w:space="0" w:color="auto"/>
        <w:right w:val="none" w:sz="0" w:space="0" w:color="auto"/>
      </w:divBdr>
    </w:div>
    <w:div w:id="1840582695">
      <w:bodyDiv w:val="1"/>
      <w:marLeft w:val="0"/>
      <w:marRight w:val="0"/>
      <w:marTop w:val="0"/>
      <w:marBottom w:val="0"/>
      <w:divBdr>
        <w:top w:val="none" w:sz="0" w:space="0" w:color="auto"/>
        <w:left w:val="none" w:sz="0" w:space="0" w:color="auto"/>
        <w:bottom w:val="none" w:sz="0" w:space="0" w:color="auto"/>
        <w:right w:val="none" w:sz="0" w:space="0" w:color="auto"/>
      </w:divBdr>
    </w:div>
    <w:div w:id="1888372744">
      <w:bodyDiv w:val="1"/>
      <w:marLeft w:val="0"/>
      <w:marRight w:val="0"/>
      <w:marTop w:val="0"/>
      <w:marBottom w:val="0"/>
      <w:divBdr>
        <w:top w:val="none" w:sz="0" w:space="0" w:color="auto"/>
        <w:left w:val="none" w:sz="0" w:space="0" w:color="auto"/>
        <w:bottom w:val="none" w:sz="0" w:space="0" w:color="auto"/>
        <w:right w:val="none" w:sz="0" w:space="0" w:color="auto"/>
      </w:divBdr>
    </w:div>
    <w:div w:id="1920943656">
      <w:bodyDiv w:val="1"/>
      <w:marLeft w:val="0"/>
      <w:marRight w:val="0"/>
      <w:marTop w:val="0"/>
      <w:marBottom w:val="0"/>
      <w:divBdr>
        <w:top w:val="none" w:sz="0" w:space="0" w:color="auto"/>
        <w:left w:val="none" w:sz="0" w:space="0" w:color="auto"/>
        <w:bottom w:val="none" w:sz="0" w:space="0" w:color="auto"/>
        <w:right w:val="none" w:sz="0" w:space="0" w:color="auto"/>
      </w:divBdr>
    </w:div>
    <w:div w:id="1928273190">
      <w:bodyDiv w:val="1"/>
      <w:marLeft w:val="0"/>
      <w:marRight w:val="0"/>
      <w:marTop w:val="0"/>
      <w:marBottom w:val="0"/>
      <w:divBdr>
        <w:top w:val="none" w:sz="0" w:space="0" w:color="auto"/>
        <w:left w:val="none" w:sz="0" w:space="0" w:color="auto"/>
        <w:bottom w:val="none" w:sz="0" w:space="0" w:color="auto"/>
        <w:right w:val="none" w:sz="0" w:space="0" w:color="auto"/>
      </w:divBdr>
    </w:div>
    <w:div w:id="1931497834">
      <w:bodyDiv w:val="1"/>
      <w:marLeft w:val="0"/>
      <w:marRight w:val="0"/>
      <w:marTop w:val="0"/>
      <w:marBottom w:val="0"/>
      <w:divBdr>
        <w:top w:val="none" w:sz="0" w:space="0" w:color="auto"/>
        <w:left w:val="none" w:sz="0" w:space="0" w:color="auto"/>
        <w:bottom w:val="none" w:sz="0" w:space="0" w:color="auto"/>
        <w:right w:val="none" w:sz="0" w:space="0" w:color="auto"/>
      </w:divBdr>
    </w:div>
    <w:div w:id="1934776300">
      <w:bodyDiv w:val="1"/>
      <w:marLeft w:val="0"/>
      <w:marRight w:val="0"/>
      <w:marTop w:val="0"/>
      <w:marBottom w:val="0"/>
      <w:divBdr>
        <w:top w:val="none" w:sz="0" w:space="0" w:color="auto"/>
        <w:left w:val="none" w:sz="0" w:space="0" w:color="auto"/>
        <w:bottom w:val="none" w:sz="0" w:space="0" w:color="auto"/>
        <w:right w:val="none" w:sz="0" w:space="0" w:color="auto"/>
      </w:divBdr>
    </w:div>
    <w:div w:id="1951818683">
      <w:bodyDiv w:val="1"/>
      <w:marLeft w:val="0"/>
      <w:marRight w:val="0"/>
      <w:marTop w:val="0"/>
      <w:marBottom w:val="0"/>
      <w:divBdr>
        <w:top w:val="none" w:sz="0" w:space="0" w:color="auto"/>
        <w:left w:val="none" w:sz="0" w:space="0" w:color="auto"/>
        <w:bottom w:val="none" w:sz="0" w:space="0" w:color="auto"/>
        <w:right w:val="none" w:sz="0" w:space="0" w:color="auto"/>
      </w:divBdr>
    </w:div>
    <w:div w:id="1956910386">
      <w:bodyDiv w:val="1"/>
      <w:marLeft w:val="0"/>
      <w:marRight w:val="0"/>
      <w:marTop w:val="0"/>
      <w:marBottom w:val="0"/>
      <w:divBdr>
        <w:top w:val="none" w:sz="0" w:space="0" w:color="auto"/>
        <w:left w:val="none" w:sz="0" w:space="0" w:color="auto"/>
        <w:bottom w:val="none" w:sz="0" w:space="0" w:color="auto"/>
        <w:right w:val="none" w:sz="0" w:space="0" w:color="auto"/>
      </w:divBdr>
    </w:div>
    <w:div w:id="1969386508">
      <w:bodyDiv w:val="1"/>
      <w:marLeft w:val="0"/>
      <w:marRight w:val="0"/>
      <w:marTop w:val="0"/>
      <w:marBottom w:val="0"/>
      <w:divBdr>
        <w:top w:val="none" w:sz="0" w:space="0" w:color="auto"/>
        <w:left w:val="none" w:sz="0" w:space="0" w:color="auto"/>
        <w:bottom w:val="none" w:sz="0" w:space="0" w:color="auto"/>
        <w:right w:val="none" w:sz="0" w:space="0" w:color="auto"/>
      </w:divBdr>
    </w:div>
    <w:div w:id="1977642049">
      <w:bodyDiv w:val="1"/>
      <w:marLeft w:val="0"/>
      <w:marRight w:val="0"/>
      <w:marTop w:val="0"/>
      <w:marBottom w:val="0"/>
      <w:divBdr>
        <w:top w:val="none" w:sz="0" w:space="0" w:color="auto"/>
        <w:left w:val="none" w:sz="0" w:space="0" w:color="auto"/>
        <w:bottom w:val="none" w:sz="0" w:space="0" w:color="auto"/>
        <w:right w:val="none" w:sz="0" w:space="0" w:color="auto"/>
      </w:divBdr>
    </w:div>
    <w:div w:id="1993875363">
      <w:bodyDiv w:val="1"/>
      <w:marLeft w:val="0"/>
      <w:marRight w:val="0"/>
      <w:marTop w:val="0"/>
      <w:marBottom w:val="0"/>
      <w:divBdr>
        <w:top w:val="none" w:sz="0" w:space="0" w:color="auto"/>
        <w:left w:val="none" w:sz="0" w:space="0" w:color="auto"/>
        <w:bottom w:val="none" w:sz="0" w:space="0" w:color="auto"/>
        <w:right w:val="none" w:sz="0" w:space="0" w:color="auto"/>
      </w:divBdr>
    </w:div>
    <w:div w:id="2018999370">
      <w:bodyDiv w:val="1"/>
      <w:marLeft w:val="0"/>
      <w:marRight w:val="0"/>
      <w:marTop w:val="0"/>
      <w:marBottom w:val="0"/>
      <w:divBdr>
        <w:top w:val="none" w:sz="0" w:space="0" w:color="auto"/>
        <w:left w:val="none" w:sz="0" w:space="0" w:color="auto"/>
        <w:bottom w:val="none" w:sz="0" w:space="0" w:color="auto"/>
        <w:right w:val="none" w:sz="0" w:space="0" w:color="auto"/>
      </w:divBdr>
    </w:div>
    <w:div w:id="2047371004">
      <w:bodyDiv w:val="1"/>
      <w:marLeft w:val="0"/>
      <w:marRight w:val="0"/>
      <w:marTop w:val="0"/>
      <w:marBottom w:val="0"/>
      <w:divBdr>
        <w:top w:val="none" w:sz="0" w:space="0" w:color="auto"/>
        <w:left w:val="none" w:sz="0" w:space="0" w:color="auto"/>
        <w:bottom w:val="none" w:sz="0" w:space="0" w:color="auto"/>
        <w:right w:val="none" w:sz="0" w:space="0" w:color="auto"/>
      </w:divBdr>
    </w:div>
    <w:div w:id="2057923531">
      <w:bodyDiv w:val="1"/>
      <w:marLeft w:val="0"/>
      <w:marRight w:val="0"/>
      <w:marTop w:val="0"/>
      <w:marBottom w:val="0"/>
      <w:divBdr>
        <w:top w:val="none" w:sz="0" w:space="0" w:color="auto"/>
        <w:left w:val="none" w:sz="0" w:space="0" w:color="auto"/>
        <w:bottom w:val="none" w:sz="0" w:space="0" w:color="auto"/>
        <w:right w:val="none" w:sz="0" w:space="0" w:color="auto"/>
      </w:divBdr>
    </w:div>
    <w:div w:id="2086604127">
      <w:bodyDiv w:val="1"/>
      <w:marLeft w:val="0"/>
      <w:marRight w:val="0"/>
      <w:marTop w:val="0"/>
      <w:marBottom w:val="0"/>
      <w:divBdr>
        <w:top w:val="none" w:sz="0" w:space="0" w:color="auto"/>
        <w:left w:val="none" w:sz="0" w:space="0" w:color="auto"/>
        <w:bottom w:val="none" w:sz="0" w:space="0" w:color="auto"/>
        <w:right w:val="none" w:sz="0" w:space="0" w:color="auto"/>
      </w:divBdr>
    </w:div>
    <w:div w:id="2101944014">
      <w:bodyDiv w:val="1"/>
      <w:marLeft w:val="0"/>
      <w:marRight w:val="0"/>
      <w:marTop w:val="0"/>
      <w:marBottom w:val="0"/>
      <w:divBdr>
        <w:top w:val="none" w:sz="0" w:space="0" w:color="auto"/>
        <w:left w:val="none" w:sz="0" w:space="0" w:color="auto"/>
        <w:bottom w:val="none" w:sz="0" w:space="0" w:color="auto"/>
        <w:right w:val="none" w:sz="0" w:space="0" w:color="auto"/>
      </w:divBdr>
    </w:div>
    <w:div w:id="2106918260">
      <w:bodyDiv w:val="1"/>
      <w:marLeft w:val="0"/>
      <w:marRight w:val="0"/>
      <w:marTop w:val="0"/>
      <w:marBottom w:val="0"/>
      <w:divBdr>
        <w:top w:val="none" w:sz="0" w:space="0" w:color="auto"/>
        <w:left w:val="none" w:sz="0" w:space="0" w:color="auto"/>
        <w:bottom w:val="none" w:sz="0" w:space="0" w:color="auto"/>
        <w:right w:val="none" w:sz="0" w:space="0" w:color="auto"/>
      </w:divBdr>
    </w:div>
    <w:div w:id="2113669604">
      <w:bodyDiv w:val="1"/>
      <w:marLeft w:val="0"/>
      <w:marRight w:val="0"/>
      <w:marTop w:val="0"/>
      <w:marBottom w:val="0"/>
      <w:divBdr>
        <w:top w:val="none" w:sz="0" w:space="0" w:color="auto"/>
        <w:left w:val="none" w:sz="0" w:space="0" w:color="auto"/>
        <w:bottom w:val="none" w:sz="0" w:space="0" w:color="auto"/>
        <w:right w:val="none" w:sz="0" w:space="0" w:color="auto"/>
      </w:divBdr>
    </w:div>
    <w:div w:id="2130315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1B0CAF-C9EF-44B2-843C-84B057631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5770</Words>
  <Characters>56966</Characters>
  <Application>Microsoft Office Word</Application>
  <DocSecurity>0</DocSecurity>
  <Lines>474</Lines>
  <Paragraphs>125</Paragraphs>
  <ScaleCrop>false</ScaleCrop>
  <HeadingPairs>
    <vt:vector size="2" baseType="variant">
      <vt:variant>
        <vt:lpstr>Title</vt:lpstr>
      </vt:variant>
      <vt:variant>
        <vt:i4>1</vt:i4>
      </vt:variant>
    </vt:vector>
  </HeadingPairs>
  <TitlesOfParts>
    <vt:vector size="1" baseType="lpstr">
      <vt:lpstr>MUSCULOSKELETAL CORRELATES OF HEALTH RELATED QUALITY OF LIFE IN A COMMUNITY DWELLING COHORT OF OLDER PEOPLE</vt:lpstr>
    </vt:vector>
  </TitlesOfParts>
  <Company>University of Tasmania</Company>
  <LinksUpToDate>false</LinksUpToDate>
  <CharactersWithSpaces>62611</CharactersWithSpaces>
  <SharedDoc>false</SharedDoc>
  <HLinks>
    <vt:vector size="192" baseType="variant">
      <vt:variant>
        <vt:i4>4653067</vt:i4>
      </vt:variant>
      <vt:variant>
        <vt:i4>201</vt:i4>
      </vt:variant>
      <vt:variant>
        <vt:i4>0</vt:i4>
      </vt:variant>
      <vt:variant>
        <vt:i4>5</vt:i4>
      </vt:variant>
      <vt:variant>
        <vt:lpwstr/>
      </vt:variant>
      <vt:variant>
        <vt:lpwstr>_ENREF_6</vt:lpwstr>
      </vt:variant>
      <vt:variant>
        <vt:i4>4390923</vt:i4>
      </vt:variant>
      <vt:variant>
        <vt:i4>195</vt:i4>
      </vt:variant>
      <vt:variant>
        <vt:i4>0</vt:i4>
      </vt:variant>
      <vt:variant>
        <vt:i4>5</vt:i4>
      </vt:variant>
      <vt:variant>
        <vt:lpwstr/>
      </vt:variant>
      <vt:variant>
        <vt:lpwstr>_ENREF_23</vt:lpwstr>
      </vt:variant>
      <vt:variant>
        <vt:i4>4390923</vt:i4>
      </vt:variant>
      <vt:variant>
        <vt:i4>187</vt:i4>
      </vt:variant>
      <vt:variant>
        <vt:i4>0</vt:i4>
      </vt:variant>
      <vt:variant>
        <vt:i4>5</vt:i4>
      </vt:variant>
      <vt:variant>
        <vt:lpwstr/>
      </vt:variant>
      <vt:variant>
        <vt:lpwstr>_ENREF_22</vt:lpwstr>
      </vt:variant>
      <vt:variant>
        <vt:i4>4390923</vt:i4>
      </vt:variant>
      <vt:variant>
        <vt:i4>184</vt:i4>
      </vt:variant>
      <vt:variant>
        <vt:i4>0</vt:i4>
      </vt:variant>
      <vt:variant>
        <vt:i4>5</vt:i4>
      </vt:variant>
      <vt:variant>
        <vt:lpwstr/>
      </vt:variant>
      <vt:variant>
        <vt:lpwstr>_ENREF_21</vt:lpwstr>
      </vt:variant>
      <vt:variant>
        <vt:i4>4390923</vt:i4>
      </vt:variant>
      <vt:variant>
        <vt:i4>176</vt:i4>
      </vt:variant>
      <vt:variant>
        <vt:i4>0</vt:i4>
      </vt:variant>
      <vt:variant>
        <vt:i4>5</vt:i4>
      </vt:variant>
      <vt:variant>
        <vt:lpwstr/>
      </vt:variant>
      <vt:variant>
        <vt:lpwstr>_ENREF_20</vt:lpwstr>
      </vt:variant>
      <vt:variant>
        <vt:i4>4194315</vt:i4>
      </vt:variant>
      <vt:variant>
        <vt:i4>173</vt:i4>
      </vt:variant>
      <vt:variant>
        <vt:i4>0</vt:i4>
      </vt:variant>
      <vt:variant>
        <vt:i4>5</vt:i4>
      </vt:variant>
      <vt:variant>
        <vt:lpwstr/>
      </vt:variant>
      <vt:variant>
        <vt:lpwstr>_ENREF_19</vt:lpwstr>
      </vt:variant>
      <vt:variant>
        <vt:i4>4653067</vt:i4>
      </vt:variant>
      <vt:variant>
        <vt:i4>170</vt:i4>
      </vt:variant>
      <vt:variant>
        <vt:i4>0</vt:i4>
      </vt:variant>
      <vt:variant>
        <vt:i4>5</vt:i4>
      </vt:variant>
      <vt:variant>
        <vt:lpwstr/>
      </vt:variant>
      <vt:variant>
        <vt:lpwstr>_ENREF_6</vt:lpwstr>
      </vt:variant>
      <vt:variant>
        <vt:i4>4653067</vt:i4>
      </vt:variant>
      <vt:variant>
        <vt:i4>162</vt:i4>
      </vt:variant>
      <vt:variant>
        <vt:i4>0</vt:i4>
      </vt:variant>
      <vt:variant>
        <vt:i4>5</vt:i4>
      </vt:variant>
      <vt:variant>
        <vt:lpwstr/>
      </vt:variant>
      <vt:variant>
        <vt:lpwstr>_ENREF_6</vt:lpwstr>
      </vt:variant>
      <vt:variant>
        <vt:i4>4456459</vt:i4>
      </vt:variant>
      <vt:variant>
        <vt:i4>156</vt:i4>
      </vt:variant>
      <vt:variant>
        <vt:i4>0</vt:i4>
      </vt:variant>
      <vt:variant>
        <vt:i4>5</vt:i4>
      </vt:variant>
      <vt:variant>
        <vt:lpwstr/>
      </vt:variant>
      <vt:variant>
        <vt:lpwstr>_ENREF_5</vt:lpwstr>
      </vt:variant>
      <vt:variant>
        <vt:i4>4194315</vt:i4>
      </vt:variant>
      <vt:variant>
        <vt:i4>133</vt:i4>
      </vt:variant>
      <vt:variant>
        <vt:i4>0</vt:i4>
      </vt:variant>
      <vt:variant>
        <vt:i4>5</vt:i4>
      </vt:variant>
      <vt:variant>
        <vt:lpwstr/>
      </vt:variant>
      <vt:variant>
        <vt:lpwstr>_ENREF_18</vt:lpwstr>
      </vt:variant>
      <vt:variant>
        <vt:i4>4194315</vt:i4>
      </vt:variant>
      <vt:variant>
        <vt:i4>127</vt:i4>
      </vt:variant>
      <vt:variant>
        <vt:i4>0</vt:i4>
      </vt:variant>
      <vt:variant>
        <vt:i4>5</vt:i4>
      </vt:variant>
      <vt:variant>
        <vt:lpwstr/>
      </vt:variant>
      <vt:variant>
        <vt:lpwstr>_ENREF_17</vt:lpwstr>
      </vt:variant>
      <vt:variant>
        <vt:i4>4194315</vt:i4>
      </vt:variant>
      <vt:variant>
        <vt:i4>121</vt:i4>
      </vt:variant>
      <vt:variant>
        <vt:i4>0</vt:i4>
      </vt:variant>
      <vt:variant>
        <vt:i4>5</vt:i4>
      </vt:variant>
      <vt:variant>
        <vt:lpwstr/>
      </vt:variant>
      <vt:variant>
        <vt:lpwstr>_ENREF_16</vt:lpwstr>
      </vt:variant>
      <vt:variant>
        <vt:i4>4194315</vt:i4>
      </vt:variant>
      <vt:variant>
        <vt:i4>115</vt:i4>
      </vt:variant>
      <vt:variant>
        <vt:i4>0</vt:i4>
      </vt:variant>
      <vt:variant>
        <vt:i4>5</vt:i4>
      </vt:variant>
      <vt:variant>
        <vt:lpwstr/>
      </vt:variant>
      <vt:variant>
        <vt:lpwstr>_ENREF_11</vt:lpwstr>
      </vt:variant>
      <vt:variant>
        <vt:i4>4194315</vt:i4>
      </vt:variant>
      <vt:variant>
        <vt:i4>109</vt:i4>
      </vt:variant>
      <vt:variant>
        <vt:i4>0</vt:i4>
      </vt:variant>
      <vt:variant>
        <vt:i4>5</vt:i4>
      </vt:variant>
      <vt:variant>
        <vt:lpwstr/>
      </vt:variant>
      <vt:variant>
        <vt:lpwstr>_ENREF_10</vt:lpwstr>
      </vt:variant>
      <vt:variant>
        <vt:i4>4194315</vt:i4>
      </vt:variant>
      <vt:variant>
        <vt:i4>103</vt:i4>
      </vt:variant>
      <vt:variant>
        <vt:i4>0</vt:i4>
      </vt:variant>
      <vt:variant>
        <vt:i4>5</vt:i4>
      </vt:variant>
      <vt:variant>
        <vt:lpwstr/>
      </vt:variant>
      <vt:variant>
        <vt:lpwstr>_ENREF_15</vt:lpwstr>
      </vt:variant>
      <vt:variant>
        <vt:i4>4194315</vt:i4>
      </vt:variant>
      <vt:variant>
        <vt:i4>97</vt:i4>
      </vt:variant>
      <vt:variant>
        <vt:i4>0</vt:i4>
      </vt:variant>
      <vt:variant>
        <vt:i4>5</vt:i4>
      </vt:variant>
      <vt:variant>
        <vt:lpwstr/>
      </vt:variant>
      <vt:variant>
        <vt:lpwstr>_ENREF_14</vt:lpwstr>
      </vt:variant>
      <vt:variant>
        <vt:i4>4194315</vt:i4>
      </vt:variant>
      <vt:variant>
        <vt:i4>91</vt:i4>
      </vt:variant>
      <vt:variant>
        <vt:i4>0</vt:i4>
      </vt:variant>
      <vt:variant>
        <vt:i4>5</vt:i4>
      </vt:variant>
      <vt:variant>
        <vt:lpwstr/>
      </vt:variant>
      <vt:variant>
        <vt:lpwstr>_ENREF_13</vt:lpwstr>
      </vt:variant>
      <vt:variant>
        <vt:i4>4194315</vt:i4>
      </vt:variant>
      <vt:variant>
        <vt:i4>83</vt:i4>
      </vt:variant>
      <vt:variant>
        <vt:i4>0</vt:i4>
      </vt:variant>
      <vt:variant>
        <vt:i4>5</vt:i4>
      </vt:variant>
      <vt:variant>
        <vt:lpwstr/>
      </vt:variant>
      <vt:variant>
        <vt:lpwstr>_ENREF_12</vt:lpwstr>
      </vt:variant>
      <vt:variant>
        <vt:i4>4194315</vt:i4>
      </vt:variant>
      <vt:variant>
        <vt:i4>77</vt:i4>
      </vt:variant>
      <vt:variant>
        <vt:i4>0</vt:i4>
      </vt:variant>
      <vt:variant>
        <vt:i4>5</vt:i4>
      </vt:variant>
      <vt:variant>
        <vt:lpwstr/>
      </vt:variant>
      <vt:variant>
        <vt:lpwstr>_ENREF_11</vt:lpwstr>
      </vt:variant>
      <vt:variant>
        <vt:i4>4194315</vt:i4>
      </vt:variant>
      <vt:variant>
        <vt:i4>74</vt:i4>
      </vt:variant>
      <vt:variant>
        <vt:i4>0</vt:i4>
      </vt:variant>
      <vt:variant>
        <vt:i4>5</vt:i4>
      </vt:variant>
      <vt:variant>
        <vt:lpwstr/>
      </vt:variant>
      <vt:variant>
        <vt:lpwstr>_ENREF_10</vt:lpwstr>
      </vt:variant>
      <vt:variant>
        <vt:i4>4718603</vt:i4>
      </vt:variant>
      <vt:variant>
        <vt:i4>66</vt:i4>
      </vt:variant>
      <vt:variant>
        <vt:i4>0</vt:i4>
      </vt:variant>
      <vt:variant>
        <vt:i4>5</vt:i4>
      </vt:variant>
      <vt:variant>
        <vt:lpwstr/>
      </vt:variant>
      <vt:variant>
        <vt:lpwstr>_ENREF_9</vt:lpwstr>
      </vt:variant>
      <vt:variant>
        <vt:i4>4587531</vt:i4>
      </vt:variant>
      <vt:variant>
        <vt:i4>60</vt:i4>
      </vt:variant>
      <vt:variant>
        <vt:i4>0</vt:i4>
      </vt:variant>
      <vt:variant>
        <vt:i4>5</vt:i4>
      </vt:variant>
      <vt:variant>
        <vt:lpwstr/>
      </vt:variant>
      <vt:variant>
        <vt:lpwstr>_ENREF_7</vt:lpwstr>
      </vt:variant>
      <vt:variant>
        <vt:i4>4718603</vt:i4>
      </vt:variant>
      <vt:variant>
        <vt:i4>54</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114168</vt:i4>
      </vt:variant>
      <vt:variant>
        <vt:i4>0</vt:i4>
      </vt:variant>
      <vt:variant>
        <vt:i4>0</vt:i4>
      </vt:variant>
      <vt:variant>
        <vt:i4>5</vt:i4>
      </vt:variant>
      <vt:variant>
        <vt:lpwstr>mailto:Laura.Laslett@utas.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CULOSKELETAL CORRELATES OF HEALTH RELATED QUALITY OF LIFE IN A COMMUNITY DWELLING COHORT OF OLDER PEOPLE</dc:title>
  <dc:creator>Laura Laslett</dc:creator>
  <cp:lastModifiedBy>Laura Laslett</cp:lastModifiedBy>
  <cp:revision>3</cp:revision>
  <cp:lastPrinted>2012-05-18T01:39:00Z</cp:lastPrinted>
  <dcterms:created xsi:type="dcterms:W3CDTF">2018-03-01T02:43:00Z</dcterms:created>
  <dcterms:modified xsi:type="dcterms:W3CDTF">2018-03-01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